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sldx" ContentType="application/vnd.openxmlformats-officedocument.presentationml.slide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672F286" w14:textId="77777777" w:rsidR="005B0239" w:rsidRPr="00795962" w:rsidRDefault="00795962" w:rsidP="006D2BF7">
      <w:pPr>
        <w:spacing w:line="480" w:lineRule="auto"/>
        <w:jc w:val="center"/>
        <w:rPr>
          <w:rFonts w:ascii="Arial" w:hAnsi="Arial" w:cs="Arial"/>
          <w:b/>
          <w:sz w:val="28"/>
          <w:szCs w:val="28"/>
          <w:lang w:val="en-US"/>
        </w:rPr>
      </w:pPr>
      <w:bookmarkStart w:id="0" w:name="_GoBack"/>
      <w:r w:rsidRPr="00D9164C">
        <w:rPr>
          <w:rFonts w:ascii="Arial" w:hAnsi="Arial" w:cs="Arial"/>
          <w:b/>
          <w:sz w:val="28"/>
          <w:szCs w:val="28"/>
          <w:lang w:val="en-US"/>
        </w:rPr>
        <w:t xml:space="preserve">Individual Positive End-expiratory Pressure Settings Optimize Intraoperative Mechanical Ventilation and </w:t>
      </w:r>
      <w:r>
        <w:rPr>
          <w:rFonts w:ascii="Arial" w:hAnsi="Arial" w:cs="Arial"/>
          <w:b/>
          <w:sz w:val="28"/>
          <w:szCs w:val="28"/>
          <w:lang w:val="en-US"/>
        </w:rPr>
        <w:br/>
      </w:r>
      <w:r w:rsidRPr="00D9164C">
        <w:rPr>
          <w:rFonts w:ascii="Arial" w:hAnsi="Arial" w:cs="Arial"/>
          <w:b/>
          <w:sz w:val="28"/>
          <w:szCs w:val="28"/>
          <w:lang w:val="en-US"/>
        </w:rPr>
        <w:t xml:space="preserve">Reduce Postoperative Atelectasis </w:t>
      </w:r>
    </w:p>
    <w:p w14:paraId="22CEBD9F" w14:textId="77777777" w:rsidR="00797C10" w:rsidRPr="00E51BE5" w:rsidRDefault="00797C10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04D466A" w14:textId="77777777" w:rsidR="00797C10" w:rsidRPr="00E51BE5" w:rsidRDefault="00797C10" w:rsidP="006D2BF7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5F933F8D" w14:textId="77777777" w:rsidR="002E1C75" w:rsidRPr="00E51BE5" w:rsidRDefault="002E1C75" w:rsidP="006D2BF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E51BE5">
        <w:rPr>
          <w:rFonts w:ascii="Times New Roman" w:hAnsi="Times New Roman" w:cs="Times New Roman"/>
          <w:sz w:val="24"/>
          <w:szCs w:val="24"/>
        </w:rPr>
        <w:t>Sérgio M. Pereira, Mauro R. Tucci, Claudia M. Simões, Bruno F. F. Tonelotto,</w:t>
      </w:r>
      <w:r w:rsidR="003440A5">
        <w:rPr>
          <w:rFonts w:ascii="Times New Roman" w:hAnsi="Times New Roman" w:cs="Times New Roman"/>
          <w:sz w:val="24"/>
          <w:szCs w:val="24"/>
        </w:rPr>
        <w:t xml:space="preserve"> </w:t>
      </w:r>
      <w:r w:rsidRPr="00E51BE5">
        <w:rPr>
          <w:rFonts w:ascii="Times New Roman" w:hAnsi="Times New Roman" w:cs="Times New Roman"/>
          <w:sz w:val="24"/>
          <w:szCs w:val="24"/>
        </w:rPr>
        <w:t>Caio C. A. Mor</w:t>
      </w:r>
      <w:r w:rsidR="003A280B">
        <w:rPr>
          <w:rFonts w:ascii="Times New Roman" w:hAnsi="Times New Roman" w:cs="Times New Roman"/>
          <w:sz w:val="24"/>
          <w:szCs w:val="24"/>
        </w:rPr>
        <w:t>ai</w:t>
      </w:r>
      <w:r w:rsidRPr="00E51BE5">
        <w:rPr>
          <w:rFonts w:ascii="Times New Roman" w:hAnsi="Times New Roman" w:cs="Times New Roman"/>
          <w:sz w:val="24"/>
          <w:szCs w:val="24"/>
        </w:rPr>
        <w:t>s, Michel S. Pompeu, Fernando U. Kay, Paolo Pelosi, Joaquim E. Vieira, Marcelo B. P. Amato</w:t>
      </w:r>
    </w:p>
    <w:p w14:paraId="2EF9E58E" w14:textId="77777777" w:rsidR="002E1C75" w:rsidRPr="00E51BE5" w:rsidRDefault="002E1C75" w:rsidP="006D2BF7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3E8508D" w14:textId="77777777" w:rsidR="00797C10" w:rsidRPr="00EF2B95" w:rsidRDefault="00797C10" w:rsidP="006D2BF7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2671481" w14:textId="77777777" w:rsidR="00797C10" w:rsidRPr="00EF2B95" w:rsidRDefault="00797C10" w:rsidP="006D2BF7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78A6631" w14:textId="77777777" w:rsidR="007E66EB" w:rsidRPr="00A60E31" w:rsidRDefault="00A60E31" w:rsidP="006D2BF7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bookmarkStart w:id="1" w:name="_Hlk492720249"/>
      <w:r w:rsidRPr="00254784">
        <w:rPr>
          <w:rFonts w:ascii="Times New Roman" w:hAnsi="Times New Roman" w:cs="Times New Roman"/>
          <w:sz w:val="24"/>
          <w:szCs w:val="24"/>
          <w:lang w:val="en-US"/>
        </w:rPr>
        <w:t xml:space="preserve">Supported by The São Paulo Research Foundation – FAPESP (#2013/04059-0), São Paulo, Brazil; </w:t>
      </w:r>
      <w:r w:rsidRPr="006D2BF7">
        <w:rPr>
          <w:rFonts w:ascii="Times New Roman" w:hAnsi="Times New Roman" w:cs="Times New Roman"/>
          <w:sz w:val="24"/>
          <w:szCs w:val="24"/>
          <w:lang w:val="en-US"/>
        </w:rPr>
        <w:t>Brazilian Innovation Agency (FINEP</w:t>
      </w:r>
      <w:r w:rsidRPr="00254784">
        <w:rPr>
          <w:rFonts w:ascii="Times New Roman" w:hAnsi="Times New Roman" w:cs="Times New Roman"/>
          <w:sz w:val="24"/>
          <w:szCs w:val="24"/>
          <w:lang w:val="en-US"/>
        </w:rPr>
        <w:t>); and Coordination for the Improvement of Higher Level Personnel (CAPES), Brazil.</w:t>
      </w:r>
    </w:p>
    <w:bookmarkEnd w:id="1"/>
    <w:p w14:paraId="637F2AA8" w14:textId="77777777" w:rsidR="00797C10" w:rsidRPr="00A60E31" w:rsidRDefault="00797C10" w:rsidP="006D2BF7">
      <w:pPr>
        <w:spacing w:line="360" w:lineRule="auto"/>
        <w:rPr>
          <w:rFonts w:ascii="Times New Roman" w:hAnsi="Times New Roman" w:cs="Times New Roman"/>
          <w:b/>
          <w:sz w:val="28"/>
          <w:szCs w:val="24"/>
          <w:lang w:val="en-US"/>
        </w:rPr>
      </w:pPr>
    </w:p>
    <w:p w14:paraId="20946C77" w14:textId="77777777" w:rsidR="00797C10" w:rsidRPr="00A60E31" w:rsidRDefault="00797C10" w:rsidP="006D2BF7">
      <w:pPr>
        <w:spacing w:line="360" w:lineRule="auto"/>
        <w:rPr>
          <w:rFonts w:ascii="Times New Roman" w:hAnsi="Times New Roman" w:cs="Times New Roman"/>
          <w:b/>
          <w:sz w:val="28"/>
          <w:szCs w:val="24"/>
          <w:lang w:val="en-US"/>
        </w:rPr>
      </w:pPr>
    </w:p>
    <w:p w14:paraId="7911C740" w14:textId="77777777" w:rsidR="00EF2B95" w:rsidRPr="00A60E31" w:rsidRDefault="00EF2B95" w:rsidP="006D2BF7">
      <w:pPr>
        <w:spacing w:line="360" w:lineRule="auto"/>
        <w:rPr>
          <w:rFonts w:ascii="Times New Roman" w:hAnsi="Times New Roman" w:cs="Times New Roman"/>
          <w:b/>
          <w:sz w:val="28"/>
          <w:szCs w:val="24"/>
          <w:lang w:val="en-US"/>
        </w:rPr>
      </w:pPr>
    </w:p>
    <w:p w14:paraId="3A15E108" w14:textId="77777777" w:rsidR="00797C10" w:rsidRDefault="00022E74" w:rsidP="006D2BF7">
      <w:pPr>
        <w:spacing w:line="360" w:lineRule="auto"/>
        <w:jc w:val="center"/>
        <w:rPr>
          <w:rFonts w:ascii="Times New Roman" w:hAnsi="Times New Roman" w:cs="Times New Roman"/>
          <w:b/>
          <w:sz w:val="28"/>
          <w:szCs w:val="24"/>
          <w:lang w:val="en-US"/>
        </w:rPr>
      </w:pPr>
      <w:r>
        <w:rPr>
          <w:rFonts w:ascii="Times New Roman" w:hAnsi="Times New Roman" w:cs="Times New Roman"/>
          <w:b/>
          <w:sz w:val="28"/>
          <w:szCs w:val="24"/>
          <w:lang w:val="en-US"/>
        </w:rPr>
        <w:t>Supplemental Digital Content</w:t>
      </w:r>
    </w:p>
    <w:p w14:paraId="7466B044" w14:textId="77777777" w:rsidR="00797C10" w:rsidRDefault="00797C10" w:rsidP="006D2BF7">
      <w:pPr>
        <w:spacing w:line="360" w:lineRule="auto"/>
        <w:rPr>
          <w:rFonts w:ascii="Times New Roman" w:hAnsi="Times New Roman" w:cs="Times New Roman"/>
          <w:b/>
          <w:sz w:val="28"/>
          <w:szCs w:val="24"/>
          <w:lang w:val="en-US"/>
        </w:rPr>
      </w:pPr>
    </w:p>
    <w:p w14:paraId="22852208" w14:textId="77777777" w:rsidR="00797C10" w:rsidRDefault="00797C10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68775429" w14:textId="77777777" w:rsidR="00797C10" w:rsidRDefault="00BA0FA0">
      <w:pPr>
        <w:pageBreakBefore/>
        <w:shd w:val="clear" w:color="auto" w:fill="FFFFFF"/>
        <w:spacing w:after="0" w:line="100" w:lineRule="atLeast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Methods</w:t>
      </w:r>
    </w:p>
    <w:p w14:paraId="44E49F22" w14:textId="77777777" w:rsidR="00797C10" w:rsidRDefault="00797C10">
      <w:pPr>
        <w:shd w:val="clear" w:color="auto" w:fill="FFFFFF"/>
        <w:spacing w:after="0" w:line="100" w:lineRule="atLeast"/>
        <w:jc w:val="both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US" w:eastAsia="pt-BR"/>
        </w:rPr>
      </w:pPr>
    </w:p>
    <w:p w14:paraId="11B9A6F5" w14:textId="2E53A03F" w:rsidR="00797C10" w:rsidRDefault="002F2095" w:rsidP="00446C86">
      <w:pPr>
        <w:shd w:val="clear" w:color="auto" w:fill="FFFFFF"/>
        <w:spacing w:after="12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2F209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Between </w:t>
      </w:r>
      <w:r w:rsidR="00616E01">
        <w:rPr>
          <w:rFonts w:ascii="Times New Roman" w:hAnsi="Times New Roman" w:cs="Times New Roman"/>
          <w:bCs/>
          <w:sz w:val="24"/>
          <w:szCs w:val="24"/>
          <w:lang w:val="en-US"/>
        </w:rPr>
        <w:t>August</w:t>
      </w:r>
      <w:r w:rsidRPr="002F209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2014 and April 2016, forty eligible 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nonconsecutive </w:t>
      </w:r>
      <w:r w:rsidRPr="002F209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patients undergoing elective abdominal surgery were included in the study after </w:t>
      </w:r>
      <w:r w:rsidR="001F31AB">
        <w:rPr>
          <w:rFonts w:ascii="Times New Roman" w:hAnsi="Times New Roman" w:cs="Times New Roman"/>
          <w:bCs/>
          <w:sz w:val="24"/>
          <w:szCs w:val="24"/>
          <w:lang w:val="en-US"/>
        </w:rPr>
        <w:t>giving</w:t>
      </w:r>
      <w:r w:rsidRPr="002F209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written informed consent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. </w:t>
      </w:r>
      <w:r w:rsidR="00616E01" w:rsidRPr="00E51BE5">
        <w:rPr>
          <w:rFonts w:ascii="Times New Roman" w:hAnsi="Times New Roman" w:cs="Times New Roman"/>
          <w:bCs/>
          <w:sz w:val="24"/>
          <w:szCs w:val="24"/>
        </w:rPr>
        <w:t xml:space="preserve">This study was conducted in </w:t>
      </w:r>
      <w:r w:rsidR="007D2EEB" w:rsidRPr="00E51BE5">
        <w:rPr>
          <w:rFonts w:ascii="Times New Roman" w:hAnsi="Times New Roman" w:cs="Times New Roman"/>
          <w:bCs/>
          <w:sz w:val="24"/>
          <w:szCs w:val="24"/>
        </w:rPr>
        <w:t>Hospital das Clínicas da Faculdade de Medicina da Universidade de São Paulo</w:t>
      </w:r>
      <w:r w:rsidR="0044179C" w:rsidRPr="00E51BE5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616E01" w:rsidRPr="00E51BE5">
        <w:rPr>
          <w:rFonts w:ascii="Times New Roman" w:hAnsi="Times New Roman" w:cs="Times New Roman"/>
          <w:bCs/>
          <w:sz w:val="24"/>
          <w:szCs w:val="24"/>
        </w:rPr>
        <w:t>city of São Paulo, Brazil</w:t>
      </w:r>
      <w:r w:rsidR="0044179C" w:rsidRPr="00E51BE5">
        <w:rPr>
          <w:rFonts w:ascii="Times New Roman" w:hAnsi="Times New Roman" w:cs="Times New Roman"/>
          <w:bCs/>
          <w:sz w:val="24"/>
          <w:szCs w:val="24"/>
        </w:rPr>
        <w:t xml:space="preserve">. 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The study was approved </w:t>
      </w:r>
      <w:r w:rsidR="00C927DA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by 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the local ethics committee and </w:t>
      </w:r>
      <w:r w:rsidR="001F31A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was 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>registered at ClinicalTrials.gov</w:t>
      </w:r>
      <w:r w:rsidRPr="002F209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(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>identification number</w:t>
      </w:r>
      <w:r w:rsidRPr="002F209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: </w:t>
      </w:r>
      <w:r w:rsidRPr="00361E9E">
        <w:rPr>
          <w:rFonts w:ascii="Times New Roman" w:hAnsi="Times New Roman" w:cs="Times New Roman"/>
          <w:sz w:val="24"/>
          <w:szCs w:val="24"/>
          <w:lang w:val="en-US"/>
        </w:rPr>
        <w:t>NCT02314845</w:t>
      </w:r>
      <w:r w:rsidRPr="002F2095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2F2095">
        <w:rPr>
          <w:rFonts w:ascii="Times New Roman" w:hAnsi="Times New Roman" w:cs="Times New Roman"/>
          <w:bCs/>
          <w:sz w:val="24"/>
          <w:szCs w:val="24"/>
          <w:lang w:val="en-US"/>
        </w:rPr>
        <w:t>. Following the study</w:t>
      </w:r>
      <w:r w:rsidR="001F31AB">
        <w:rPr>
          <w:rFonts w:ascii="Times New Roman" w:hAnsi="Times New Roman" w:cs="Times New Roman"/>
          <w:bCs/>
          <w:sz w:val="24"/>
          <w:szCs w:val="24"/>
          <w:lang w:val="en-US"/>
        </w:rPr>
        <w:t>’s</w:t>
      </w:r>
      <w:r w:rsidRPr="002F209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plan and design, twenty patients undergoing open abdominal surgery and twenty undergoing laparoscopic surgery were randomized into two treatment</w:t>
      </w:r>
      <w:r w:rsidR="001F31A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Pr="002F209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arms: </w:t>
      </w:r>
      <w:r w:rsidR="001F31A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in the PEEP-EIT arm, a </w:t>
      </w:r>
      <w:r w:rsidRPr="002F2095">
        <w:rPr>
          <w:rFonts w:ascii="Times New Roman" w:hAnsi="Times New Roman" w:cs="Times New Roman"/>
          <w:bCs/>
          <w:sz w:val="24"/>
          <w:szCs w:val="24"/>
          <w:lang w:val="en-US"/>
        </w:rPr>
        <w:t>titrated</w:t>
      </w:r>
      <w:r w:rsidR="009D78F6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Pr="002F209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PEEP </w:t>
      </w:r>
      <w:r w:rsidR="001F31A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was used, </w:t>
      </w:r>
      <w:r w:rsidRPr="002F209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and </w:t>
      </w:r>
      <w:r w:rsidR="001F31A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in the PEEP4 arm, a </w:t>
      </w:r>
      <w:r w:rsidRPr="002F2095">
        <w:rPr>
          <w:rFonts w:ascii="Times New Roman" w:hAnsi="Times New Roman" w:cs="Times New Roman"/>
          <w:bCs/>
          <w:sz w:val="24"/>
          <w:szCs w:val="24"/>
          <w:lang w:val="en-US"/>
        </w:rPr>
        <w:t>PEEP of 4 cm</w:t>
      </w:r>
      <w:r w:rsidR="001F31A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Pr="002F2095">
        <w:rPr>
          <w:rFonts w:ascii="Times New Roman" w:hAnsi="Times New Roman" w:cs="Times New Roman"/>
          <w:bCs/>
          <w:sz w:val="24"/>
          <w:szCs w:val="24"/>
          <w:lang w:val="en-US"/>
        </w:rPr>
        <w:t>H</w:t>
      </w:r>
      <w:r w:rsidRPr="002F2095">
        <w:rPr>
          <w:rFonts w:ascii="Times New Roman" w:hAnsi="Times New Roman" w:cs="Times New Roman"/>
          <w:bCs/>
          <w:sz w:val="24"/>
          <w:szCs w:val="24"/>
          <w:vertAlign w:val="subscript"/>
          <w:lang w:val="en-US"/>
        </w:rPr>
        <w:t>2</w:t>
      </w:r>
      <w:r w:rsidRPr="002F209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O </w:t>
      </w:r>
      <w:r w:rsidR="009D78F6">
        <w:rPr>
          <w:rFonts w:ascii="Times New Roman" w:hAnsi="Times New Roman" w:cs="Times New Roman"/>
          <w:bCs/>
          <w:sz w:val="24"/>
          <w:szCs w:val="24"/>
          <w:lang w:val="en-US"/>
        </w:rPr>
        <w:t>was used</w:t>
      </w:r>
      <w:r w:rsidRPr="002F209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(</w:t>
      </w:r>
      <w:r w:rsidR="00AF1F02">
        <w:rPr>
          <w:rFonts w:ascii="Times New Roman" w:hAnsi="Times New Roman" w:cs="Times New Roman"/>
          <w:b/>
          <w:bCs/>
          <w:sz w:val="24"/>
          <w:szCs w:val="24"/>
          <w:lang w:val="en-US"/>
        </w:rPr>
        <w:t>F</w:t>
      </w:r>
      <w:r w:rsidRPr="006D2BF7">
        <w:rPr>
          <w:rFonts w:ascii="Times New Roman" w:hAnsi="Times New Roman" w:cs="Times New Roman"/>
          <w:b/>
          <w:bCs/>
          <w:sz w:val="24"/>
          <w:szCs w:val="24"/>
          <w:lang w:val="en-US"/>
        </w:rPr>
        <w:t>igure 1A</w:t>
      </w:r>
      <w:r w:rsidRPr="002F2095">
        <w:rPr>
          <w:rFonts w:ascii="Times New Roman" w:hAnsi="Times New Roman" w:cs="Times New Roman"/>
          <w:bCs/>
          <w:sz w:val="24"/>
          <w:szCs w:val="24"/>
          <w:lang w:val="en-US"/>
        </w:rPr>
        <w:t>). The inclusion criteri</w:t>
      </w:r>
      <w:r w:rsidR="009D78F6">
        <w:rPr>
          <w:rFonts w:ascii="Times New Roman" w:hAnsi="Times New Roman" w:cs="Times New Roman"/>
          <w:bCs/>
          <w:sz w:val="24"/>
          <w:szCs w:val="24"/>
          <w:lang w:val="en-US"/>
        </w:rPr>
        <w:t>on was</w:t>
      </w:r>
      <w:r w:rsidRPr="002F209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patient</w:t>
      </w:r>
      <w:r w:rsidR="009D78F6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age of</w:t>
      </w:r>
      <w:r w:rsidRPr="002F209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at least 18 years. </w:t>
      </w:r>
      <w:r w:rsidR="00BA0FA0" w:rsidRPr="00AD4B1E">
        <w:rPr>
          <w:rFonts w:ascii="Times New Roman" w:hAnsi="Times New Roman" w:cs="Times New Roman"/>
          <w:sz w:val="24"/>
          <w:szCs w:val="24"/>
          <w:lang w:val="en-US"/>
        </w:rPr>
        <w:t>Exclusion criteria</w:t>
      </w:r>
      <w:r w:rsidR="00A31343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BA0FA0"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defined </w:t>
      </w:r>
      <w:r w:rsidR="00BA0FA0" w:rsidRPr="00043066">
        <w:rPr>
          <w:rFonts w:ascii="Times New Roman" w:hAnsi="Times New Roman" w:cs="Times New Roman"/>
          <w:i/>
          <w:sz w:val="24"/>
          <w:szCs w:val="24"/>
          <w:lang w:val="en-US"/>
        </w:rPr>
        <w:t>a priori</w:t>
      </w:r>
      <w:r w:rsidR="00A31343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BA0FA0"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were ASA 3 or </w:t>
      </w:r>
      <w:r w:rsidR="00F5595C">
        <w:rPr>
          <w:rFonts w:ascii="Times New Roman" w:hAnsi="Times New Roman" w:cs="Times New Roman"/>
          <w:sz w:val="24"/>
          <w:szCs w:val="24"/>
          <w:lang w:val="en-US"/>
        </w:rPr>
        <w:t>greater</w:t>
      </w:r>
      <w:r w:rsidR="00BA0FA0" w:rsidRPr="00AD4B1E">
        <w:rPr>
          <w:rFonts w:ascii="Times New Roman" w:hAnsi="Times New Roman" w:cs="Times New Roman"/>
          <w:sz w:val="24"/>
          <w:szCs w:val="24"/>
          <w:lang w:val="en-US"/>
        </w:rPr>
        <w:t>, moderate or severe chronic obstructive pulmonary disease, moderate or severe asthma, moderate or severe restrictive lung disease</w:t>
      </w:r>
      <w:r w:rsidR="00A31343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BA0FA0"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or </w:t>
      </w:r>
      <w:r w:rsidR="00A31343">
        <w:rPr>
          <w:rFonts w:ascii="Times New Roman" w:hAnsi="Times New Roman" w:cs="Times New Roman"/>
          <w:sz w:val="24"/>
          <w:szCs w:val="24"/>
          <w:lang w:val="en-US"/>
        </w:rPr>
        <w:t xml:space="preserve">an implanted </w:t>
      </w:r>
      <w:r w:rsidR="00BA0FA0" w:rsidRPr="00AD4B1E">
        <w:rPr>
          <w:rFonts w:ascii="Times New Roman" w:hAnsi="Times New Roman" w:cs="Times New Roman"/>
          <w:sz w:val="24"/>
          <w:szCs w:val="24"/>
          <w:lang w:val="en-US"/>
        </w:rPr>
        <w:t>heart pacemaker.</w:t>
      </w:r>
    </w:p>
    <w:p w14:paraId="1A46C30C" w14:textId="75A63CA4" w:rsidR="00483CA6" w:rsidRDefault="00483CA6" w:rsidP="00483CA6">
      <w:pPr>
        <w:shd w:val="clear" w:color="auto" w:fill="FFFFFF"/>
        <w:spacing w:after="12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83CA6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An EIT belt was </w:t>
      </w:r>
      <w:r w:rsidR="00051617">
        <w:rPr>
          <w:rFonts w:ascii="Times New Roman" w:hAnsi="Times New Roman" w:cs="Times New Roman"/>
          <w:bCs/>
          <w:sz w:val="24"/>
          <w:szCs w:val="24"/>
          <w:lang w:val="en-US"/>
        </w:rPr>
        <w:t>placed,</w:t>
      </w:r>
      <w:r w:rsidRPr="00483CA6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and the EIT monitor (Enlight® 1800, Timpel, Sao Paulo, Brazil</w:t>
      </w:r>
      <w:r w:rsidR="00051617">
        <w:rPr>
          <w:rFonts w:ascii="Times New Roman" w:hAnsi="Times New Roman" w:cs="Times New Roman"/>
          <w:bCs/>
          <w:sz w:val="24"/>
          <w:szCs w:val="24"/>
          <w:lang w:val="en-US"/>
        </w:rPr>
        <w:t>,</w:t>
      </w:r>
      <w:r w:rsidR="00781376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t-BR"/>
        </w:rPr>
        <w:t xml:space="preserve"> approved </w:t>
      </w:r>
      <w:r w:rsidR="00781376" w:rsidRPr="00781376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t-BR"/>
        </w:rPr>
        <w:t xml:space="preserve">in Brazil and Europe for the </w:t>
      </w:r>
      <w:r w:rsidR="00051617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t-BR"/>
        </w:rPr>
        <w:t xml:space="preserve">described </w:t>
      </w:r>
      <w:r w:rsidR="00781376" w:rsidRPr="00781376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t-BR"/>
        </w:rPr>
        <w:t xml:space="preserve">use </w:t>
      </w:r>
      <w:r w:rsidR="00781376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t-BR"/>
        </w:rPr>
        <w:t xml:space="preserve">but not yet approved by </w:t>
      </w:r>
      <w:r w:rsidR="00051617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t-BR"/>
        </w:rPr>
        <w:t>the US Food and Drug Administration</w:t>
      </w:r>
      <w:r w:rsidRPr="00483CA6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) </w:t>
      </w:r>
      <w:r w:rsidR="00051617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was </w:t>
      </w:r>
      <w:r w:rsidRPr="00483CA6">
        <w:rPr>
          <w:rFonts w:ascii="Times New Roman" w:hAnsi="Times New Roman" w:cs="Times New Roman"/>
          <w:bCs/>
          <w:sz w:val="24"/>
          <w:szCs w:val="24"/>
          <w:lang w:val="en-US"/>
        </w:rPr>
        <w:t>started</w:t>
      </w:r>
      <w:r w:rsidR="00051617">
        <w:rPr>
          <w:rFonts w:ascii="Times New Roman" w:hAnsi="Times New Roman" w:cs="Times New Roman"/>
          <w:bCs/>
          <w:sz w:val="24"/>
          <w:szCs w:val="24"/>
          <w:lang w:val="en-US"/>
        </w:rPr>
        <w:t>, employing</w:t>
      </w:r>
      <w:r w:rsidRPr="00483CA6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continuous recording</w:t>
      </w:r>
      <w:r w:rsidR="00631964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at 50 Hz</w:t>
      </w:r>
      <w:r w:rsidRPr="00483CA6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. </w:t>
      </w:r>
      <w:r w:rsidRPr="00E51BE5">
        <w:rPr>
          <w:rFonts w:ascii="Times New Roman" w:hAnsi="Times New Roman" w:cs="Times New Roman"/>
          <w:sz w:val="24"/>
          <w:szCs w:val="24"/>
          <w:lang w:val="en-US"/>
        </w:rPr>
        <w:t xml:space="preserve">Intraoperative monitoring included an </w:t>
      </w:r>
      <w:r w:rsidR="002A57D5">
        <w:rPr>
          <w:rFonts w:ascii="Times New Roman" w:hAnsi="Times New Roman" w:cs="Times New Roman"/>
          <w:sz w:val="24"/>
          <w:szCs w:val="24"/>
          <w:lang w:val="en-US"/>
        </w:rPr>
        <w:t>ECG</w:t>
      </w:r>
      <w:r w:rsidRPr="00E51BE5">
        <w:rPr>
          <w:rFonts w:ascii="Times New Roman" w:hAnsi="Times New Roman" w:cs="Times New Roman"/>
          <w:sz w:val="24"/>
          <w:szCs w:val="24"/>
          <w:lang w:val="en-US"/>
        </w:rPr>
        <w:t>, pulse oximetry, sidestream EtCO</w:t>
      </w:r>
      <w:r w:rsidRPr="00E51BE5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051617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E51BE5">
        <w:rPr>
          <w:rFonts w:ascii="Times New Roman" w:hAnsi="Times New Roman" w:cs="Times New Roman"/>
          <w:sz w:val="24"/>
          <w:szCs w:val="24"/>
          <w:lang w:val="en-US"/>
        </w:rPr>
        <w:t xml:space="preserve"> and invasive arterial pressure measurements.</w:t>
      </w:r>
    </w:p>
    <w:p w14:paraId="27B5661F" w14:textId="6A09C6AD" w:rsidR="00483CA6" w:rsidRDefault="00483CA6" w:rsidP="00483CA6">
      <w:pPr>
        <w:shd w:val="clear" w:color="auto" w:fill="FFFFFF"/>
        <w:spacing w:after="12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AD4B1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  <w:lang w:val="en-US"/>
        </w:rPr>
        <w:t>anesthesia machine</w:t>
      </w:r>
      <w:r w:rsidR="006D2BF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  <w:lang w:val="en-US"/>
        </w:rPr>
        <w:t>s</w:t>
      </w:r>
      <w:r w:rsidR="00AA524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  <w:lang w:val="en-US"/>
        </w:rPr>
        <w:t xml:space="preserve"> 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used were </w:t>
      </w:r>
      <w:r w:rsidR="00591BDC">
        <w:rPr>
          <w:rFonts w:ascii="Times New Roman" w:hAnsi="Times New Roman" w:cs="Times New Roman"/>
          <w:sz w:val="24"/>
          <w:szCs w:val="24"/>
          <w:lang w:val="en-US"/>
        </w:rPr>
        <w:t xml:space="preserve">Perseus or 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>Primus (Dräger Medical, Lübeck, Germany) or Aestiva/5 (Datex Ohmeda, GE Healthcare, Madison, WI, USA).</w:t>
      </w:r>
      <w:r w:rsidRPr="00AD4B1E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The integrated and synchronized pressure and flow sensor of the Enlight monitor was connected to the airway proximal to the </w:t>
      </w:r>
      <w:r w:rsidR="00D770AF">
        <w:rPr>
          <w:rFonts w:ascii="Times New Roman" w:hAnsi="Times New Roman" w:cs="Times New Roman"/>
          <w:bCs/>
          <w:sz w:val="24"/>
          <w:szCs w:val="24"/>
          <w:lang w:val="en-US"/>
        </w:rPr>
        <w:t>heat and moisture exchanger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751B8707" w14:textId="1A292141" w:rsidR="00D51466" w:rsidRPr="00AD4B1E" w:rsidRDefault="008C2940" w:rsidP="008C2940">
      <w:pPr>
        <w:shd w:val="clear" w:color="auto" w:fill="FFFFFF"/>
        <w:spacing w:after="12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C2940">
        <w:rPr>
          <w:rFonts w:ascii="Times New Roman" w:hAnsi="Times New Roman" w:cs="Times New Roman"/>
          <w:sz w:val="24"/>
          <w:szCs w:val="24"/>
          <w:lang w:val="en-US"/>
        </w:rPr>
        <w:t>All patients received total intravenous anesthesia</w:t>
      </w:r>
      <w:r w:rsidR="00CE0826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51466">
        <w:rPr>
          <w:rFonts w:ascii="Times New Roman" w:hAnsi="Times New Roman" w:cs="Times New Roman"/>
          <w:sz w:val="24"/>
          <w:szCs w:val="24"/>
          <w:lang w:val="en-US"/>
        </w:rPr>
        <w:t xml:space="preserve">Anesthesia induction was performed </w:t>
      </w:r>
      <w:r w:rsidR="0088734F">
        <w:rPr>
          <w:rFonts w:ascii="Times New Roman" w:hAnsi="Times New Roman" w:cs="Times New Roman"/>
          <w:sz w:val="24"/>
          <w:szCs w:val="24"/>
          <w:lang w:val="en-US"/>
        </w:rPr>
        <w:t>using</w:t>
      </w:r>
      <w:r w:rsidR="00D51466">
        <w:rPr>
          <w:rFonts w:ascii="Times New Roman" w:hAnsi="Times New Roman" w:cs="Times New Roman"/>
          <w:sz w:val="24"/>
          <w:szCs w:val="24"/>
          <w:lang w:val="en-US"/>
        </w:rPr>
        <w:t xml:space="preserve"> target control infusion</w:t>
      </w:r>
      <w:r w:rsidR="0088734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D51466">
        <w:rPr>
          <w:rFonts w:ascii="Times New Roman" w:hAnsi="Times New Roman" w:cs="Times New Roman"/>
          <w:sz w:val="24"/>
          <w:szCs w:val="24"/>
          <w:lang w:val="en-US"/>
        </w:rPr>
        <w:t xml:space="preserve"> of propofol at 4 mcg/m</w:t>
      </w:r>
      <w:r>
        <w:rPr>
          <w:rFonts w:ascii="Times New Roman" w:hAnsi="Times New Roman" w:cs="Times New Roman"/>
          <w:sz w:val="24"/>
          <w:szCs w:val="24"/>
          <w:lang w:val="en-US"/>
        </w:rPr>
        <w:t>l</w:t>
      </w:r>
      <w:r w:rsidR="0088734F">
        <w:rPr>
          <w:rFonts w:ascii="Times New Roman" w:hAnsi="Times New Roman" w:cs="Times New Roman"/>
          <w:sz w:val="24"/>
          <w:szCs w:val="24"/>
          <w:lang w:val="en-US"/>
        </w:rPr>
        <w:t xml:space="preserve"> and of</w:t>
      </w:r>
      <w:r w:rsidR="00D51466">
        <w:rPr>
          <w:rFonts w:ascii="Times New Roman" w:hAnsi="Times New Roman" w:cs="Times New Roman"/>
          <w:sz w:val="24"/>
          <w:szCs w:val="24"/>
          <w:lang w:val="en-US"/>
        </w:rPr>
        <w:t xml:space="preserve"> remifentanil at </w:t>
      </w:r>
      <w:r w:rsidR="00CE0826">
        <w:rPr>
          <w:rFonts w:ascii="Times New Roman" w:hAnsi="Times New Roman" w:cs="Times New Roman"/>
          <w:sz w:val="24"/>
          <w:szCs w:val="24"/>
          <w:lang w:val="en-US"/>
        </w:rPr>
        <w:t>1-</w:t>
      </w:r>
      <w:r w:rsidR="00D51466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88734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51466">
        <w:rPr>
          <w:rFonts w:ascii="Times New Roman" w:hAnsi="Times New Roman" w:cs="Times New Roman"/>
          <w:sz w:val="24"/>
          <w:szCs w:val="24"/>
          <w:lang w:val="en-US"/>
        </w:rPr>
        <w:t>ng/</w:t>
      </w:r>
      <w:r w:rsidR="00D770AF">
        <w:rPr>
          <w:rFonts w:ascii="Times New Roman" w:hAnsi="Times New Roman" w:cs="Times New Roman"/>
          <w:sz w:val="24"/>
          <w:szCs w:val="24"/>
          <w:lang w:val="en-US"/>
        </w:rPr>
        <w:t>m</w:t>
      </w:r>
      <w:r>
        <w:rPr>
          <w:rFonts w:ascii="Times New Roman" w:hAnsi="Times New Roman" w:cs="Times New Roman"/>
          <w:sz w:val="24"/>
          <w:szCs w:val="24"/>
          <w:lang w:val="en-US"/>
        </w:rPr>
        <w:t>l</w:t>
      </w:r>
      <w:r w:rsidR="00D770A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677F9E"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 w:rsidR="00D51466">
        <w:rPr>
          <w:rFonts w:ascii="Times New Roman" w:hAnsi="Times New Roman" w:cs="Times New Roman"/>
          <w:sz w:val="24"/>
          <w:szCs w:val="24"/>
          <w:lang w:val="en-US"/>
        </w:rPr>
        <w:t xml:space="preserve"> bolus of cisatracurium </w:t>
      </w:r>
      <w:r w:rsidR="00677F9E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D51466">
        <w:rPr>
          <w:rFonts w:ascii="Times New Roman" w:hAnsi="Times New Roman" w:cs="Times New Roman"/>
          <w:sz w:val="24"/>
          <w:szCs w:val="24"/>
          <w:lang w:val="en-US"/>
        </w:rPr>
        <w:t>0.2</w:t>
      </w:r>
      <w:r w:rsidR="00677F9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51466">
        <w:rPr>
          <w:rFonts w:ascii="Times New Roman" w:hAnsi="Times New Roman" w:cs="Times New Roman"/>
          <w:sz w:val="24"/>
          <w:szCs w:val="24"/>
          <w:lang w:val="en-US"/>
        </w:rPr>
        <w:t>mg/kg</w:t>
      </w:r>
      <w:r w:rsidR="00677F9E">
        <w:rPr>
          <w:rFonts w:ascii="Times New Roman" w:hAnsi="Times New Roman" w:cs="Times New Roman"/>
          <w:sz w:val="24"/>
          <w:szCs w:val="24"/>
          <w:lang w:val="en-US"/>
        </w:rPr>
        <w:t>) was also used</w:t>
      </w:r>
      <w:r w:rsidR="00D51466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E62F7D">
        <w:rPr>
          <w:rFonts w:ascii="Times New Roman" w:hAnsi="Times New Roman" w:cs="Times New Roman"/>
          <w:sz w:val="24"/>
          <w:szCs w:val="24"/>
          <w:lang w:val="en-US"/>
        </w:rPr>
        <w:t xml:space="preserve">To avoid </w:t>
      </w:r>
      <w:r w:rsidR="00D51466">
        <w:rPr>
          <w:rFonts w:ascii="Times New Roman" w:hAnsi="Times New Roman" w:cs="Times New Roman"/>
          <w:sz w:val="24"/>
          <w:szCs w:val="24"/>
          <w:lang w:val="en-US"/>
        </w:rPr>
        <w:t>inspiratory effort</w:t>
      </w:r>
      <w:r w:rsidR="00677F9E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D51466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677F9E">
        <w:rPr>
          <w:rFonts w:ascii="Times New Roman" w:hAnsi="Times New Roman" w:cs="Times New Roman"/>
          <w:sz w:val="24"/>
          <w:szCs w:val="24"/>
          <w:lang w:val="en-US"/>
        </w:rPr>
        <w:t xml:space="preserve">0.05 mg/kg </w:t>
      </w:r>
      <w:r w:rsidR="00D51466">
        <w:rPr>
          <w:rFonts w:ascii="Times New Roman" w:hAnsi="Times New Roman" w:cs="Times New Roman"/>
          <w:sz w:val="24"/>
          <w:szCs w:val="24"/>
          <w:lang w:val="en-US"/>
        </w:rPr>
        <w:t xml:space="preserve">cisatracurium was administered every 40 minutes. </w:t>
      </w:r>
      <w:r w:rsidR="00ED5AD9">
        <w:rPr>
          <w:rFonts w:ascii="Times New Roman" w:hAnsi="Times New Roman" w:cs="Times New Roman"/>
          <w:sz w:val="24"/>
          <w:szCs w:val="24"/>
          <w:lang w:val="en-US"/>
        </w:rPr>
        <w:t>Fluid administration</w:t>
      </w:r>
      <w:r w:rsidR="00D6237A">
        <w:rPr>
          <w:rFonts w:ascii="Times New Roman" w:hAnsi="Times New Roman" w:cs="Times New Roman"/>
          <w:sz w:val="24"/>
          <w:szCs w:val="24"/>
          <w:lang w:val="en-US"/>
        </w:rPr>
        <w:t xml:space="preserve"> with crystalloids</w:t>
      </w:r>
      <w:r w:rsidR="00ED5AD9">
        <w:rPr>
          <w:rFonts w:ascii="Times New Roman" w:hAnsi="Times New Roman" w:cs="Times New Roman"/>
          <w:sz w:val="24"/>
          <w:szCs w:val="24"/>
          <w:lang w:val="en-US"/>
        </w:rPr>
        <w:t>, anesthesia deepness</w:t>
      </w:r>
      <w:r w:rsidR="008E345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8E3459" w:rsidRPr="008E345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E3459">
        <w:rPr>
          <w:rFonts w:ascii="Times New Roman" w:hAnsi="Times New Roman" w:cs="Times New Roman"/>
          <w:sz w:val="24"/>
          <w:szCs w:val="24"/>
          <w:lang w:val="en-US"/>
        </w:rPr>
        <w:t>use of fentanyl or remifentanil</w:t>
      </w:r>
      <w:r w:rsidR="00ED5A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E3459">
        <w:rPr>
          <w:rFonts w:ascii="Times New Roman" w:hAnsi="Times New Roman" w:cs="Times New Roman"/>
          <w:sz w:val="24"/>
          <w:szCs w:val="24"/>
          <w:lang w:val="en-US"/>
        </w:rPr>
        <w:t xml:space="preserve">for pain management, </w:t>
      </w:r>
      <w:r w:rsidR="00ED5AD9">
        <w:rPr>
          <w:rFonts w:ascii="Times New Roman" w:hAnsi="Times New Roman" w:cs="Times New Roman"/>
          <w:sz w:val="24"/>
          <w:szCs w:val="24"/>
          <w:lang w:val="en-US"/>
        </w:rPr>
        <w:t xml:space="preserve">and use of vasoactive drugs were </w:t>
      </w:r>
      <w:r w:rsidR="008E3459">
        <w:rPr>
          <w:rFonts w:ascii="Times New Roman" w:hAnsi="Times New Roman" w:cs="Times New Roman"/>
          <w:sz w:val="24"/>
          <w:szCs w:val="24"/>
          <w:lang w:val="en-US"/>
        </w:rPr>
        <w:t>at the discretion</w:t>
      </w:r>
      <w:r w:rsidR="00ED5AD9">
        <w:rPr>
          <w:rFonts w:ascii="Times New Roman" w:hAnsi="Times New Roman" w:cs="Times New Roman"/>
          <w:sz w:val="24"/>
          <w:szCs w:val="24"/>
          <w:lang w:val="en-US"/>
        </w:rPr>
        <w:t xml:space="preserve"> of the attending </w:t>
      </w:r>
      <w:r w:rsidR="003C5876">
        <w:rPr>
          <w:rFonts w:ascii="Times New Roman" w:hAnsi="Times New Roman" w:cs="Times New Roman"/>
          <w:sz w:val="24"/>
          <w:szCs w:val="24"/>
          <w:lang w:val="en-US"/>
        </w:rPr>
        <w:t>anesthesiologist</w:t>
      </w:r>
      <w:r w:rsidR="00ED5AD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E345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C530D" w:rsidRPr="009166D6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t-BR"/>
        </w:rPr>
        <w:t xml:space="preserve">All patients were </w:t>
      </w:r>
      <w:r w:rsidR="00EC530D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t-BR"/>
        </w:rPr>
        <w:t>pre-</w:t>
      </w:r>
      <w:r w:rsidR="00EC530D" w:rsidRPr="009166D6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t-BR"/>
        </w:rPr>
        <w:t xml:space="preserve">oxygenated with </w:t>
      </w:r>
      <w:r w:rsidR="00EC530D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t-BR"/>
        </w:rPr>
        <w:t xml:space="preserve">100% oxygen </w:t>
      </w:r>
      <w:r w:rsidR="00EC530D" w:rsidRPr="009166D6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t-BR"/>
        </w:rPr>
        <w:t>before tracheal intubation.</w:t>
      </w:r>
    </w:p>
    <w:p w14:paraId="3C181A98" w14:textId="285F0031" w:rsidR="00EC530D" w:rsidRDefault="00EC530D" w:rsidP="00446C86">
      <w:pPr>
        <w:shd w:val="clear" w:color="auto" w:fill="FFFFFF"/>
        <w:spacing w:after="12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AD4B1E">
        <w:rPr>
          <w:rFonts w:ascii="Times New Roman" w:hAnsi="Times New Roman" w:cs="Times New Roman"/>
          <w:sz w:val="24"/>
          <w:szCs w:val="24"/>
          <w:lang w:val="en-US"/>
        </w:rPr>
        <w:t>After intubation, mechanical volume</w:t>
      </w:r>
      <w:r w:rsidR="009C5FE2"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controlled ventilation (VCV) </w:t>
      </w:r>
      <w:r w:rsidR="009C5FE2">
        <w:rPr>
          <w:rFonts w:ascii="Times New Roman" w:hAnsi="Times New Roman" w:cs="Times New Roman"/>
          <w:sz w:val="24"/>
          <w:szCs w:val="24"/>
          <w:lang w:val="en-US"/>
        </w:rPr>
        <w:t>was started at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F</w:t>
      </w:r>
      <w:r w:rsidRPr="00AD4B1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I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>O</w:t>
      </w:r>
      <w:r w:rsidRPr="00AD4B1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8C2940">
        <w:rPr>
          <w:rFonts w:ascii="Times New Roman" w:hAnsi="Times New Roman" w:cs="Times New Roman"/>
          <w:sz w:val="24"/>
          <w:szCs w:val="24"/>
          <w:lang w:val="en-US"/>
        </w:rPr>
        <w:t> 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>=</w:t>
      </w:r>
      <w:r w:rsidR="008C2940">
        <w:rPr>
          <w:rFonts w:ascii="Times New Roman" w:hAnsi="Times New Roman" w:cs="Times New Roman"/>
          <w:sz w:val="24"/>
          <w:szCs w:val="24"/>
          <w:lang w:val="en-US"/>
        </w:rPr>
        <w:t> 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>0.5</w:t>
      </w:r>
      <w:r w:rsidR="00D333E6">
        <w:rPr>
          <w:rFonts w:ascii="Times New Roman" w:hAnsi="Times New Roman" w:cs="Times New Roman"/>
          <w:sz w:val="24"/>
          <w:szCs w:val="24"/>
          <w:lang w:val="en-US"/>
        </w:rPr>
        <w:t xml:space="preserve"> with an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I:E </w:t>
      </w:r>
      <w:r w:rsidR="00052240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1:2, </w:t>
      </w:r>
      <w:r w:rsidR="00D333E6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>PEEP</w:t>
      </w:r>
      <w:r w:rsidR="00052240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0522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F5595C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0522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>H</w:t>
      </w:r>
      <w:r w:rsidRPr="00AD4B1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O, </w:t>
      </w:r>
      <w:r w:rsidR="00D333E6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4C4A7F"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tidal volume </w:t>
      </w:r>
      <w:r w:rsidR="004C4A7F">
        <w:rPr>
          <w:rFonts w:ascii="Times New Roman" w:hAnsi="Times New Roman" w:cs="Times New Roman"/>
          <w:sz w:val="24"/>
          <w:szCs w:val="24"/>
          <w:lang w:val="en-US"/>
        </w:rPr>
        <w:t>(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>V</w:t>
      </w:r>
      <w:r w:rsidRPr="00AD4B1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T</w:t>
      </w:r>
      <w:r w:rsidR="004C4A7F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D333E6">
        <w:rPr>
          <w:rFonts w:ascii="Times New Roman" w:hAnsi="Times New Roman" w:cs="Times New Roman"/>
          <w:sz w:val="24"/>
          <w:szCs w:val="24"/>
          <w:lang w:val="en-US"/>
        </w:rPr>
        <w:t xml:space="preserve"> of</w:t>
      </w:r>
      <w:r w:rsidR="000522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>6 ml/kg predicted body weight (PBW)</w:t>
      </w:r>
      <w:r w:rsidR="00631964">
        <w:rPr>
          <w:rFonts w:ascii="Times New Roman" w:hAnsi="Times New Roman" w:cs="Times New Roman"/>
          <w:sz w:val="24"/>
          <w:szCs w:val="24"/>
          <w:lang w:val="en-US"/>
        </w:rPr>
        <w:t>,</w:t>
      </w:r>
      <w:hyperlink w:anchor="_ENREF_1" w:tooltip=", 2000 #42" w:history="1">
        <w:r w:rsidR="00132E0A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/>
        </w:r>
        <w:r w:rsidR="0087524D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&lt;EndNote&gt;&lt;Cite ExcludeAuth="1"&gt;&lt;Year&gt;2000&lt;/Year&gt;&lt;RecNum&gt;42&lt;/RecNum&gt;&lt;DisplayText&gt;&lt;style face="superscript"&gt;1&lt;/style&gt;&lt;/DisplayText&gt;&lt;record&gt;&lt;rec-number&gt;42&lt;/rec-number&gt;&lt;foreign-keys&gt;&lt;key app="EN" db-id="eeweze5dbztwa8esrpv5pxefxxzze9ftp2ea" timestamp="1480030736"&gt;42&lt;/key&gt;&lt;/foreign-keys&gt;&lt;ref-type name="Journal Article"&gt;17&lt;/ref-type&gt;&lt;contributors&gt;&lt;/contributors&gt;&lt;titles&gt;&lt;title&gt;Ventilation with lower tidal volumes as compared with traditional tidal volumes for acute lung injury and the acute respiratory distress syndrome. The Acute Respiratory Distress Syndrome Network&lt;/title&gt;&lt;secondary-title&gt;N Engl J Med&lt;/secondary-title&gt;&lt;alt-title&gt;The New England journal of medicine&lt;/alt-title&gt;&lt;/titles&gt;&lt;periodical&gt;&lt;full-title&gt;N Engl J Med&lt;/full-title&gt;&lt;/periodical&gt;&lt;pages&gt;1301-8&lt;/pages&gt;&lt;volume&gt;342&lt;/volume&gt;&lt;number&gt;18&lt;/number&gt;&lt;keywords&gt;&lt;keyword&gt;Barotrauma/etiology/prevention &amp;amp; control&lt;/keyword&gt;&lt;keyword&gt;Female&lt;/keyword&gt;&lt;keyword&gt;Humans&lt;/keyword&gt;&lt;keyword&gt;Lung Injury&lt;/keyword&gt;&lt;keyword&gt;Male&lt;/keyword&gt;&lt;keyword&gt;Middle Aged&lt;/keyword&gt;&lt;keyword&gt;Positive-Pressure Respiration&lt;/keyword&gt;&lt;keyword&gt;Respiration, Artificial/adverse effects/*methods&lt;/keyword&gt;&lt;keyword&gt;Respiratory Distress Syndrome, Adult/mortality/physiopathology/*therapy&lt;/keyword&gt;&lt;keyword&gt;Survival Analysis&lt;/keyword&gt;&lt;keyword&gt;*Tidal Volume&lt;/keyword&gt;&lt;/keywords&gt;&lt;dates&gt;&lt;year&gt;2000&lt;/year&gt;&lt;pub-dates&gt;&lt;date&gt;May 4&lt;/date&gt;&lt;/pub-dates&gt;&lt;/dates&gt;&lt;isbn&gt;0028-4793 (Print)&amp;#xD;0028-4793 (Linking)&lt;/isbn&gt;&lt;accession-num&gt;10793162&lt;/accession-num&gt;&lt;urls&gt;&lt;related-urls&gt;&lt;url&gt;http://www.ncbi.nlm.nih.gov/pubmed/10793162&lt;/url&gt;&lt;/related-urls&gt;&lt;/urls&gt;&lt;electronic-resource-num&gt;10.1056/NEJM200005043421801&lt;/electronic-resource-num&gt;&lt;/record&gt;&lt;/Cite&gt;&lt;/EndNote&gt;</w:instrText>
        </w:r>
        <w:r w:rsidR="00132E0A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87524D" w:rsidRPr="0087524D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1</w:t>
        </w:r>
        <w:r w:rsidR="00132E0A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333E6">
        <w:rPr>
          <w:rFonts w:ascii="Times New Roman" w:hAnsi="Times New Roman" w:cs="Times New Roman"/>
          <w:sz w:val="24"/>
          <w:szCs w:val="24"/>
          <w:lang w:val="en-US"/>
        </w:rPr>
        <w:t xml:space="preserve">an 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inspiratory pause of 30%, and </w:t>
      </w:r>
      <w:r w:rsidR="00D333E6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respiratory rate (RR) </w:t>
      </w:r>
      <w:r w:rsidR="008A4998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D333E6">
        <w:rPr>
          <w:rFonts w:ascii="Times New Roman" w:hAnsi="Times New Roman" w:cs="Times New Roman"/>
          <w:sz w:val="24"/>
          <w:szCs w:val="24"/>
          <w:lang w:val="en-US"/>
        </w:rPr>
        <w:t>hat would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lastRenderedPageBreak/>
        <w:t>maintain E</w:t>
      </w:r>
      <w:r w:rsidRPr="00AD4B1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T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>CO</w:t>
      </w:r>
      <w:r w:rsidRPr="00AD4B1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between 35 and 45 mm Hg. </w:t>
      </w:r>
      <w:r w:rsidR="00D333E6">
        <w:rPr>
          <w:rFonts w:ascii="Times New Roman" w:hAnsi="Times New Roman" w:cs="Times New Roman"/>
          <w:sz w:val="24"/>
          <w:szCs w:val="24"/>
          <w:lang w:val="en-US"/>
        </w:rPr>
        <w:t>I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f RR </w:t>
      </w:r>
      <w:r w:rsidR="00D333E6">
        <w:rPr>
          <w:rFonts w:ascii="Times New Roman" w:hAnsi="Times New Roman" w:cs="Times New Roman"/>
          <w:sz w:val="24"/>
          <w:szCs w:val="24"/>
          <w:lang w:val="en-US"/>
        </w:rPr>
        <w:t>exceeded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24 breaths/minute (bpm)</w:t>
      </w:r>
      <w:r w:rsidR="00D333E6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D333E6" w:rsidRPr="00AD4B1E">
        <w:rPr>
          <w:rFonts w:ascii="Times New Roman" w:hAnsi="Times New Roman" w:cs="Times New Roman"/>
          <w:sz w:val="24"/>
          <w:szCs w:val="24"/>
          <w:lang w:val="en-US"/>
        </w:rPr>
        <w:t>V</w:t>
      </w:r>
      <w:r w:rsidR="00D333E6" w:rsidRPr="00AD4B1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T</w:t>
      </w:r>
      <w:r w:rsidR="00D333E6"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could be increased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03C10739" w14:textId="77777777" w:rsidR="001E7967" w:rsidRDefault="00BA0FA0" w:rsidP="00446C86">
      <w:pPr>
        <w:shd w:val="clear" w:color="auto" w:fill="FFFFFF"/>
        <w:spacing w:after="120" w:line="360" w:lineRule="auto"/>
        <w:ind w:firstLine="709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AD4B1E">
        <w:rPr>
          <w:rFonts w:ascii="Times New Roman" w:hAnsi="Times New Roman" w:cs="Times New Roman"/>
          <w:sz w:val="24"/>
          <w:szCs w:val="24"/>
          <w:lang w:val="en-US"/>
        </w:rPr>
        <w:t>After record</w:t>
      </w:r>
      <w:r w:rsidR="004C4A7F">
        <w:rPr>
          <w:rFonts w:ascii="Times New Roman" w:hAnsi="Times New Roman" w:cs="Times New Roman"/>
          <w:sz w:val="24"/>
          <w:szCs w:val="24"/>
          <w:lang w:val="en-US"/>
        </w:rPr>
        <w:t>ing a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baseline EIT signal, </w:t>
      </w:r>
      <w:r w:rsidR="001E7967" w:rsidRPr="00AD4B1E">
        <w:rPr>
          <w:rFonts w:ascii="Times New Roman" w:hAnsi="Times New Roman" w:cs="Times New Roman"/>
          <w:sz w:val="24"/>
          <w:szCs w:val="24"/>
          <w:lang w:val="en-US"/>
        </w:rPr>
        <w:t>F</w:t>
      </w:r>
      <w:r w:rsidR="001E7967" w:rsidRPr="00AD4B1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I</w:t>
      </w:r>
      <w:r w:rsidR="001E7967" w:rsidRPr="00AD4B1E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1E7967" w:rsidRPr="00AD4B1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1E7967"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was changed to 1</w:t>
      </w:r>
      <w:r w:rsidR="004C4A7F">
        <w:rPr>
          <w:rFonts w:ascii="Times New Roman" w:hAnsi="Times New Roman" w:cs="Times New Roman"/>
          <w:sz w:val="24"/>
          <w:szCs w:val="24"/>
          <w:lang w:val="en-US"/>
        </w:rPr>
        <w:t>, and</w:t>
      </w:r>
      <w:r w:rsidR="001E7967"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patients were submitted to a recruitment maneuver in </w:t>
      </w:r>
      <w:r w:rsidR="005B21E4" w:rsidRPr="00AD4B1E">
        <w:rPr>
          <w:rFonts w:ascii="Times New Roman" w:hAnsi="Times New Roman" w:cs="Times New Roman"/>
          <w:sz w:val="24"/>
          <w:szCs w:val="24"/>
          <w:lang w:val="en-US"/>
        </w:rPr>
        <w:t>pressure-controlled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ventilation</w:t>
      </w:r>
      <w:r w:rsidR="004C4A7F">
        <w:rPr>
          <w:rFonts w:ascii="Times New Roman" w:hAnsi="Times New Roman" w:cs="Times New Roman"/>
          <w:sz w:val="24"/>
          <w:szCs w:val="24"/>
          <w:lang w:val="en-US"/>
        </w:rPr>
        <w:t xml:space="preserve"> (PCV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) mode </w:t>
      </w:r>
      <w:r w:rsidR="004C4A7F">
        <w:rPr>
          <w:rFonts w:ascii="Times New Roman" w:hAnsi="Times New Roman" w:cs="Times New Roman"/>
          <w:sz w:val="24"/>
          <w:szCs w:val="24"/>
          <w:lang w:val="en-US"/>
        </w:rPr>
        <w:t>using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20</w:t>
      </w:r>
      <w:r w:rsidR="004C4A7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>cm</w:t>
      </w:r>
      <w:r w:rsidR="004C4A7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>H</w:t>
      </w:r>
      <w:r w:rsidRPr="00AD4B1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O of PEEP and </w:t>
      </w:r>
      <w:r w:rsidR="004C4A7F">
        <w:rPr>
          <w:rFonts w:ascii="Times New Roman" w:hAnsi="Times New Roman" w:cs="Times New Roman"/>
          <w:sz w:val="24"/>
          <w:szCs w:val="24"/>
          <w:lang w:val="en-US"/>
        </w:rPr>
        <w:t xml:space="preserve">an 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>inspiratory pressure of 40</w:t>
      </w:r>
      <w:r w:rsidR="004C4A7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>cm</w:t>
      </w:r>
      <w:r w:rsidR="004C4A7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>H</w:t>
      </w:r>
      <w:r w:rsidRPr="00AD4B1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>O for 2 minutes. At this PEEP level</w:t>
      </w:r>
      <w:r w:rsidR="001E7967" w:rsidRPr="00AD4B1E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a decremental PEEP</w:t>
      </w:r>
      <w:r w:rsidR="004C4A7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titration maneuver was started in VCV mode, </w:t>
      </w:r>
      <w:r w:rsidR="001E7967"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decreasing PEEP </w:t>
      </w:r>
      <w:r w:rsidR="004C4A7F">
        <w:rPr>
          <w:rFonts w:ascii="Times New Roman" w:hAnsi="Times New Roman" w:cs="Times New Roman"/>
          <w:sz w:val="24"/>
          <w:szCs w:val="24"/>
          <w:lang w:val="en-US"/>
        </w:rPr>
        <w:t>by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2</w:t>
      </w:r>
      <w:r w:rsidR="004C4A7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>cm</w:t>
      </w:r>
      <w:r w:rsidR="004C4A7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>H</w:t>
      </w:r>
      <w:r w:rsidRPr="00AD4B1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4C4A7F">
        <w:rPr>
          <w:rFonts w:ascii="Times New Roman" w:hAnsi="Times New Roman" w:cs="Times New Roman"/>
          <w:sz w:val="24"/>
          <w:szCs w:val="24"/>
          <w:lang w:val="en-US"/>
        </w:rPr>
        <w:t xml:space="preserve"> at a time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for 40 seconds</w:t>
      </w:r>
      <w:r w:rsidR="004C4A7F">
        <w:rPr>
          <w:rFonts w:ascii="Times New Roman" w:hAnsi="Times New Roman" w:cs="Times New Roman"/>
          <w:sz w:val="24"/>
          <w:szCs w:val="24"/>
          <w:lang w:val="en-US"/>
        </w:rPr>
        <w:t xml:space="preserve"> each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365E20">
        <w:rPr>
          <w:rFonts w:ascii="Times New Roman" w:hAnsi="Times New Roman" w:cs="Times New Roman"/>
          <w:sz w:val="24"/>
          <w:szCs w:val="24"/>
          <w:lang w:val="en-US"/>
        </w:rPr>
        <w:t>keeping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V</w:t>
      </w:r>
      <w:r w:rsidRPr="00AD4B1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T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65E20">
        <w:rPr>
          <w:rFonts w:ascii="Times New Roman" w:hAnsi="Times New Roman" w:cs="Times New Roman"/>
          <w:sz w:val="24"/>
          <w:szCs w:val="24"/>
          <w:lang w:val="en-US"/>
        </w:rPr>
        <w:t>at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6 ml/kg</w:t>
      </w:r>
      <w:r w:rsidR="001E7967"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and RR </w:t>
      </w:r>
      <w:r w:rsidR="00365E20">
        <w:rPr>
          <w:rFonts w:ascii="Times New Roman" w:hAnsi="Times New Roman" w:cs="Times New Roman"/>
          <w:sz w:val="24"/>
          <w:szCs w:val="24"/>
          <w:lang w:val="en-US"/>
        </w:rPr>
        <w:t>at</w:t>
      </w:r>
      <w:r w:rsidR="001E7967"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15</w:t>
      </w:r>
      <w:r w:rsidR="00365E2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E7967" w:rsidRPr="00AD4B1E">
        <w:rPr>
          <w:rFonts w:ascii="Times New Roman" w:hAnsi="Times New Roman" w:cs="Times New Roman"/>
          <w:sz w:val="24"/>
          <w:szCs w:val="24"/>
          <w:lang w:val="en-US"/>
        </w:rPr>
        <w:t>bpm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365E20">
        <w:rPr>
          <w:rFonts w:ascii="Times New Roman" w:hAnsi="Times New Roman" w:cs="Times New Roman"/>
          <w:sz w:val="24"/>
          <w:szCs w:val="24"/>
          <w:lang w:val="en-US"/>
        </w:rPr>
        <w:t>Following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the procedure, </w:t>
      </w:r>
      <w:r w:rsidR="001E7967" w:rsidRPr="00AD4B1E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the EIT monitor automatically calculated and plotted the percentage of overdistended and collapsed lung </w:t>
      </w:r>
      <w:r w:rsidR="001E7967" w:rsidRPr="00EC530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units (corresponding to the percent mass of overdistended </w:t>
      </w:r>
      <w:r w:rsidR="00365E2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or </w:t>
      </w:r>
      <w:r w:rsidR="00365E20" w:rsidRPr="00EC530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collapsed </w:t>
      </w:r>
      <w:r w:rsidR="001E7967" w:rsidRPr="00EC530D">
        <w:rPr>
          <w:rFonts w:ascii="Times New Roman" w:hAnsi="Times New Roman" w:cs="Times New Roman"/>
          <w:bCs/>
          <w:sz w:val="24"/>
          <w:szCs w:val="24"/>
          <w:lang w:val="en-US"/>
        </w:rPr>
        <w:t>lung</w:t>
      </w:r>
      <w:r w:rsidR="00365E20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1E7967" w:rsidRPr="00EC530D">
        <w:rPr>
          <w:rFonts w:ascii="Times New Roman" w:hAnsi="Times New Roman" w:cs="Times New Roman"/>
          <w:bCs/>
          <w:sz w:val="24"/>
          <w:szCs w:val="24"/>
          <w:lang w:val="en-US"/>
        </w:rPr>
        <w:t>tissue</w:t>
      </w:r>
      <w:r w:rsidR="00365E20">
        <w:rPr>
          <w:rFonts w:ascii="Times New Roman" w:hAnsi="Times New Roman" w:cs="Times New Roman"/>
          <w:bCs/>
          <w:sz w:val="24"/>
          <w:szCs w:val="24"/>
          <w:lang w:val="en-US"/>
        </w:rPr>
        <w:t>, respectively</w:t>
      </w:r>
      <w:r w:rsidR="001E7967" w:rsidRPr="00EC530D">
        <w:rPr>
          <w:rFonts w:ascii="Times New Roman" w:hAnsi="Times New Roman" w:cs="Times New Roman"/>
          <w:bCs/>
          <w:sz w:val="24"/>
          <w:szCs w:val="24"/>
          <w:lang w:val="en-US"/>
        </w:rPr>
        <w:t>) at each PEEP</w:t>
      </w:r>
      <w:r w:rsidR="00365E20">
        <w:rPr>
          <w:rFonts w:ascii="Times New Roman" w:hAnsi="Times New Roman" w:cs="Times New Roman"/>
          <w:bCs/>
          <w:sz w:val="24"/>
          <w:szCs w:val="24"/>
          <w:lang w:val="en-US"/>
        </w:rPr>
        <w:t>.</w:t>
      </w:r>
      <w:hyperlink w:anchor="_ENREF_2" w:tooltip="Costa, 2009 #85" w:history="1">
        <w:r w:rsidR="00132E0A">
          <w:rPr>
            <w:rFonts w:ascii="Times New Roman" w:hAnsi="Times New Roman" w:cs="Times New Roman"/>
            <w:bCs/>
            <w:sz w:val="24"/>
            <w:szCs w:val="24"/>
            <w:lang w:val="en-US"/>
          </w:rPr>
          <w:fldChar w:fldCharType="begin">
            <w:fldData xml:space="preserve">PEVuZE5vdGU+PENpdGU+PEF1dGhvcj5Db3N0YTwvQXV0aG9yPjxZZWFyPjIwMDk8L1llYXI+PFJl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</w:fldData>
          </w:fldChar>
        </w:r>
        <w:r w:rsidR="0087524D">
          <w:rPr>
            <w:rFonts w:ascii="Times New Roman" w:hAnsi="Times New Roman" w:cs="Times New Roman"/>
            <w:bCs/>
            <w:sz w:val="24"/>
            <w:szCs w:val="24"/>
            <w:lang w:val="en-US"/>
          </w:rPr>
          <w:instrText xml:space="preserve"> ADDIN EN.CITE </w:instrText>
        </w:r>
        <w:r w:rsidR="00132E0A">
          <w:rPr>
            <w:rFonts w:ascii="Times New Roman" w:hAnsi="Times New Roman" w:cs="Times New Roman"/>
            <w:bCs/>
            <w:sz w:val="24"/>
            <w:szCs w:val="24"/>
            <w:lang w:val="en-US"/>
          </w:rPr>
          <w:fldChar w:fldCharType="begin">
            <w:fldData xml:space="preserve">PEVuZE5vdGU+PENpdGU+PEF1dGhvcj5Db3N0YTwvQXV0aG9yPjxZZWFyPjIwMDk8L1llYXI+PFJl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</w:fldData>
          </w:fldChar>
        </w:r>
        <w:r w:rsidR="0087524D">
          <w:rPr>
            <w:rFonts w:ascii="Times New Roman" w:hAnsi="Times New Roman" w:cs="Times New Roman"/>
            <w:bCs/>
            <w:sz w:val="24"/>
            <w:szCs w:val="24"/>
            <w:lang w:val="en-US"/>
          </w:rPr>
          <w:instrText xml:space="preserve"> ADDIN EN.CITE.DATA </w:instrText>
        </w:r>
        <w:r w:rsidR="00132E0A">
          <w:rPr>
            <w:rFonts w:ascii="Times New Roman" w:hAnsi="Times New Roman" w:cs="Times New Roman"/>
            <w:bCs/>
            <w:sz w:val="24"/>
            <w:szCs w:val="24"/>
            <w:lang w:val="en-US"/>
          </w:rPr>
        </w:r>
        <w:r w:rsidR="00132E0A">
          <w:rPr>
            <w:rFonts w:ascii="Times New Roman" w:hAnsi="Times New Roman" w:cs="Times New Roman"/>
            <w:bCs/>
            <w:sz w:val="24"/>
            <w:szCs w:val="24"/>
            <w:lang w:val="en-US"/>
          </w:rPr>
          <w:fldChar w:fldCharType="end"/>
        </w:r>
        <w:r w:rsidR="00132E0A">
          <w:rPr>
            <w:rFonts w:ascii="Times New Roman" w:hAnsi="Times New Roman" w:cs="Times New Roman"/>
            <w:bCs/>
            <w:sz w:val="24"/>
            <w:szCs w:val="24"/>
            <w:lang w:val="en-US"/>
          </w:rPr>
        </w:r>
        <w:r w:rsidR="00132E0A">
          <w:rPr>
            <w:rFonts w:ascii="Times New Roman" w:hAnsi="Times New Roman" w:cs="Times New Roman"/>
            <w:bCs/>
            <w:sz w:val="24"/>
            <w:szCs w:val="24"/>
            <w:lang w:val="en-US"/>
          </w:rPr>
          <w:fldChar w:fldCharType="separate"/>
        </w:r>
        <w:r w:rsidR="0087524D" w:rsidRPr="0087524D">
          <w:rPr>
            <w:rFonts w:ascii="Times New Roman" w:hAnsi="Times New Roman" w:cs="Times New Roman"/>
            <w:bCs/>
            <w:noProof/>
            <w:sz w:val="24"/>
            <w:szCs w:val="24"/>
            <w:vertAlign w:val="superscript"/>
            <w:lang w:val="en-US"/>
          </w:rPr>
          <w:t>2</w:t>
        </w:r>
        <w:r w:rsidR="00132E0A">
          <w:rPr>
            <w:rFonts w:ascii="Times New Roman" w:hAnsi="Times New Roman" w:cs="Times New Roman"/>
            <w:bCs/>
            <w:sz w:val="24"/>
            <w:szCs w:val="24"/>
            <w:lang w:val="en-US"/>
          </w:rPr>
          <w:fldChar w:fldCharType="end"/>
        </w:r>
      </w:hyperlink>
      <w:r w:rsidR="001E7967" w:rsidRPr="00EC530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4A1335">
        <w:rPr>
          <w:rFonts w:ascii="Times New Roman" w:hAnsi="Times New Roman" w:cs="Times New Roman"/>
          <w:bCs/>
          <w:sz w:val="24"/>
          <w:szCs w:val="24"/>
          <w:lang w:val="en-US"/>
        </w:rPr>
        <w:t>The t</w:t>
      </w:r>
      <w:r w:rsidR="001E7967" w:rsidRPr="00EC530D">
        <w:rPr>
          <w:rFonts w:ascii="Times New Roman" w:hAnsi="Times New Roman" w:cs="Times New Roman"/>
          <w:bCs/>
          <w:sz w:val="24"/>
          <w:szCs w:val="24"/>
          <w:lang w:val="en-US"/>
        </w:rPr>
        <w:t>itrated</w:t>
      </w:r>
      <w:r w:rsidR="001E7967" w:rsidRPr="00AD4B1E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PEEP</w:t>
      </w:r>
      <w:r w:rsidR="001515CE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1E7967" w:rsidRPr="00AD4B1E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was the PEEP </w:t>
      </w:r>
      <w:r w:rsidR="004A133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closest to and </w:t>
      </w:r>
      <w:r w:rsidR="001E7967" w:rsidRPr="00AD4B1E">
        <w:rPr>
          <w:rFonts w:ascii="Times New Roman" w:hAnsi="Times New Roman" w:cs="Times New Roman"/>
          <w:bCs/>
          <w:sz w:val="24"/>
          <w:szCs w:val="24"/>
          <w:lang w:val="en-US"/>
        </w:rPr>
        <w:t>above the crossing of the curves representing overdistension and collapse (</w:t>
      </w:r>
      <w:r w:rsidR="00AF1F02">
        <w:rPr>
          <w:rFonts w:ascii="Times New Roman" w:hAnsi="Times New Roman" w:cs="Times New Roman"/>
          <w:b/>
          <w:bCs/>
          <w:sz w:val="24"/>
          <w:szCs w:val="24"/>
          <w:lang w:val="en-US"/>
        </w:rPr>
        <w:t>F</w:t>
      </w:r>
      <w:r w:rsidR="001E7967" w:rsidRPr="00E51BE5">
        <w:rPr>
          <w:rFonts w:ascii="Times New Roman" w:hAnsi="Times New Roman" w:cs="Times New Roman"/>
          <w:b/>
          <w:bCs/>
          <w:sz w:val="24"/>
          <w:szCs w:val="24"/>
          <w:lang w:val="en-US"/>
        </w:rPr>
        <w:t>igure 1B</w:t>
      </w:r>
      <w:r w:rsidR="001E7967" w:rsidRPr="00AD4B1E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), </w:t>
      </w:r>
      <w:r w:rsidR="001E7967" w:rsidRPr="00EC530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indicating a mechanical compromise where both lung collapse and overdistension </w:t>
      </w:r>
      <w:r w:rsidR="0012206B" w:rsidRPr="00EC530D">
        <w:rPr>
          <w:rFonts w:ascii="Times New Roman" w:hAnsi="Times New Roman" w:cs="Times New Roman"/>
          <w:bCs/>
          <w:sz w:val="24"/>
          <w:szCs w:val="24"/>
          <w:lang w:val="en-US"/>
        </w:rPr>
        <w:t>were minimized.</w:t>
      </w:r>
      <w:r w:rsidR="004A133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EC530D" w:rsidRPr="00EC530D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t-BR"/>
        </w:rPr>
        <w:t xml:space="preserve">The PEEP value with best compliance was also </w:t>
      </w:r>
      <w:r w:rsidR="004A1335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t-BR"/>
        </w:rPr>
        <w:t>noted</w:t>
      </w:r>
      <w:r w:rsidR="00EC530D" w:rsidRPr="00EC530D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t-BR"/>
        </w:rPr>
        <w:t>.</w:t>
      </w:r>
    </w:p>
    <w:p w14:paraId="1F3ECC8F" w14:textId="1417CB18" w:rsidR="0012206B" w:rsidRPr="007D2EEB" w:rsidRDefault="003C5876" w:rsidP="00446C86">
      <w:pPr>
        <w:shd w:val="clear" w:color="auto" w:fill="FFFFFF"/>
        <w:spacing w:after="120" w:line="360" w:lineRule="auto"/>
        <w:ind w:firstLine="709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7D2EEB">
        <w:rPr>
          <w:rFonts w:ascii="Times New Roman" w:hAnsi="Times New Roman" w:cs="Times New Roman"/>
          <w:bCs/>
          <w:sz w:val="24"/>
          <w:szCs w:val="24"/>
          <w:lang w:val="en-US"/>
        </w:rPr>
        <w:t>If the patient presented hypotension (</w:t>
      </w:r>
      <w:r w:rsidR="00E219AF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mean arterial pressure </w:t>
      </w:r>
      <w:r w:rsidRPr="007D2EEB">
        <w:rPr>
          <w:rFonts w:ascii="Times New Roman" w:hAnsi="Times New Roman" w:cs="Times New Roman"/>
          <w:bCs/>
          <w:sz w:val="24"/>
          <w:szCs w:val="24"/>
          <w:lang w:val="en-US"/>
        </w:rPr>
        <w:t>&lt; 65</w:t>
      </w:r>
      <w:r w:rsidR="004A133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Pr="007D2EEB">
        <w:rPr>
          <w:rFonts w:ascii="Times New Roman" w:hAnsi="Times New Roman" w:cs="Times New Roman"/>
          <w:bCs/>
          <w:sz w:val="24"/>
          <w:szCs w:val="24"/>
          <w:lang w:val="en-US"/>
        </w:rPr>
        <w:t>mm</w:t>
      </w:r>
      <w:r w:rsidR="004A133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Pr="007D2EEB">
        <w:rPr>
          <w:rFonts w:ascii="Times New Roman" w:hAnsi="Times New Roman" w:cs="Times New Roman"/>
          <w:bCs/>
          <w:sz w:val="24"/>
          <w:szCs w:val="24"/>
          <w:lang w:val="en-US"/>
        </w:rPr>
        <w:t>Hg) during the recruitment maneuver, the attending anesthesiologist interrupt</w:t>
      </w:r>
      <w:r w:rsidR="004A1335">
        <w:rPr>
          <w:rFonts w:ascii="Times New Roman" w:hAnsi="Times New Roman" w:cs="Times New Roman"/>
          <w:bCs/>
          <w:sz w:val="24"/>
          <w:szCs w:val="24"/>
          <w:lang w:val="en-US"/>
        </w:rPr>
        <w:t>ed</w:t>
      </w:r>
      <w:r w:rsidRPr="007D2E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the procedure and administer</w:t>
      </w:r>
      <w:r w:rsidR="004A1335">
        <w:rPr>
          <w:rFonts w:ascii="Times New Roman" w:hAnsi="Times New Roman" w:cs="Times New Roman"/>
          <w:bCs/>
          <w:sz w:val="24"/>
          <w:szCs w:val="24"/>
          <w:lang w:val="en-US"/>
        </w:rPr>
        <w:t>ed</w:t>
      </w:r>
      <w:r w:rsidRPr="007D2E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either ephedrine</w:t>
      </w:r>
      <w:r w:rsidR="00CE0826" w:rsidRPr="007D2E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(5 mg)</w:t>
      </w:r>
      <w:r w:rsidRPr="007D2E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or metaraminol</w:t>
      </w:r>
      <w:r w:rsidR="004A133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CE0826" w:rsidRPr="007D2E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(0.5 mg) </w:t>
      </w:r>
      <w:r w:rsidRPr="007D2E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in </w:t>
      </w:r>
      <w:r w:rsidR="004A133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a </w:t>
      </w:r>
      <w:r w:rsidRPr="007D2E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bolus according to </w:t>
      </w:r>
      <w:r w:rsidR="004A1335">
        <w:rPr>
          <w:rFonts w:ascii="Times New Roman" w:hAnsi="Times New Roman" w:cs="Times New Roman"/>
          <w:bCs/>
          <w:sz w:val="24"/>
          <w:szCs w:val="24"/>
          <w:lang w:val="en-US"/>
        </w:rPr>
        <w:t>the</w:t>
      </w:r>
      <w:r w:rsidRPr="007D2E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patient’s needs. </w:t>
      </w:r>
      <w:r w:rsidR="004A1335">
        <w:rPr>
          <w:rFonts w:ascii="Times New Roman" w:hAnsi="Times New Roman" w:cs="Times New Roman"/>
          <w:bCs/>
          <w:sz w:val="24"/>
          <w:szCs w:val="24"/>
          <w:lang w:val="en-US"/>
        </w:rPr>
        <w:t>In either case, the</w:t>
      </w:r>
      <w:r w:rsidRPr="007D2E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dose</w:t>
      </w:r>
      <w:r w:rsidR="004A133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was</w:t>
      </w:r>
      <w:r w:rsidRPr="007D2E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repeated </w:t>
      </w:r>
      <w:r w:rsidR="00EC4328" w:rsidRPr="007D2E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until </w:t>
      </w:r>
      <w:r w:rsidRPr="007D2E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mean arterial pressure </w:t>
      </w:r>
      <w:r w:rsidR="004A1335">
        <w:rPr>
          <w:rFonts w:ascii="Times New Roman" w:hAnsi="Times New Roman" w:cs="Times New Roman"/>
          <w:bCs/>
          <w:sz w:val="24"/>
          <w:szCs w:val="24"/>
          <w:lang w:val="en-US"/>
        </w:rPr>
        <w:t>reached</w:t>
      </w:r>
      <w:r w:rsidRPr="007D2E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65 m</w:t>
      </w:r>
      <w:r w:rsidR="00EC4328" w:rsidRPr="007D2EEB"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  <w:r w:rsidR="004A133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EC4328" w:rsidRPr="007D2EEB">
        <w:rPr>
          <w:rFonts w:ascii="Times New Roman" w:hAnsi="Times New Roman" w:cs="Times New Roman"/>
          <w:bCs/>
          <w:sz w:val="24"/>
          <w:szCs w:val="24"/>
          <w:lang w:val="en-US"/>
        </w:rPr>
        <w:t>Hg.</w:t>
      </w:r>
    </w:p>
    <w:p w14:paraId="473A3BED" w14:textId="77777777" w:rsidR="001E7967" w:rsidRPr="007D2EEB" w:rsidRDefault="001F3ABB" w:rsidP="00446C86">
      <w:pPr>
        <w:shd w:val="clear" w:color="auto" w:fill="FFFFFF"/>
        <w:spacing w:after="120" w:line="360" w:lineRule="auto"/>
        <w:ind w:firstLine="709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7D2EEB">
        <w:rPr>
          <w:rFonts w:ascii="Times New Roman" w:hAnsi="Times New Roman" w:cs="Times New Roman"/>
          <w:bCs/>
          <w:sz w:val="24"/>
          <w:szCs w:val="24"/>
          <w:lang w:val="en-US"/>
        </w:rPr>
        <w:t>After</w:t>
      </w:r>
      <w:r w:rsidR="001E7967" w:rsidRPr="007D2E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titration, </w:t>
      </w:r>
      <w:r w:rsidR="0024369A" w:rsidRPr="007D2EEB">
        <w:rPr>
          <w:rFonts w:ascii="Times New Roman" w:hAnsi="Times New Roman" w:cs="Times New Roman"/>
          <w:bCs/>
          <w:sz w:val="24"/>
          <w:szCs w:val="24"/>
          <w:lang w:val="en-US"/>
        </w:rPr>
        <w:t>F</w:t>
      </w:r>
      <w:r w:rsidR="0024369A" w:rsidRPr="007D2EEB">
        <w:rPr>
          <w:rFonts w:ascii="Times New Roman" w:hAnsi="Times New Roman" w:cs="Times New Roman"/>
          <w:bCs/>
          <w:sz w:val="24"/>
          <w:szCs w:val="24"/>
          <w:vertAlign w:val="subscript"/>
          <w:lang w:val="en-US"/>
        </w:rPr>
        <w:t>I</w:t>
      </w:r>
      <w:r w:rsidR="0024369A" w:rsidRPr="007D2EEB">
        <w:rPr>
          <w:rFonts w:ascii="Times New Roman" w:hAnsi="Times New Roman" w:cs="Times New Roman"/>
          <w:bCs/>
          <w:sz w:val="24"/>
          <w:szCs w:val="24"/>
          <w:lang w:val="en-US"/>
        </w:rPr>
        <w:t>O</w:t>
      </w:r>
      <w:r w:rsidR="0024369A" w:rsidRPr="007D2EEB">
        <w:rPr>
          <w:rFonts w:ascii="Times New Roman" w:hAnsi="Times New Roman" w:cs="Times New Roman"/>
          <w:bCs/>
          <w:sz w:val="24"/>
          <w:szCs w:val="24"/>
          <w:vertAlign w:val="subscript"/>
          <w:lang w:val="en-US"/>
        </w:rPr>
        <w:t>2</w:t>
      </w:r>
      <w:r w:rsidR="0024369A" w:rsidRPr="007D2E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was reduced to 0.5</w:t>
      </w:r>
      <w:r w:rsidR="004A1335">
        <w:rPr>
          <w:rFonts w:ascii="Times New Roman" w:hAnsi="Times New Roman" w:cs="Times New Roman"/>
          <w:bCs/>
          <w:sz w:val="24"/>
          <w:szCs w:val="24"/>
          <w:lang w:val="en-US"/>
        </w:rPr>
        <w:t>,</w:t>
      </w:r>
      <w:r w:rsidRPr="007D2E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and a</w:t>
      </w:r>
      <w:r w:rsidR="001E7967" w:rsidRPr="007D2E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new recruitment maneuver was performed</w:t>
      </w:r>
      <w:r w:rsidRPr="007D2E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followed by </w:t>
      </w:r>
      <w:r w:rsidR="004A1335">
        <w:rPr>
          <w:rFonts w:ascii="Times New Roman" w:hAnsi="Times New Roman" w:cs="Times New Roman"/>
          <w:bCs/>
          <w:sz w:val="24"/>
          <w:szCs w:val="24"/>
          <w:lang w:val="en-US"/>
        </w:rPr>
        <w:t>VCV</w:t>
      </w:r>
      <w:r w:rsidR="004A133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D2E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using </w:t>
      </w:r>
      <w:r w:rsidR="001E7967" w:rsidRPr="007D2E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the </w:t>
      </w:r>
      <w:r w:rsidR="004A133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titrated </w:t>
      </w:r>
      <w:r w:rsidR="001E7967" w:rsidRPr="007D2EEB">
        <w:rPr>
          <w:rFonts w:ascii="Times New Roman" w:hAnsi="Times New Roman" w:cs="Times New Roman"/>
          <w:bCs/>
          <w:sz w:val="24"/>
          <w:szCs w:val="24"/>
          <w:lang w:val="en-US"/>
        </w:rPr>
        <w:t>PEEP for 2 minutes (for monitoring)</w:t>
      </w:r>
      <w:r w:rsidRPr="007D2E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. </w:t>
      </w:r>
      <w:r w:rsidR="002F57F2">
        <w:rPr>
          <w:rFonts w:ascii="Times New Roman" w:hAnsi="Times New Roman" w:cs="Times New Roman"/>
          <w:bCs/>
          <w:sz w:val="24"/>
          <w:szCs w:val="24"/>
          <w:lang w:val="en-US"/>
        </w:rPr>
        <w:t>R</w:t>
      </w:r>
      <w:r w:rsidRPr="007D2E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andomization </w:t>
      </w:r>
      <w:r w:rsidR="002F57F2">
        <w:rPr>
          <w:rFonts w:ascii="Times New Roman" w:hAnsi="Times New Roman" w:cs="Times New Roman"/>
          <w:bCs/>
          <w:sz w:val="24"/>
          <w:szCs w:val="24"/>
          <w:lang w:val="en-US"/>
        </w:rPr>
        <w:t>to either</w:t>
      </w:r>
      <w:r w:rsidR="001E7967" w:rsidRPr="007D2E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PEEP</w:t>
      </w:r>
      <w:r w:rsidR="001515CE">
        <w:rPr>
          <w:rFonts w:ascii="Times New Roman" w:hAnsi="Times New Roman" w:cs="Times New Roman"/>
          <w:bCs/>
          <w:sz w:val="24"/>
          <w:szCs w:val="24"/>
          <w:lang w:val="en-US"/>
        </w:rPr>
        <w:t>-EIT</w:t>
      </w:r>
      <w:r w:rsidR="001E7967" w:rsidRPr="007D2E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2F57F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or PEEP4 was performed. If the patient was in the </w:t>
      </w:r>
      <w:r w:rsidR="001E7967" w:rsidRPr="007D2EEB">
        <w:rPr>
          <w:rFonts w:ascii="Times New Roman" w:hAnsi="Times New Roman" w:cs="Times New Roman"/>
          <w:bCs/>
          <w:sz w:val="24"/>
          <w:szCs w:val="24"/>
          <w:lang w:val="en-US"/>
        </w:rPr>
        <w:t>PEEP</w:t>
      </w:r>
      <w:r w:rsidR="001515CE">
        <w:rPr>
          <w:rFonts w:ascii="Times New Roman" w:hAnsi="Times New Roman" w:cs="Times New Roman"/>
          <w:bCs/>
          <w:sz w:val="24"/>
          <w:szCs w:val="24"/>
          <w:lang w:val="en-US"/>
        </w:rPr>
        <w:t>-EIT</w:t>
      </w:r>
      <w:r w:rsidR="001E7967" w:rsidRPr="007D2E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arm</w:t>
      </w:r>
      <w:r w:rsidR="002F57F2">
        <w:rPr>
          <w:rFonts w:ascii="Times New Roman" w:hAnsi="Times New Roman" w:cs="Times New Roman"/>
          <w:bCs/>
          <w:sz w:val="24"/>
          <w:szCs w:val="24"/>
          <w:lang w:val="en-US"/>
        </w:rPr>
        <w:t>, PEEP was maintained at the titrated value. If not, it was</w:t>
      </w:r>
      <w:r w:rsidR="001E7967" w:rsidRPr="007D2E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reduced to 4</w:t>
      </w:r>
      <w:r w:rsidR="002F57F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1E7967" w:rsidRPr="007D2EEB">
        <w:rPr>
          <w:rFonts w:ascii="Times New Roman" w:hAnsi="Times New Roman" w:cs="Times New Roman"/>
          <w:bCs/>
          <w:sz w:val="24"/>
          <w:szCs w:val="24"/>
          <w:lang w:val="en-US"/>
        </w:rPr>
        <w:t>cm</w:t>
      </w:r>
      <w:r w:rsidR="002F57F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1E7967" w:rsidRPr="007D2EEB">
        <w:rPr>
          <w:rFonts w:ascii="Times New Roman" w:hAnsi="Times New Roman" w:cs="Times New Roman"/>
          <w:bCs/>
          <w:sz w:val="24"/>
          <w:szCs w:val="24"/>
          <w:lang w:val="en-US"/>
        </w:rPr>
        <w:t>H</w:t>
      </w:r>
      <w:r w:rsidR="001E7967" w:rsidRPr="007D2EEB">
        <w:rPr>
          <w:rFonts w:ascii="Times New Roman" w:hAnsi="Times New Roman" w:cs="Times New Roman"/>
          <w:bCs/>
          <w:sz w:val="24"/>
          <w:szCs w:val="24"/>
          <w:vertAlign w:val="subscript"/>
          <w:lang w:val="en-US"/>
        </w:rPr>
        <w:t>2</w:t>
      </w:r>
      <w:r w:rsidR="001E7967" w:rsidRPr="007D2EEB">
        <w:rPr>
          <w:rFonts w:ascii="Times New Roman" w:hAnsi="Times New Roman" w:cs="Times New Roman"/>
          <w:bCs/>
          <w:sz w:val="24"/>
          <w:szCs w:val="24"/>
          <w:lang w:val="en-US"/>
        </w:rPr>
        <w:t>O.</w:t>
      </w:r>
      <w:r w:rsidR="007E66EB" w:rsidRPr="007D2E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2F57F2">
        <w:rPr>
          <w:rFonts w:ascii="Times New Roman" w:hAnsi="Times New Roman" w:cs="Times New Roman"/>
          <w:bCs/>
          <w:sz w:val="24"/>
          <w:szCs w:val="24"/>
          <w:lang w:val="en-US"/>
        </w:rPr>
        <w:t>All</w:t>
      </w:r>
      <w:r w:rsidR="007E66EB" w:rsidRPr="007D2E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other </w:t>
      </w:r>
      <w:r w:rsidR="007E66EB" w:rsidRPr="007D2EEB">
        <w:rPr>
          <w:rFonts w:ascii="Times New Roman" w:hAnsi="Times New Roman" w:cs="Times New Roman"/>
          <w:sz w:val="24"/>
          <w:szCs w:val="24"/>
          <w:lang w:val="en-US"/>
        </w:rPr>
        <w:t xml:space="preserve">mechanical ventilation settings were </w:t>
      </w:r>
      <w:r w:rsidR="002F57F2">
        <w:rPr>
          <w:rFonts w:ascii="Times New Roman" w:hAnsi="Times New Roman" w:cs="Times New Roman"/>
          <w:sz w:val="24"/>
          <w:szCs w:val="24"/>
          <w:lang w:val="en-US"/>
        </w:rPr>
        <w:t>maintained at the values set at</w:t>
      </w:r>
      <w:r w:rsidR="007E66EB" w:rsidRPr="007D2EEB">
        <w:rPr>
          <w:rFonts w:ascii="Times New Roman" w:hAnsi="Times New Roman" w:cs="Times New Roman"/>
          <w:sz w:val="24"/>
          <w:szCs w:val="24"/>
          <w:lang w:val="en-US"/>
        </w:rPr>
        <w:t xml:space="preserve"> the beginning of surgery</w:t>
      </w:r>
      <w:r w:rsidR="002F57F2">
        <w:rPr>
          <w:rFonts w:ascii="Times New Roman" w:hAnsi="Times New Roman" w:cs="Times New Roman"/>
          <w:sz w:val="24"/>
          <w:szCs w:val="24"/>
          <w:lang w:val="en-US"/>
        </w:rPr>
        <w:t>. Likewise,</w:t>
      </w:r>
      <w:r w:rsidR="007E66EB" w:rsidRPr="007D2EEB">
        <w:rPr>
          <w:rFonts w:ascii="Times New Roman" w:hAnsi="Times New Roman" w:cs="Times New Roman"/>
          <w:sz w:val="24"/>
          <w:szCs w:val="24"/>
          <w:lang w:val="en-US"/>
        </w:rPr>
        <w:t xml:space="preserve"> V</w:t>
      </w:r>
      <w:r w:rsidR="007E66EB" w:rsidRPr="007D2EE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T</w:t>
      </w:r>
      <w:r w:rsidR="007E66EB" w:rsidRPr="007D2EEB">
        <w:rPr>
          <w:rFonts w:ascii="Times New Roman" w:hAnsi="Times New Roman" w:cs="Times New Roman"/>
          <w:sz w:val="24"/>
          <w:szCs w:val="24"/>
          <w:lang w:val="en-US"/>
        </w:rPr>
        <w:t xml:space="preserve"> could be increased </w:t>
      </w:r>
      <w:r w:rsidR="007E66EB" w:rsidRPr="00254784">
        <w:rPr>
          <w:rFonts w:ascii="Times New Roman" w:hAnsi="Times New Roman" w:cs="Times New Roman"/>
          <w:sz w:val="24"/>
          <w:szCs w:val="24"/>
          <w:lang w:val="en-US"/>
        </w:rPr>
        <w:t xml:space="preserve">if RR </w:t>
      </w:r>
      <w:r w:rsidR="002F57F2">
        <w:rPr>
          <w:rFonts w:ascii="Times New Roman" w:hAnsi="Times New Roman" w:cs="Times New Roman"/>
          <w:sz w:val="24"/>
          <w:szCs w:val="24"/>
          <w:lang w:val="en-US"/>
        </w:rPr>
        <w:t>exceeded</w:t>
      </w:r>
      <w:r w:rsidR="007E66EB" w:rsidRPr="00254784">
        <w:rPr>
          <w:rFonts w:ascii="Times New Roman" w:hAnsi="Times New Roman" w:cs="Times New Roman"/>
          <w:sz w:val="24"/>
          <w:szCs w:val="24"/>
          <w:lang w:val="en-US"/>
        </w:rPr>
        <w:t xml:space="preserve"> 24 bpm</w:t>
      </w:r>
      <w:r w:rsidR="002F57F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7E66EB" w:rsidRPr="00254784">
        <w:rPr>
          <w:rFonts w:ascii="Times New Roman" w:hAnsi="Times New Roman" w:cs="Times New Roman"/>
          <w:sz w:val="24"/>
          <w:szCs w:val="24"/>
          <w:lang w:val="en-US"/>
        </w:rPr>
        <w:t xml:space="preserve"> and F</w:t>
      </w:r>
      <w:r w:rsidR="007E66EB" w:rsidRPr="0025478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I</w:t>
      </w:r>
      <w:r w:rsidR="007E66EB" w:rsidRPr="00254784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7E66EB" w:rsidRPr="0025478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7E66EB" w:rsidRPr="00254784">
        <w:rPr>
          <w:rFonts w:ascii="Times New Roman" w:hAnsi="Times New Roman" w:cs="Times New Roman"/>
          <w:sz w:val="24"/>
          <w:szCs w:val="24"/>
          <w:lang w:val="en-US"/>
        </w:rPr>
        <w:t xml:space="preserve"> could be increased </w:t>
      </w:r>
      <w:r w:rsidR="007D2EEB" w:rsidRPr="00254784">
        <w:rPr>
          <w:rFonts w:ascii="Times New Roman" w:hAnsi="Times New Roman" w:cs="Times New Roman"/>
          <w:sz w:val="24"/>
          <w:szCs w:val="24"/>
          <w:lang w:val="en-US"/>
        </w:rPr>
        <w:t xml:space="preserve">to maintain </w:t>
      </w:r>
      <w:r w:rsidR="00B7684A" w:rsidRPr="00254784">
        <w:rPr>
          <w:rFonts w:ascii="Times New Roman" w:hAnsi="Times New Roman" w:cs="Times New Roman"/>
          <w:sz w:val="24"/>
          <w:szCs w:val="24"/>
          <w:lang w:val="en-US"/>
        </w:rPr>
        <w:t>SpO</w:t>
      </w:r>
      <w:r w:rsidR="00B7684A" w:rsidRPr="00254784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2F57F2">
        <w:rPr>
          <w:rFonts w:ascii="Times New Roman" w:hAnsi="Times New Roman" w:cs="Times New Roman"/>
          <w:sz w:val="24"/>
          <w:szCs w:val="24"/>
          <w:lang w:val="en-US"/>
        </w:rPr>
        <w:t xml:space="preserve"> above</w:t>
      </w:r>
      <w:r w:rsidR="00B7684A" w:rsidRPr="00D747D8">
        <w:rPr>
          <w:rFonts w:ascii="Times New Roman" w:hAnsi="Times New Roman" w:cs="Times New Roman"/>
          <w:sz w:val="24"/>
          <w:szCs w:val="24"/>
          <w:lang w:val="en-US"/>
        </w:rPr>
        <w:t xml:space="preserve"> 9</w:t>
      </w:r>
      <w:r w:rsidR="007D2EEB" w:rsidRPr="00D747D8">
        <w:rPr>
          <w:rFonts w:ascii="Times New Roman" w:hAnsi="Times New Roman" w:cs="Times New Roman"/>
          <w:sz w:val="24"/>
          <w:szCs w:val="24"/>
          <w:lang w:val="en-US"/>
        </w:rPr>
        <w:t>6</w:t>
      </w:r>
      <w:r w:rsidR="00B7684A" w:rsidRPr="00D747D8">
        <w:rPr>
          <w:rFonts w:ascii="Times New Roman" w:hAnsi="Times New Roman" w:cs="Times New Roman"/>
          <w:sz w:val="24"/>
          <w:szCs w:val="24"/>
          <w:lang w:val="en-US"/>
        </w:rPr>
        <w:t>% or</w:t>
      </w:r>
      <w:r w:rsidR="002F57F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069B1">
        <w:rPr>
          <w:rFonts w:ascii="Times New Roman" w:hAnsi="Times New Roman" w:cs="Times New Roman"/>
          <w:sz w:val="24"/>
          <w:szCs w:val="24"/>
          <w:lang w:val="en-US"/>
        </w:rPr>
        <w:t>as dictated by</w:t>
      </w:r>
      <w:r w:rsidR="00B7684A" w:rsidRPr="007D2E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blood gas analysis.</w:t>
      </w:r>
    </w:p>
    <w:p w14:paraId="2019D2DC" w14:textId="5C928542" w:rsidR="00797C10" w:rsidRPr="00254784" w:rsidRDefault="00B069B1" w:rsidP="007350F4">
      <w:pPr>
        <w:shd w:val="clear" w:color="auto" w:fill="FFFFFF"/>
        <w:spacing w:after="12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 w:themeFill="background1"/>
          <w:lang w:val="en-US"/>
        </w:rPr>
        <w:t>P</w:t>
      </w:r>
      <w:r w:rsidR="00BA0FA0" w:rsidRPr="007D2EEB">
        <w:rPr>
          <w:rFonts w:ascii="Times New Roman" w:hAnsi="Times New Roman" w:cs="Times New Roman"/>
          <w:sz w:val="24"/>
          <w:szCs w:val="24"/>
          <w:shd w:val="clear" w:color="auto" w:fill="FFFFFF" w:themeFill="background1"/>
          <w:lang w:val="en-US"/>
        </w:rPr>
        <w:t>atients</w:t>
      </w:r>
      <w:r w:rsidR="00BA0FA0" w:rsidRPr="007D2E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receiving</w:t>
      </w:r>
      <w:r w:rsidR="00BA0FA0" w:rsidRPr="007D2EEB">
        <w:rPr>
          <w:rFonts w:ascii="Times New Roman" w:hAnsi="Times New Roman" w:cs="Times New Roman"/>
          <w:sz w:val="24"/>
          <w:szCs w:val="24"/>
          <w:lang w:val="en-US"/>
        </w:rPr>
        <w:t xml:space="preserve"> laparoscopic surgery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were administered </w:t>
      </w:r>
      <w:r w:rsidR="00BA0FA0" w:rsidRPr="007D2EEB">
        <w:rPr>
          <w:rFonts w:ascii="Times New Roman" w:hAnsi="Times New Roman" w:cs="Times New Roman"/>
          <w:sz w:val="24"/>
          <w:szCs w:val="24"/>
          <w:lang w:val="en-US"/>
        </w:rPr>
        <w:t>a third recruitment maneuver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F3ABB" w:rsidRPr="007D2EEB">
        <w:rPr>
          <w:rFonts w:ascii="Times New Roman" w:hAnsi="Times New Roman" w:cs="Times New Roman"/>
          <w:sz w:val="24"/>
          <w:szCs w:val="24"/>
          <w:lang w:val="en-US"/>
        </w:rPr>
        <w:t xml:space="preserve">followed by </w:t>
      </w:r>
      <w:r w:rsidR="00CD0FAF" w:rsidRPr="007D2EEB">
        <w:rPr>
          <w:rFonts w:ascii="Times New Roman" w:hAnsi="Times New Roman" w:cs="Times New Roman"/>
          <w:sz w:val="24"/>
          <w:szCs w:val="24"/>
          <w:lang w:val="en-US"/>
        </w:rPr>
        <w:t>another</w:t>
      </w:r>
      <w:r w:rsidR="00BA0FA0" w:rsidRPr="007D2EEB">
        <w:rPr>
          <w:rFonts w:ascii="Times New Roman" w:hAnsi="Times New Roman" w:cs="Times New Roman"/>
          <w:sz w:val="24"/>
          <w:szCs w:val="24"/>
          <w:lang w:val="en-US"/>
        </w:rPr>
        <w:t xml:space="preserve"> PEEP titration procedure</w:t>
      </w:r>
      <w:r w:rsidR="00483CA6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BA0FA0" w:rsidRPr="007D2E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A0FA0" w:rsidRPr="00254784">
        <w:rPr>
          <w:rFonts w:ascii="Times New Roman" w:hAnsi="Times New Roman" w:cs="Times New Roman"/>
          <w:sz w:val="24"/>
          <w:szCs w:val="24"/>
          <w:lang w:val="en-US"/>
        </w:rPr>
        <w:t xml:space="preserve">after insufflation of the pneumoperitoneum (data not shown). After this procedure, a </w:t>
      </w:r>
      <w:r w:rsidR="008E03F9" w:rsidRPr="00254784">
        <w:rPr>
          <w:rFonts w:ascii="Times New Roman" w:hAnsi="Times New Roman" w:cs="Times New Roman"/>
          <w:sz w:val="24"/>
          <w:szCs w:val="24"/>
          <w:lang w:val="en-US"/>
        </w:rPr>
        <w:t xml:space="preserve">fourth </w:t>
      </w:r>
      <w:r w:rsidR="001F3ABB" w:rsidRPr="00254784">
        <w:rPr>
          <w:rFonts w:ascii="Times New Roman" w:hAnsi="Times New Roman" w:cs="Times New Roman"/>
          <w:sz w:val="24"/>
          <w:szCs w:val="24"/>
          <w:lang w:val="en-US"/>
        </w:rPr>
        <w:t>recruitment</w:t>
      </w:r>
      <w:r w:rsidR="00BA0FA0" w:rsidRPr="00254784">
        <w:rPr>
          <w:rFonts w:ascii="Times New Roman" w:hAnsi="Times New Roman" w:cs="Times New Roman"/>
          <w:sz w:val="24"/>
          <w:szCs w:val="24"/>
          <w:lang w:val="en-US"/>
        </w:rPr>
        <w:t xml:space="preserve"> maneuver was </w:t>
      </w:r>
      <w:r>
        <w:rPr>
          <w:rFonts w:ascii="Times New Roman" w:hAnsi="Times New Roman" w:cs="Times New Roman"/>
          <w:sz w:val="24"/>
          <w:szCs w:val="24"/>
          <w:lang w:val="en-US"/>
        </w:rPr>
        <w:t>performed,</w:t>
      </w:r>
      <w:r w:rsidR="00BA0FA0" w:rsidRPr="00254784">
        <w:rPr>
          <w:rFonts w:ascii="Times New Roman" w:hAnsi="Times New Roman" w:cs="Times New Roman"/>
          <w:sz w:val="24"/>
          <w:szCs w:val="24"/>
          <w:lang w:val="en-US"/>
        </w:rPr>
        <w:t xml:space="preserve"> and patients were ventilated at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BA0FA0" w:rsidRPr="00254784">
        <w:rPr>
          <w:rFonts w:ascii="Times New Roman" w:hAnsi="Times New Roman" w:cs="Times New Roman"/>
          <w:sz w:val="24"/>
          <w:szCs w:val="24"/>
          <w:lang w:val="en-US"/>
        </w:rPr>
        <w:t>PEEP value used before pneumoperitoneum.</w:t>
      </w:r>
    </w:p>
    <w:p w14:paraId="19BAFAA5" w14:textId="0E75FA75" w:rsidR="00B12B1D" w:rsidRPr="00AD4B1E" w:rsidRDefault="005E4315" w:rsidP="00446C86">
      <w:pPr>
        <w:shd w:val="clear" w:color="auto" w:fill="FFFFFF"/>
        <w:spacing w:after="12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Data collection </w:t>
      </w:r>
      <w:r w:rsidR="00631964">
        <w:rPr>
          <w:rFonts w:ascii="Times New Roman" w:hAnsi="Times New Roman" w:cs="Times New Roman"/>
          <w:sz w:val="24"/>
          <w:szCs w:val="24"/>
          <w:lang w:val="en-US"/>
        </w:rPr>
        <w:t>are shown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AF1F02">
        <w:rPr>
          <w:rFonts w:ascii="Times New Roman" w:hAnsi="Times New Roman" w:cs="Times New Roman"/>
          <w:b/>
          <w:sz w:val="24"/>
          <w:szCs w:val="24"/>
          <w:lang w:val="en-US"/>
        </w:rPr>
        <w:t>F</w:t>
      </w:r>
      <w:r w:rsidRPr="00AD4B1E">
        <w:rPr>
          <w:rFonts w:ascii="Times New Roman" w:hAnsi="Times New Roman" w:cs="Times New Roman"/>
          <w:b/>
          <w:sz w:val="24"/>
          <w:szCs w:val="24"/>
          <w:lang w:val="en-US"/>
        </w:rPr>
        <w:t>igure</w:t>
      </w:r>
      <w:r w:rsidR="008E03F9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="00631964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5B1919">
        <w:rPr>
          <w:rFonts w:ascii="Times New Roman" w:hAnsi="Times New Roman" w:cs="Times New Roman"/>
          <w:b/>
          <w:sz w:val="24"/>
          <w:szCs w:val="24"/>
          <w:lang w:val="en-US"/>
        </w:rPr>
        <w:t>2A and 2B</w:t>
      </w:r>
      <w:r w:rsidRPr="00AD4B1E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="00E3675F" w:rsidRPr="00E51BE5">
        <w:rPr>
          <w:rFonts w:ascii="Times New Roman" w:hAnsi="Times New Roman" w:cs="Times New Roman"/>
          <w:sz w:val="24"/>
          <w:szCs w:val="24"/>
          <w:lang w:val="en-US"/>
        </w:rPr>
        <w:t xml:space="preserve">Blood was collected for gas analysis </w:t>
      </w:r>
      <w:r w:rsidR="00631964">
        <w:rPr>
          <w:rFonts w:ascii="Times New Roman" w:hAnsi="Times New Roman" w:cs="Times New Roman"/>
          <w:sz w:val="24"/>
          <w:szCs w:val="24"/>
          <w:lang w:val="en-US"/>
        </w:rPr>
        <w:t>at</w:t>
      </w:r>
      <w:r w:rsidR="00E3675F" w:rsidRPr="00E51BE5">
        <w:rPr>
          <w:rFonts w:ascii="Times New Roman" w:hAnsi="Times New Roman" w:cs="Times New Roman"/>
          <w:sz w:val="24"/>
          <w:szCs w:val="24"/>
          <w:lang w:val="en-US"/>
        </w:rPr>
        <w:t xml:space="preserve"> 3 </w:t>
      </w:r>
      <w:r w:rsidR="00631964">
        <w:rPr>
          <w:rFonts w:ascii="Times New Roman" w:hAnsi="Times New Roman" w:cs="Times New Roman"/>
          <w:sz w:val="24"/>
          <w:szCs w:val="24"/>
          <w:lang w:val="en-US"/>
        </w:rPr>
        <w:t>points in time</w:t>
      </w:r>
      <w:r w:rsidR="00E3675F" w:rsidRPr="00E51BE5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AF1F02">
        <w:rPr>
          <w:rFonts w:ascii="Times New Roman" w:hAnsi="Times New Roman" w:cs="Times New Roman"/>
          <w:b/>
          <w:sz w:val="24"/>
          <w:szCs w:val="24"/>
          <w:lang w:val="en-US"/>
        </w:rPr>
        <w:t>F</w:t>
      </w:r>
      <w:r w:rsidR="00E3675F" w:rsidRPr="00E51BE5">
        <w:rPr>
          <w:rFonts w:ascii="Times New Roman" w:hAnsi="Times New Roman" w:cs="Times New Roman"/>
          <w:b/>
          <w:sz w:val="24"/>
          <w:szCs w:val="24"/>
          <w:lang w:val="en-US"/>
        </w:rPr>
        <w:t>igure</w:t>
      </w:r>
      <w:r w:rsidR="008231CF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="00631964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5B1919">
        <w:rPr>
          <w:rFonts w:ascii="Times New Roman" w:hAnsi="Times New Roman" w:cs="Times New Roman"/>
          <w:b/>
          <w:sz w:val="24"/>
          <w:szCs w:val="24"/>
          <w:lang w:val="en-US"/>
        </w:rPr>
        <w:t>2A</w:t>
      </w:r>
      <w:r w:rsidR="00E3675F">
        <w:rPr>
          <w:rFonts w:ascii="Times New Roman" w:hAnsi="Times New Roman" w:cs="Times New Roman"/>
          <w:b/>
          <w:sz w:val="24"/>
          <w:szCs w:val="24"/>
          <w:lang w:val="en-US"/>
        </w:rPr>
        <w:t xml:space="preserve"> and </w:t>
      </w:r>
      <w:r w:rsidR="005B1919">
        <w:rPr>
          <w:rFonts w:ascii="Times New Roman" w:hAnsi="Times New Roman" w:cs="Times New Roman"/>
          <w:b/>
          <w:sz w:val="24"/>
          <w:szCs w:val="24"/>
          <w:lang w:val="en-US"/>
        </w:rPr>
        <w:t>2B</w:t>
      </w:r>
      <w:r w:rsidR="00E3675F" w:rsidRPr="00E51BE5">
        <w:rPr>
          <w:rFonts w:ascii="Times New Roman" w:hAnsi="Times New Roman" w:cs="Times New Roman"/>
          <w:sz w:val="24"/>
          <w:szCs w:val="24"/>
          <w:lang w:val="en-US"/>
        </w:rPr>
        <w:t>).</w:t>
      </w:r>
      <w:r w:rsidR="0063196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From the </w:t>
      </w:r>
      <w:r w:rsidR="005B2EAA" w:rsidRPr="00AD4B1E">
        <w:rPr>
          <w:rFonts w:ascii="Times New Roman" w:hAnsi="Times New Roman" w:cs="Times New Roman"/>
          <w:bCs/>
          <w:sz w:val="24"/>
          <w:szCs w:val="24"/>
          <w:lang w:val="en-US"/>
        </w:rPr>
        <w:t>pressure, flow</w:t>
      </w:r>
      <w:r w:rsidR="00631964">
        <w:rPr>
          <w:rFonts w:ascii="Times New Roman" w:hAnsi="Times New Roman" w:cs="Times New Roman"/>
          <w:bCs/>
          <w:sz w:val="24"/>
          <w:szCs w:val="24"/>
          <w:lang w:val="en-US"/>
        </w:rPr>
        <w:t>,</w:t>
      </w:r>
      <w:r w:rsidR="005B2EAA" w:rsidRPr="00AD4B1E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and volumes curves </w:t>
      </w:r>
      <w:r w:rsidR="0042260A" w:rsidRPr="00AD4B1E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and </w:t>
      </w:r>
      <w:r w:rsidR="00631964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the recorded </w:t>
      </w:r>
      <w:r w:rsidR="0042260A" w:rsidRPr="0012206B">
        <w:rPr>
          <w:rFonts w:ascii="Times New Roman" w:hAnsi="Times New Roman" w:cs="Times New Roman"/>
          <w:bCs/>
          <w:sz w:val="24"/>
          <w:szCs w:val="24"/>
          <w:lang w:val="en-US"/>
        </w:rPr>
        <w:t>EIT signal</w:t>
      </w:r>
      <w:r w:rsidR="00631964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5B2EAA" w:rsidRPr="0012206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12206B">
        <w:rPr>
          <w:rFonts w:ascii="Times New Roman" w:hAnsi="Times New Roman" w:cs="Times New Roman"/>
          <w:sz w:val="24"/>
          <w:szCs w:val="24"/>
          <w:lang w:val="en-US"/>
        </w:rPr>
        <w:t>the follow</w:t>
      </w:r>
      <w:r w:rsidR="00631964">
        <w:rPr>
          <w:rFonts w:ascii="Times New Roman" w:hAnsi="Times New Roman" w:cs="Times New Roman"/>
          <w:sz w:val="24"/>
          <w:szCs w:val="24"/>
          <w:lang w:val="en-US"/>
        </w:rPr>
        <w:t>ing</w:t>
      </w:r>
      <w:r w:rsidRPr="0012206B">
        <w:rPr>
          <w:rFonts w:ascii="Times New Roman" w:hAnsi="Times New Roman" w:cs="Times New Roman"/>
          <w:sz w:val="24"/>
          <w:szCs w:val="24"/>
          <w:lang w:val="en-US"/>
        </w:rPr>
        <w:t xml:space="preserve"> variables were calculated: </w:t>
      </w:r>
      <w:r w:rsidR="0042260A" w:rsidRPr="0012206B">
        <w:rPr>
          <w:rFonts w:ascii="Times New Roman" w:hAnsi="Times New Roman" w:cs="Times New Roman"/>
          <w:sz w:val="24"/>
          <w:szCs w:val="24"/>
          <w:lang w:val="en-US"/>
        </w:rPr>
        <w:t>p</w:t>
      </w:r>
      <w:r w:rsidRPr="0012206B">
        <w:rPr>
          <w:rFonts w:ascii="Times New Roman" w:hAnsi="Times New Roman" w:cs="Times New Roman"/>
          <w:sz w:val="24"/>
          <w:szCs w:val="24"/>
          <w:lang w:val="en-US"/>
        </w:rPr>
        <w:t>lateau</w:t>
      </w:r>
      <w:r w:rsidR="0063196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pressure (during inspiratory 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lastRenderedPageBreak/>
        <w:t>pause), driving pressure (plateau minus PEEP), respiratory system compliance us</w:t>
      </w:r>
      <w:r w:rsidR="0002465C" w:rsidRPr="00AD4B1E">
        <w:rPr>
          <w:rFonts w:ascii="Times New Roman" w:hAnsi="Times New Roman" w:cs="Times New Roman"/>
          <w:sz w:val="24"/>
          <w:szCs w:val="24"/>
          <w:lang w:val="en-US"/>
        </w:rPr>
        <w:t>ing multiple linear regression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12206B">
        <w:rPr>
          <w:rFonts w:ascii="Times New Roman" w:hAnsi="Times New Roman" w:cs="Times New Roman"/>
          <w:sz w:val="24"/>
          <w:szCs w:val="24"/>
          <w:lang w:val="en-US"/>
        </w:rPr>
        <w:t xml:space="preserve">percentage of 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collapsed lung </w:t>
      </w:r>
      <w:r w:rsidR="0012206B" w:rsidRPr="00361E9E">
        <w:rPr>
          <w:rFonts w:ascii="Times New Roman" w:hAnsi="Times New Roman" w:cs="Times New Roman"/>
          <w:sz w:val="24"/>
          <w:szCs w:val="24"/>
          <w:lang w:val="en-US"/>
        </w:rPr>
        <w:t>estimated by</w:t>
      </w:r>
      <w:r w:rsidRPr="00361E9E">
        <w:rPr>
          <w:rFonts w:ascii="Times New Roman" w:hAnsi="Times New Roman" w:cs="Times New Roman"/>
          <w:sz w:val="24"/>
          <w:szCs w:val="24"/>
          <w:lang w:val="en-US"/>
        </w:rPr>
        <w:t xml:space="preserve"> EIT</w:t>
      </w:r>
      <w:r w:rsidR="00631964">
        <w:rPr>
          <w:rFonts w:ascii="Times New Roman" w:hAnsi="Times New Roman" w:cs="Times New Roman"/>
          <w:sz w:val="24"/>
          <w:szCs w:val="24"/>
          <w:lang w:val="en-US"/>
        </w:rPr>
        <w:t>,</w:t>
      </w:r>
      <w:hyperlink w:anchor="_ENREF_2" w:tooltip="Costa, 2009 #85" w:history="1">
        <w:r w:rsidR="00132E0A">
          <w:rPr>
            <w:rFonts w:ascii="Times New Roman" w:eastAsia="Times New Roman" w:hAnsi="Times New Roman" w:cs="Times New Roman"/>
            <w:bCs/>
            <w:sz w:val="24"/>
            <w:szCs w:val="24"/>
            <w:lang w:val="en-US" w:eastAsia="pt-BR"/>
          </w:rPr>
          <w:fldChar w:fldCharType="begin">
            <w:fldData xml:space="preserve">PEVuZE5vdGU+PENpdGU+PEF1dGhvcj5Db3N0YTwvQXV0aG9yPjxZZWFyPjIwMDk8L1llYXI+PFJl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</w:fldData>
          </w:fldChar>
        </w:r>
        <w:r w:rsidR="0087524D">
          <w:rPr>
            <w:rFonts w:ascii="Times New Roman" w:eastAsia="Times New Roman" w:hAnsi="Times New Roman" w:cs="Times New Roman"/>
            <w:bCs/>
            <w:sz w:val="24"/>
            <w:szCs w:val="24"/>
            <w:lang w:val="en-US" w:eastAsia="pt-BR"/>
          </w:rPr>
          <w:instrText xml:space="preserve"> ADDIN EN.CITE </w:instrText>
        </w:r>
        <w:r w:rsidR="00132E0A">
          <w:rPr>
            <w:rFonts w:ascii="Times New Roman" w:eastAsia="Times New Roman" w:hAnsi="Times New Roman" w:cs="Times New Roman"/>
            <w:bCs/>
            <w:sz w:val="24"/>
            <w:szCs w:val="24"/>
            <w:lang w:val="en-US" w:eastAsia="pt-BR"/>
          </w:rPr>
          <w:fldChar w:fldCharType="begin">
            <w:fldData xml:space="preserve">PEVuZE5vdGU+PENpdGU+PEF1dGhvcj5Db3N0YTwvQXV0aG9yPjxZZWFyPjIwMDk8L1llYXI+PFJl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</w:fldData>
          </w:fldChar>
        </w:r>
        <w:r w:rsidR="0087524D">
          <w:rPr>
            <w:rFonts w:ascii="Times New Roman" w:eastAsia="Times New Roman" w:hAnsi="Times New Roman" w:cs="Times New Roman"/>
            <w:bCs/>
            <w:sz w:val="24"/>
            <w:szCs w:val="24"/>
            <w:lang w:val="en-US" w:eastAsia="pt-BR"/>
          </w:rPr>
          <w:instrText xml:space="preserve"> ADDIN EN.CITE.DATA </w:instrText>
        </w:r>
        <w:r w:rsidR="00132E0A">
          <w:rPr>
            <w:rFonts w:ascii="Times New Roman" w:eastAsia="Times New Roman" w:hAnsi="Times New Roman" w:cs="Times New Roman"/>
            <w:bCs/>
            <w:sz w:val="24"/>
            <w:szCs w:val="24"/>
            <w:lang w:val="en-US" w:eastAsia="pt-BR"/>
          </w:rPr>
        </w:r>
        <w:r w:rsidR="00132E0A">
          <w:rPr>
            <w:rFonts w:ascii="Times New Roman" w:eastAsia="Times New Roman" w:hAnsi="Times New Roman" w:cs="Times New Roman"/>
            <w:bCs/>
            <w:sz w:val="24"/>
            <w:szCs w:val="24"/>
            <w:lang w:val="en-US" w:eastAsia="pt-BR"/>
          </w:rPr>
          <w:fldChar w:fldCharType="end"/>
        </w:r>
        <w:r w:rsidR="00132E0A">
          <w:rPr>
            <w:rFonts w:ascii="Times New Roman" w:eastAsia="Times New Roman" w:hAnsi="Times New Roman" w:cs="Times New Roman"/>
            <w:bCs/>
            <w:sz w:val="24"/>
            <w:szCs w:val="24"/>
            <w:lang w:val="en-US" w:eastAsia="pt-BR"/>
          </w:rPr>
        </w:r>
        <w:r w:rsidR="00132E0A">
          <w:rPr>
            <w:rFonts w:ascii="Times New Roman" w:eastAsia="Times New Roman" w:hAnsi="Times New Roman" w:cs="Times New Roman"/>
            <w:bCs/>
            <w:sz w:val="24"/>
            <w:szCs w:val="24"/>
            <w:lang w:val="en-US" w:eastAsia="pt-BR"/>
          </w:rPr>
          <w:fldChar w:fldCharType="separate"/>
        </w:r>
        <w:r w:rsidR="0087524D" w:rsidRPr="0087524D">
          <w:rPr>
            <w:rFonts w:ascii="Times New Roman" w:eastAsia="Times New Roman" w:hAnsi="Times New Roman" w:cs="Times New Roman"/>
            <w:bCs/>
            <w:noProof/>
            <w:sz w:val="24"/>
            <w:szCs w:val="24"/>
            <w:vertAlign w:val="superscript"/>
            <w:lang w:val="en-US" w:eastAsia="pt-BR"/>
          </w:rPr>
          <w:t>2</w:t>
        </w:r>
        <w:r w:rsidR="00132E0A">
          <w:rPr>
            <w:rFonts w:ascii="Times New Roman" w:eastAsia="Times New Roman" w:hAnsi="Times New Roman" w:cs="Times New Roman"/>
            <w:bCs/>
            <w:sz w:val="24"/>
            <w:szCs w:val="24"/>
            <w:lang w:val="en-US" w:eastAsia="pt-BR"/>
          </w:rPr>
          <w:fldChar w:fldCharType="end"/>
        </w:r>
      </w:hyperlink>
      <w:r w:rsidRPr="00361E9E">
        <w:rPr>
          <w:rFonts w:ascii="Times New Roman" w:hAnsi="Times New Roman" w:cs="Times New Roman"/>
          <w:sz w:val="24"/>
          <w:szCs w:val="24"/>
          <w:lang w:val="en-US"/>
        </w:rPr>
        <w:t xml:space="preserve"> and regional 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ventilation </w:t>
      </w:r>
      <w:r w:rsidR="00946914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dependent regions (the most dependent of four isogra</w:t>
      </w:r>
      <w:r w:rsidR="0079615B">
        <w:rPr>
          <w:rFonts w:ascii="Times New Roman" w:hAnsi="Times New Roman" w:cs="Times New Roman"/>
          <w:sz w:val="24"/>
          <w:szCs w:val="24"/>
          <w:lang w:val="en-US"/>
        </w:rPr>
        <w:t>vi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tational </w:t>
      </w:r>
      <w:r w:rsidR="0002465C" w:rsidRPr="00AD4B1E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1E24EE" w:rsidRPr="00AD4B1E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egions of interest </w:t>
      </w:r>
      <w:r w:rsidR="00353E4E">
        <w:rPr>
          <w:rFonts w:ascii="Times New Roman" w:hAnsi="Times New Roman" w:cs="Times New Roman"/>
          <w:color w:val="000000"/>
          <w:sz w:val="24"/>
          <w:szCs w:val="24"/>
          <w:lang w:val="en-US"/>
        </w:rPr>
        <w:t>[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>ROIs</w:t>
      </w:r>
      <w:r w:rsidR="00353E4E">
        <w:rPr>
          <w:rFonts w:ascii="Times New Roman" w:hAnsi="Times New Roman" w:cs="Times New Roman"/>
          <w:sz w:val="24"/>
          <w:szCs w:val="24"/>
          <w:lang w:val="en-US"/>
        </w:rPr>
        <w:t>]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>)</w:t>
      </w:r>
      <w:hyperlink w:anchor="_ENREF_3" w:tooltip="Yoshida, 2013 #98" w:history="1">
        <w:r w:rsidR="00132E0A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Zb3NoaWRhPC9BdXRob3I+PFllYXI+MjAxMzwvWWVhcj48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</w:fldData>
          </w:fldChar>
        </w:r>
        <w:r w:rsidR="0087524D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</w:instrText>
        </w:r>
        <w:r w:rsidR="00132E0A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Zb3NoaWRhPC9BdXRob3I+PFllYXI+MjAxMzwvWWVhcj48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</w:fldData>
          </w:fldChar>
        </w:r>
        <w:r w:rsidR="0087524D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.DATA </w:instrText>
        </w:r>
        <w:r w:rsidR="00132E0A">
          <w:rPr>
            <w:rFonts w:ascii="Times New Roman" w:hAnsi="Times New Roman" w:cs="Times New Roman"/>
            <w:sz w:val="24"/>
            <w:szCs w:val="24"/>
            <w:lang w:val="en-US"/>
          </w:rPr>
        </w:r>
        <w:r w:rsidR="00132E0A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132E0A">
          <w:rPr>
            <w:rFonts w:ascii="Times New Roman" w:hAnsi="Times New Roman" w:cs="Times New Roman"/>
            <w:sz w:val="24"/>
            <w:szCs w:val="24"/>
            <w:lang w:val="en-US"/>
          </w:rPr>
        </w:r>
        <w:r w:rsidR="00132E0A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87524D" w:rsidRPr="0087524D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3</w:t>
        </w:r>
        <w:r w:rsidR="00132E0A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8E03F9" w:rsidRPr="00066935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AF1F02">
        <w:rPr>
          <w:rFonts w:ascii="Times New Roman" w:hAnsi="Times New Roman" w:cs="Times New Roman"/>
          <w:b/>
          <w:sz w:val="24"/>
          <w:szCs w:val="24"/>
          <w:lang w:val="en-US"/>
        </w:rPr>
        <w:t>F</w:t>
      </w:r>
      <w:r w:rsidR="008E03F9" w:rsidRPr="00066935">
        <w:rPr>
          <w:rFonts w:ascii="Times New Roman" w:hAnsi="Times New Roman" w:cs="Times New Roman"/>
          <w:b/>
          <w:sz w:val="24"/>
          <w:szCs w:val="24"/>
          <w:lang w:val="en-US"/>
        </w:rPr>
        <w:t>igure E</w:t>
      </w:r>
      <w:r w:rsidR="00D9164C">
        <w:rPr>
          <w:rFonts w:ascii="Times New Roman" w:hAnsi="Times New Roman" w:cs="Times New Roman"/>
          <w:b/>
          <w:sz w:val="24"/>
          <w:szCs w:val="24"/>
          <w:lang w:val="en-US"/>
        </w:rPr>
        <w:t>7</w:t>
      </w:r>
      <w:r w:rsidR="008E03F9" w:rsidRPr="00066935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066935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FB2F91"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6C7EA0">
        <w:rPr>
          <w:rFonts w:ascii="Times New Roman" w:hAnsi="Times New Roman" w:cs="Times New Roman"/>
          <w:sz w:val="24"/>
          <w:szCs w:val="24"/>
          <w:lang w:val="en-US"/>
        </w:rPr>
        <w:t xml:space="preserve">software written in </w:t>
      </w:r>
      <w:r w:rsidR="00B12B1D" w:rsidRPr="00AD4B1E">
        <w:rPr>
          <w:rFonts w:ascii="Times New Roman" w:hAnsi="Times New Roman" w:cs="Times New Roman"/>
          <w:color w:val="000000"/>
          <w:sz w:val="24"/>
          <w:szCs w:val="24"/>
          <w:lang w:val="en-US"/>
        </w:rPr>
        <w:t>LabV</w:t>
      </w:r>
      <w:r w:rsidR="003D1146">
        <w:rPr>
          <w:rFonts w:ascii="Times New Roman" w:hAnsi="Times New Roman" w:cs="Times New Roman"/>
          <w:color w:val="000000"/>
          <w:sz w:val="24"/>
          <w:szCs w:val="24"/>
          <w:lang w:val="en-US"/>
        </w:rPr>
        <w:t>IEW</w:t>
      </w:r>
      <w:r w:rsidR="00B12B1D" w:rsidRPr="00AD4B1E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(National</w:t>
      </w:r>
      <w:r w:rsidR="00353E4E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B12B1D" w:rsidRPr="00AD4B1E">
        <w:rPr>
          <w:rFonts w:ascii="Times New Roman" w:hAnsi="Times New Roman" w:cs="Times New Roman"/>
          <w:color w:val="000000"/>
          <w:sz w:val="24"/>
          <w:szCs w:val="24"/>
          <w:lang w:val="en-US"/>
        </w:rPr>
        <w:t>Instruments, Austin, TX, USA)</w:t>
      </w:r>
      <w:r w:rsidR="00FB2F91" w:rsidRPr="00AD4B1E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was used for these analyses</w:t>
      </w:r>
      <w:r w:rsidR="00B12B1D" w:rsidRPr="00AD4B1E">
        <w:rPr>
          <w:rFonts w:ascii="Times New Roman" w:hAnsi="Times New Roman" w:cs="Times New Roman"/>
          <w:color w:val="000000"/>
          <w:sz w:val="24"/>
          <w:szCs w:val="24"/>
          <w:lang w:val="en-US"/>
        </w:rPr>
        <w:t>.</w:t>
      </w:r>
    </w:p>
    <w:p w14:paraId="352E52AD" w14:textId="77777777" w:rsidR="00797C10" w:rsidRPr="007D2EEB" w:rsidRDefault="00AC311D" w:rsidP="00066935">
      <w:pPr>
        <w:shd w:val="clear" w:color="auto" w:fill="FFFFFF"/>
        <w:spacing w:after="12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o guarantee postoperative analgesia</w:t>
      </w:r>
      <w:r w:rsidR="00036F2A">
        <w:rPr>
          <w:rFonts w:ascii="Times New Roman" w:hAnsi="Times New Roman" w:cs="Times New Roman"/>
          <w:sz w:val="24"/>
          <w:szCs w:val="24"/>
          <w:lang w:val="en-US"/>
        </w:rPr>
        <w:t>, thu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reduc</w:t>
      </w:r>
      <w:r w:rsidR="00036F2A">
        <w:rPr>
          <w:rFonts w:ascii="Times New Roman" w:hAnsi="Times New Roman" w:cs="Times New Roman"/>
          <w:sz w:val="24"/>
          <w:szCs w:val="24"/>
          <w:lang w:val="en-US"/>
        </w:rPr>
        <w:t>ing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influence</w:t>
      </w:r>
      <w:r w:rsidR="00036F2A">
        <w:rPr>
          <w:rFonts w:ascii="Times New Roman" w:hAnsi="Times New Roman" w:cs="Times New Roman"/>
          <w:sz w:val="24"/>
          <w:szCs w:val="24"/>
          <w:lang w:val="en-US"/>
        </w:rPr>
        <w:t>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of pain on postoperative respiratory function, several interventions were </w:t>
      </w:r>
      <w:r w:rsidR="00036F2A">
        <w:rPr>
          <w:rFonts w:ascii="Times New Roman" w:hAnsi="Times New Roman" w:cs="Times New Roman"/>
          <w:sz w:val="24"/>
          <w:szCs w:val="24"/>
          <w:lang w:val="en-US"/>
        </w:rPr>
        <w:t>use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Intraabdominal injection of local anesthesia was performed </w:t>
      </w:r>
      <w:r w:rsidR="00036F2A">
        <w:rPr>
          <w:rFonts w:ascii="Times New Roman" w:hAnsi="Times New Roman" w:cs="Times New Roman"/>
          <w:sz w:val="24"/>
          <w:szCs w:val="24"/>
          <w:lang w:val="en-US"/>
        </w:rPr>
        <w:t>a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he discretion of the attending surgeon.</w:t>
      </w:r>
      <w:r w:rsidR="00036F2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ll patients, </w:t>
      </w:r>
      <w:r w:rsidR="00036F2A">
        <w:rPr>
          <w:rFonts w:ascii="Times New Roman" w:hAnsi="Times New Roman" w:cs="Times New Roman"/>
          <w:sz w:val="24"/>
          <w:szCs w:val="24"/>
          <w:lang w:val="en-US"/>
        </w:rPr>
        <w:t>whether give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epidural or subarachnoid anesthesia, received </w:t>
      </w:r>
      <w:r w:rsidR="00036F2A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8A7F43">
        <w:rPr>
          <w:rFonts w:ascii="Times New Roman" w:hAnsi="Times New Roman" w:cs="Times New Roman"/>
          <w:sz w:val="24"/>
          <w:szCs w:val="24"/>
          <w:lang w:val="en-US"/>
        </w:rPr>
        <w:t xml:space="preserve"> g endovenous metamizole, 100</w:t>
      </w:r>
      <w:r w:rsidR="00036F2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A7F43">
        <w:rPr>
          <w:rFonts w:ascii="Times New Roman" w:hAnsi="Times New Roman" w:cs="Times New Roman"/>
          <w:sz w:val="24"/>
          <w:szCs w:val="24"/>
          <w:lang w:val="en-US"/>
        </w:rPr>
        <w:t xml:space="preserve">mg endovenous tramadol, </w:t>
      </w:r>
      <w:r w:rsidR="00036F2A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8A7F43">
        <w:rPr>
          <w:rFonts w:ascii="Times New Roman" w:hAnsi="Times New Roman" w:cs="Times New Roman"/>
          <w:sz w:val="24"/>
          <w:szCs w:val="24"/>
          <w:lang w:val="en-US"/>
        </w:rPr>
        <w:t>100</w:t>
      </w:r>
      <w:r w:rsidR="00036F2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A7F43">
        <w:rPr>
          <w:rFonts w:ascii="Times New Roman" w:hAnsi="Times New Roman" w:cs="Times New Roman"/>
          <w:sz w:val="24"/>
          <w:szCs w:val="24"/>
          <w:lang w:val="en-US"/>
        </w:rPr>
        <w:t>mg endovenous cetoprophen</w:t>
      </w:r>
      <w:r w:rsidR="001A445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US"/>
        </w:rPr>
        <w:t>Neuromuscular block</w:t>
      </w:r>
      <w:r w:rsidR="00036F2A">
        <w:rPr>
          <w:rFonts w:ascii="Times New Roman" w:hAnsi="Times New Roman" w:cs="Times New Roman"/>
          <w:sz w:val="24"/>
          <w:szCs w:val="24"/>
          <w:lang w:val="en-US"/>
        </w:rPr>
        <w:t>ing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was reversed in </w:t>
      </w:r>
      <w:r w:rsidR="00036F2A">
        <w:rPr>
          <w:rFonts w:ascii="Times New Roman" w:hAnsi="Times New Roman" w:cs="Times New Roman"/>
          <w:sz w:val="24"/>
          <w:szCs w:val="24"/>
          <w:lang w:val="en-US"/>
        </w:rPr>
        <w:t>each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patient</w:t>
      </w:r>
      <w:r w:rsidR="00036F2A">
        <w:rPr>
          <w:rFonts w:ascii="Times New Roman" w:hAnsi="Times New Roman" w:cs="Times New Roman"/>
          <w:sz w:val="24"/>
          <w:szCs w:val="24"/>
          <w:lang w:val="en-US"/>
        </w:rPr>
        <w:t xml:space="preserve"> using a 0.03 mg/kg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bolus of neostigmine and </w:t>
      </w:r>
      <w:r w:rsidR="00036F2A">
        <w:rPr>
          <w:rFonts w:ascii="Times New Roman" w:hAnsi="Times New Roman" w:cs="Times New Roman"/>
          <w:sz w:val="24"/>
          <w:szCs w:val="24"/>
          <w:lang w:val="en-US"/>
        </w:rPr>
        <w:t xml:space="preserve">a 0.015 mg/kg bolus of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tropine. 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Patients were extubated </w:t>
      </w:r>
      <w:r w:rsidR="00036F2A">
        <w:rPr>
          <w:rFonts w:ascii="Times New Roman" w:hAnsi="Times New Roman" w:cs="Times New Roman"/>
          <w:sz w:val="24"/>
          <w:szCs w:val="24"/>
          <w:lang w:val="en-US"/>
        </w:rPr>
        <w:t>under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pressure support ventilation</w:t>
      </w:r>
      <w:r w:rsidR="00562D98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2821E4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F</w:t>
      </w:r>
      <w:r w:rsidRPr="00AD4B1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I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>O</w:t>
      </w:r>
      <w:r w:rsidRPr="00AD4B1E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and PEEP </w:t>
      </w:r>
      <w:r w:rsidR="00562D98">
        <w:rPr>
          <w:rFonts w:ascii="Times New Roman" w:hAnsi="Times New Roman" w:cs="Times New Roman"/>
          <w:sz w:val="24"/>
          <w:szCs w:val="24"/>
          <w:lang w:val="en-US"/>
        </w:rPr>
        <w:t xml:space="preserve">were maintained at 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>value</w:t>
      </w:r>
      <w:r w:rsidR="00562D98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set during surgery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62D98">
        <w:rPr>
          <w:rFonts w:ascii="Times New Roman" w:hAnsi="Times New Roman" w:cs="Times New Roman"/>
          <w:sz w:val="24"/>
          <w:szCs w:val="24"/>
          <w:lang w:val="en-US"/>
        </w:rPr>
        <w:t xml:space="preserve"> I</w:t>
      </w:r>
      <w:r w:rsidR="001A4450">
        <w:rPr>
          <w:rFonts w:ascii="Times New Roman" w:hAnsi="Times New Roman" w:cs="Times New Roman"/>
          <w:sz w:val="24"/>
          <w:szCs w:val="24"/>
          <w:lang w:val="en-US"/>
        </w:rPr>
        <w:t xml:space="preserve">f the patient </w:t>
      </w:r>
      <w:r w:rsidR="00562D98">
        <w:rPr>
          <w:rFonts w:ascii="Times New Roman" w:hAnsi="Times New Roman" w:cs="Times New Roman"/>
          <w:sz w:val="24"/>
          <w:szCs w:val="24"/>
          <w:lang w:val="en-US"/>
        </w:rPr>
        <w:t>complained of</w:t>
      </w:r>
      <w:r w:rsidR="001A4450">
        <w:rPr>
          <w:rFonts w:ascii="Times New Roman" w:hAnsi="Times New Roman" w:cs="Times New Roman"/>
          <w:sz w:val="24"/>
          <w:szCs w:val="24"/>
          <w:lang w:val="en-US"/>
        </w:rPr>
        <w:t xml:space="preserve"> persistent pain after extubation</w:t>
      </w:r>
      <w:r w:rsidR="00562D98">
        <w:rPr>
          <w:rFonts w:ascii="Times New Roman" w:hAnsi="Times New Roman" w:cs="Times New Roman"/>
          <w:sz w:val="24"/>
          <w:szCs w:val="24"/>
          <w:lang w:val="en-US"/>
        </w:rPr>
        <w:t>, 2 to 10 mg morphine could be administered</w:t>
      </w:r>
      <w:r w:rsidR="008A7F43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7F31F2"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BA0FA0"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nce </w:t>
      </w:r>
      <w:r w:rsidR="001A4450">
        <w:rPr>
          <w:rFonts w:ascii="Times New Roman" w:hAnsi="Times New Roman" w:cs="Times New Roman"/>
          <w:sz w:val="24"/>
          <w:szCs w:val="24"/>
          <w:lang w:val="en-US"/>
        </w:rPr>
        <w:t xml:space="preserve">patients </w:t>
      </w:r>
      <w:r w:rsidR="00562D98">
        <w:rPr>
          <w:rFonts w:ascii="Times New Roman" w:hAnsi="Times New Roman" w:cs="Times New Roman"/>
          <w:sz w:val="24"/>
          <w:szCs w:val="24"/>
          <w:lang w:val="en-US"/>
        </w:rPr>
        <w:t>were free of</w:t>
      </w:r>
      <w:r w:rsidR="001A4450">
        <w:rPr>
          <w:rFonts w:ascii="Times New Roman" w:hAnsi="Times New Roman" w:cs="Times New Roman"/>
          <w:sz w:val="24"/>
          <w:szCs w:val="24"/>
          <w:lang w:val="en-US"/>
        </w:rPr>
        <w:t xml:space="preserve"> pain</w:t>
      </w:r>
      <w:r w:rsidR="00562D98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1A4450">
        <w:rPr>
          <w:rFonts w:ascii="Times New Roman" w:hAnsi="Times New Roman" w:cs="Times New Roman"/>
          <w:sz w:val="24"/>
          <w:szCs w:val="24"/>
          <w:lang w:val="en-US"/>
        </w:rPr>
        <w:t xml:space="preserve"> nausea </w:t>
      </w:r>
      <w:r w:rsidR="00215B1A">
        <w:rPr>
          <w:rFonts w:ascii="Times New Roman" w:hAnsi="Times New Roman" w:cs="Times New Roman"/>
          <w:sz w:val="24"/>
          <w:szCs w:val="24"/>
          <w:lang w:val="en-US"/>
        </w:rPr>
        <w:t>and were fit for transportation,</w:t>
      </w:r>
      <w:r w:rsidR="00BA0FA0"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recovery </w:t>
      </w:r>
      <w:r w:rsidR="00562D98">
        <w:rPr>
          <w:rFonts w:ascii="Times New Roman" w:hAnsi="Times New Roman" w:cs="Times New Roman"/>
          <w:sz w:val="24"/>
          <w:szCs w:val="24"/>
          <w:lang w:val="en-US"/>
        </w:rPr>
        <w:t>ended,</w:t>
      </w:r>
      <w:r w:rsidR="00215B1A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BA0FA0"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they were </w:t>
      </w:r>
      <w:r w:rsidR="00562D98">
        <w:rPr>
          <w:rFonts w:ascii="Times New Roman" w:hAnsi="Times New Roman" w:cs="Times New Roman"/>
          <w:sz w:val="24"/>
          <w:szCs w:val="24"/>
          <w:lang w:val="en-US"/>
        </w:rPr>
        <w:t xml:space="preserve">transferred </w:t>
      </w:r>
      <w:r w:rsidR="00CE0826"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to the </w:t>
      </w:r>
      <w:r w:rsidR="00562D98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CE0826"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adiology </w:t>
      </w:r>
      <w:r w:rsidR="00562D98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CE0826"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epartment </w:t>
      </w:r>
      <w:r w:rsidR="00562D98">
        <w:rPr>
          <w:rFonts w:ascii="Times New Roman" w:hAnsi="Times New Roman" w:cs="Times New Roman"/>
          <w:sz w:val="24"/>
          <w:szCs w:val="24"/>
          <w:lang w:val="en-US"/>
        </w:rPr>
        <w:t>so that</w:t>
      </w:r>
      <w:r w:rsidR="00CE0826"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a chest </w:t>
      </w:r>
      <w:r w:rsidR="00BA228E">
        <w:rPr>
          <w:rFonts w:ascii="Times New Roman" w:hAnsi="Times New Roman" w:cs="Times New Roman"/>
          <w:sz w:val="24"/>
          <w:szCs w:val="24"/>
          <w:lang w:val="en-US"/>
        </w:rPr>
        <w:t>computed tomography (</w:t>
      </w:r>
      <w:r w:rsidR="00CE0826" w:rsidRPr="00AD4B1E">
        <w:rPr>
          <w:rFonts w:ascii="Times New Roman" w:hAnsi="Times New Roman" w:cs="Times New Roman"/>
          <w:sz w:val="24"/>
          <w:szCs w:val="24"/>
          <w:lang w:val="en-US"/>
        </w:rPr>
        <w:t>CT</w:t>
      </w:r>
      <w:r w:rsidR="00BA228E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CE0826" w:rsidRPr="00AD4B1E">
        <w:rPr>
          <w:rFonts w:ascii="Times New Roman" w:hAnsi="Times New Roman" w:cs="Times New Roman"/>
          <w:sz w:val="24"/>
          <w:szCs w:val="24"/>
          <w:lang w:val="en-US"/>
        </w:rPr>
        <w:t xml:space="preserve"> scan </w:t>
      </w:r>
      <w:r w:rsidR="00562D98">
        <w:rPr>
          <w:rFonts w:ascii="Times New Roman" w:hAnsi="Times New Roman" w:cs="Times New Roman"/>
          <w:sz w:val="24"/>
          <w:szCs w:val="24"/>
          <w:lang w:val="en-US"/>
        </w:rPr>
        <w:t>could be performed</w:t>
      </w:r>
      <w:r w:rsidR="007D2EE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562D9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E0826">
        <w:rPr>
          <w:rFonts w:ascii="Times New Roman" w:hAnsi="Times New Roman" w:cs="Times New Roman"/>
          <w:sz w:val="24"/>
          <w:szCs w:val="24"/>
          <w:lang w:val="en-US"/>
        </w:rPr>
        <w:t xml:space="preserve">under </w:t>
      </w:r>
      <w:r w:rsidR="00562D98">
        <w:rPr>
          <w:rFonts w:ascii="Times New Roman" w:hAnsi="Times New Roman" w:cs="Times New Roman"/>
          <w:sz w:val="24"/>
          <w:szCs w:val="24"/>
          <w:lang w:val="en-US"/>
        </w:rPr>
        <w:t xml:space="preserve">low flow (2 L/min) </w:t>
      </w:r>
      <w:r w:rsidR="007F31F2">
        <w:rPr>
          <w:rFonts w:ascii="Times New Roman" w:hAnsi="Times New Roman" w:cs="Times New Roman"/>
          <w:sz w:val="24"/>
          <w:szCs w:val="24"/>
          <w:lang w:val="en-US"/>
        </w:rPr>
        <w:t>supplemental oxygen</w:t>
      </w:r>
      <w:r w:rsidR="008A7F43">
        <w:rPr>
          <w:rFonts w:ascii="Times New Roman" w:hAnsi="Times New Roman" w:cs="Times New Roman"/>
          <w:sz w:val="24"/>
          <w:szCs w:val="24"/>
          <w:lang w:val="en-US"/>
        </w:rPr>
        <w:t xml:space="preserve"> through a nasal catheter</w:t>
      </w:r>
      <w:r w:rsidR="00562D98">
        <w:rPr>
          <w:rFonts w:ascii="Times New Roman" w:hAnsi="Times New Roman" w:cs="Times New Roman"/>
          <w:sz w:val="24"/>
          <w:szCs w:val="24"/>
          <w:lang w:val="en-US"/>
        </w:rPr>
        <w:t>, if necessary</w:t>
      </w:r>
      <w:r w:rsidR="00CE0826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4D267C4E" w14:textId="77777777" w:rsidR="001E24EE" w:rsidRPr="00446C86" w:rsidRDefault="001E24EE" w:rsidP="00043066">
      <w:pPr>
        <w:shd w:val="clear" w:color="auto" w:fill="FFFFFF"/>
        <w:spacing w:after="120" w:line="360" w:lineRule="auto"/>
        <w:jc w:val="both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  <w:r w:rsidRPr="00446C86">
        <w:rPr>
          <w:rFonts w:ascii="Times New Roman" w:hAnsi="Times New Roman" w:cs="Times New Roman"/>
          <w:b/>
          <w:i/>
          <w:sz w:val="24"/>
          <w:szCs w:val="24"/>
          <w:lang w:val="en-US"/>
        </w:rPr>
        <w:t>CT image analysis</w:t>
      </w:r>
    </w:p>
    <w:p w14:paraId="587BA4C9" w14:textId="77777777" w:rsidR="00C556F6" w:rsidRPr="00446C86" w:rsidRDefault="00BA0FA0" w:rsidP="00446C86">
      <w:pPr>
        <w:shd w:val="clear" w:color="auto" w:fill="FFFFFF"/>
        <w:spacing w:after="12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46C86">
        <w:rPr>
          <w:rFonts w:ascii="Times New Roman" w:hAnsi="Times New Roman" w:cs="Times New Roman"/>
          <w:sz w:val="24"/>
          <w:szCs w:val="24"/>
          <w:lang w:val="en-US"/>
        </w:rPr>
        <w:t xml:space="preserve">All CT images were obtained with </w:t>
      </w:r>
      <w:r w:rsidR="00AF325A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446C86">
        <w:rPr>
          <w:rFonts w:ascii="Times New Roman" w:hAnsi="Times New Roman" w:cs="Times New Roman"/>
          <w:sz w:val="24"/>
          <w:szCs w:val="24"/>
          <w:lang w:val="en-US"/>
        </w:rPr>
        <w:t xml:space="preserve">patient in the supine position and </w:t>
      </w:r>
      <w:r w:rsidR="00D05BFE">
        <w:rPr>
          <w:rFonts w:ascii="Times New Roman" w:hAnsi="Times New Roman" w:cs="Times New Roman"/>
          <w:sz w:val="24"/>
          <w:szCs w:val="24"/>
          <w:lang w:val="en-US"/>
        </w:rPr>
        <w:t>during</w:t>
      </w:r>
      <w:r w:rsidR="00562D9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446C86">
        <w:rPr>
          <w:rFonts w:ascii="Times New Roman" w:hAnsi="Times New Roman" w:cs="Times New Roman"/>
          <w:sz w:val="24"/>
          <w:szCs w:val="24"/>
          <w:lang w:val="en-US"/>
        </w:rPr>
        <w:t>expirat</w:t>
      </w:r>
      <w:r w:rsidR="00562D98">
        <w:rPr>
          <w:rFonts w:ascii="Times New Roman" w:hAnsi="Times New Roman" w:cs="Times New Roman"/>
          <w:sz w:val="24"/>
          <w:szCs w:val="24"/>
          <w:lang w:val="en-US"/>
        </w:rPr>
        <w:t>ory</w:t>
      </w:r>
      <w:r w:rsidR="00D05BFE">
        <w:rPr>
          <w:rFonts w:ascii="Times New Roman" w:hAnsi="Times New Roman" w:cs="Times New Roman"/>
          <w:sz w:val="24"/>
          <w:szCs w:val="24"/>
          <w:lang w:val="en-US"/>
        </w:rPr>
        <w:t xml:space="preserve"> hold after normal inspiration</w:t>
      </w:r>
      <w:r w:rsidRPr="00446C86">
        <w:rPr>
          <w:rFonts w:ascii="Times New Roman" w:hAnsi="Times New Roman" w:cs="Times New Roman"/>
          <w:sz w:val="24"/>
          <w:szCs w:val="24"/>
          <w:lang w:val="en-US"/>
        </w:rPr>
        <w:t xml:space="preserve"> at </w:t>
      </w:r>
      <w:r w:rsidR="007350F4" w:rsidRPr="00446C86">
        <w:rPr>
          <w:rFonts w:ascii="Times New Roman" w:hAnsi="Times New Roman" w:cs="Times New Roman"/>
          <w:sz w:val="24"/>
          <w:szCs w:val="24"/>
          <w:lang w:val="en-US"/>
        </w:rPr>
        <w:t>functional</w:t>
      </w:r>
      <w:r w:rsidRPr="00446C86">
        <w:rPr>
          <w:rFonts w:ascii="Times New Roman" w:hAnsi="Times New Roman" w:cs="Times New Roman"/>
          <w:sz w:val="24"/>
          <w:szCs w:val="24"/>
          <w:lang w:val="en-US"/>
        </w:rPr>
        <w:t xml:space="preserve"> residual capacity. Low-dose CT, without IV contrast medium, was performed at 120 kVp and </w:t>
      </w:r>
      <w:r w:rsidR="0024369A" w:rsidRPr="00446C86">
        <w:rPr>
          <w:rFonts w:ascii="Times New Roman" w:hAnsi="Times New Roman" w:cs="Times New Roman"/>
          <w:sz w:val="24"/>
          <w:szCs w:val="24"/>
          <w:lang w:val="en-US"/>
        </w:rPr>
        <w:t>8</w:t>
      </w:r>
      <w:r w:rsidRPr="00446C86">
        <w:rPr>
          <w:rFonts w:ascii="Times New Roman" w:hAnsi="Times New Roman" w:cs="Times New Roman"/>
          <w:sz w:val="24"/>
          <w:szCs w:val="24"/>
          <w:lang w:val="en-US"/>
        </w:rPr>
        <w:t>0 mAs</w:t>
      </w:r>
      <w:r w:rsidR="00AF325A">
        <w:rPr>
          <w:rFonts w:ascii="Times New Roman" w:hAnsi="Times New Roman" w:cs="Times New Roman"/>
          <w:sz w:val="24"/>
          <w:szCs w:val="24"/>
          <w:lang w:val="en-US"/>
        </w:rPr>
        <w:t>.</w:t>
      </w:r>
      <w:hyperlink w:anchor="_ENREF_4" w:tooltip="Larke, 2011 #99" w:history="1">
        <w:r w:rsidR="00132E0A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MYXJrZTwvQXV0aG9yPjxZZWFyPjIwMTE8L1llYXI+PFJl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</w:fldData>
          </w:fldChar>
        </w:r>
        <w:r w:rsidR="0087524D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</w:instrText>
        </w:r>
        <w:r w:rsidR="00132E0A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MYXJrZTwvQXV0aG9yPjxZZWFyPjIwMTE8L1llYXI+PFJl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</w:fldData>
          </w:fldChar>
        </w:r>
        <w:r w:rsidR="0087524D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.DATA </w:instrText>
        </w:r>
        <w:r w:rsidR="00132E0A">
          <w:rPr>
            <w:rFonts w:ascii="Times New Roman" w:hAnsi="Times New Roman" w:cs="Times New Roman"/>
            <w:sz w:val="24"/>
            <w:szCs w:val="24"/>
            <w:lang w:val="en-US"/>
          </w:rPr>
        </w:r>
        <w:r w:rsidR="00132E0A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132E0A">
          <w:rPr>
            <w:rFonts w:ascii="Times New Roman" w:hAnsi="Times New Roman" w:cs="Times New Roman"/>
            <w:sz w:val="24"/>
            <w:szCs w:val="24"/>
            <w:lang w:val="en-US"/>
          </w:rPr>
        </w:r>
        <w:r w:rsidR="00132E0A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87524D" w:rsidRPr="0087524D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4</w:t>
        </w:r>
        <w:r w:rsidR="00132E0A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Pr="00446C86">
        <w:rPr>
          <w:rFonts w:ascii="Times New Roman" w:hAnsi="Times New Roman" w:cs="Times New Roman"/>
          <w:sz w:val="24"/>
          <w:szCs w:val="24"/>
          <w:lang w:val="en-US"/>
        </w:rPr>
        <w:t xml:space="preserve"> Axial continuous images </w:t>
      </w:r>
      <w:r w:rsidR="0075009E" w:rsidRPr="00446C86"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Pr="00446C86">
        <w:rPr>
          <w:rFonts w:ascii="Times New Roman" w:hAnsi="Times New Roman" w:cs="Times New Roman"/>
          <w:sz w:val="24"/>
          <w:szCs w:val="24"/>
          <w:lang w:val="en-US"/>
        </w:rPr>
        <w:t xml:space="preserve"> reconstructed using the reconstruction algorithm in the CT scanner</w:t>
      </w:r>
      <w:r w:rsidR="00AF325A">
        <w:rPr>
          <w:rFonts w:ascii="Times New Roman" w:hAnsi="Times New Roman" w:cs="Times New Roman"/>
          <w:sz w:val="24"/>
          <w:szCs w:val="24"/>
          <w:lang w:val="en-US"/>
        </w:rPr>
        <w:t xml:space="preserve"> using a thickness of</w:t>
      </w:r>
      <w:r w:rsidRPr="00446C86">
        <w:rPr>
          <w:rFonts w:ascii="Times New Roman" w:hAnsi="Times New Roman" w:cs="Times New Roman"/>
          <w:sz w:val="24"/>
          <w:szCs w:val="24"/>
          <w:lang w:val="en-US"/>
        </w:rPr>
        <w:t xml:space="preserve"> 5</w:t>
      </w:r>
      <w:r w:rsidR="00AF325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446C86">
        <w:rPr>
          <w:rFonts w:ascii="Times New Roman" w:hAnsi="Times New Roman" w:cs="Times New Roman"/>
          <w:sz w:val="24"/>
          <w:szCs w:val="24"/>
          <w:lang w:val="en-US"/>
        </w:rPr>
        <w:t>mm.</w:t>
      </w:r>
    </w:p>
    <w:p w14:paraId="1A6D94CE" w14:textId="62C7182C" w:rsidR="00797C10" w:rsidRPr="00446C86" w:rsidRDefault="00BA0FA0" w:rsidP="00446C86">
      <w:pPr>
        <w:shd w:val="clear" w:color="auto" w:fill="FFFFFF"/>
        <w:spacing w:after="12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46C86">
        <w:rPr>
          <w:rFonts w:ascii="Times New Roman" w:hAnsi="Times New Roman" w:cs="Times New Roman"/>
          <w:sz w:val="24"/>
          <w:szCs w:val="24"/>
          <w:lang w:val="en-US"/>
        </w:rPr>
        <w:t xml:space="preserve">Ten slices were selected </w:t>
      </w:r>
      <w:r w:rsidR="00AF325A">
        <w:rPr>
          <w:rFonts w:ascii="Times New Roman" w:hAnsi="Times New Roman" w:cs="Times New Roman"/>
          <w:sz w:val="24"/>
          <w:szCs w:val="24"/>
          <w:lang w:val="en-US"/>
        </w:rPr>
        <w:t>for each patient so that results could be</w:t>
      </w:r>
      <w:r w:rsidR="00C556F6" w:rsidRPr="00446C86">
        <w:rPr>
          <w:rFonts w:ascii="Times New Roman" w:hAnsi="Times New Roman" w:cs="Times New Roman"/>
          <w:sz w:val="24"/>
          <w:szCs w:val="24"/>
          <w:lang w:val="en-US"/>
        </w:rPr>
        <w:t xml:space="preserve"> extrapolate</w:t>
      </w:r>
      <w:r w:rsidR="00AF325A">
        <w:rPr>
          <w:rFonts w:ascii="Times New Roman" w:hAnsi="Times New Roman" w:cs="Times New Roman"/>
          <w:sz w:val="24"/>
          <w:szCs w:val="24"/>
          <w:lang w:val="en-US"/>
        </w:rPr>
        <w:t>d to</w:t>
      </w:r>
      <w:r w:rsidR="00C556F6" w:rsidRPr="00446C86">
        <w:rPr>
          <w:rFonts w:ascii="Times New Roman" w:hAnsi="Times New Roman" w:cs="Times New Roman"/>
          <w:sz w:val="24"/>
          <w:szCs w:val="24"/>
          <w:lang w:val="en-US"/>
        </w:rPr>
        <w:t xml:space="preserve"> the whole</w:t>
      </w:r>
      <w:r w:rsidR="00AF325A">
        <w:rPr>
          <w:rFonts w:ascii="Times New Roman" w:hAnsi="Times New Roman" w:cs="Times New Roman"/>
          <w:sz w:val="24"/>
          <w:szCs w:val="24"/>
          <w:lang w:val="en-US"/>
        </w:rPr>
        <w:t>.</w:t>
      </w:r>
      <w:hyperlink w:anchor="_ENREF_5" w:tooltip="Reske, 2010 #50" w:history="1">
        <w:r w:rsidR="00132E0A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SZXNrZTwvQXV0aG9yPjxZZWFyPjIwMTA8L1llYXI+PFJl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</w:fldData>
          </w:fldChar>
        </w:r>
        <w:r w:rsidR="0087524D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 </w:instrText>
        </w:r>
        <w:r w:rsidR="00132E0A">
          <w:rPr>
            <w:rFonts w:ascii="Times New Roman" w:hAnsi="Times New Roman" w:cs="Times New Roman"/>
            <w:sz w:val="24"/>
            <w:szCs w:val="24"/>
            <w:lang w:val="en-US"/>
          </w:rPr>
          <w:fldChar w:fldCharType="begin">
            <w:fldData xml:space="preserve">PEVuZE5vdGU+PENpdGU+PEF1dGhvcj5SZXNrZTwvQXV0aG9yPjxZZWFyPjIwMTA8L1llYXI+PFJl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</w:fldData>
          </w:fldChar>
        </w:r>
        <w:r w:rsidR="0087524D">
          <w:rPr>
            <w:rFonts w:ascii="Times New Roman" w:hAnsi="Times New Roman" w:cs="Times New Roman"/>
            <w:sz w:val="24"/>
            <w:szCs w:val="24"/>
            <w:lang w:val="en-US"/>
          </w:rPr>
          <w:instrText xml:space="preserve"> ADDIN EN.CITE.DATA </w:instrText>
        </w:r>
        <w:r w:rsidR="00132E0A">
          <w:rPr>
            <w:rFonts w:ascii="Times New Roman" w:hAnsi="Times New Roman" w:cs="Times New Roman"/>
            <w:sz w:val="24"/>
            <w:szCs w:val="24"/>
            <w:lang w:val="en-US"/>
          </w:rPr>
        </w:r>
        <w:r w:rsidR="00132E0A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  <w:r w:rsidR="00132E0A">
          <w:rPr>
            <w:rFonts w:ascii="Times New Roman" w:hAnsi="Times New Roman" w:cs="Times New Roman"/>
            <w:sz w:val="24"/>
            <w:szCs w:val="24"/>
            <w:lang w:val="en-US"/>
          </w:rPr>
        </w:r>
        <w:r w:rsidR="00132E0A">
          <w:rPr>
            <w:rFonts w:ascii="Times New Roman" w:hAnsi="Times New Roman" w:cs="Times New Roman"/>
            <w:sz w:val="24"/>
            <w:szCs w:val="24"/>
            <w:lang w:val="en-US"/>
          </w:rPr>
          <w:fldChar w:fldCharType="separate"/>
        </w:r>
        <w:r w:rsidR="0087524D" w:rsidRPr="0087524D">
          <w:rPr>
            <w:rFonts w:ascii="Times New Roman" w:hAnsi="Times New Roman" w:cs="Times New Roman"/>
            <w:noProof/>
            <w:sz w:val="24"/>
            <w:szCs w:val="24"/>
            <w:vertAlign w:val="superscript"/>
            <w:lang w:val="en-US"/>
          </w:rPr>
          <w:t>5</w:t>
        </w:r>
        <w:r w:rsidR="00132E0A">
          <w:rPr>
            <w:rFonts w:ascii="Times New Roman" w:hAnsi="Times New Roman" w:cs="Times New Roman"/>
            <w:sz w:val="24"/>
            <w:szCs w:val="24"/>
            <w:lang w:val="en-US"/>
          </w:rPr>
          <w:fldChar w:fldCharType="end"/>
        </w:r>
      </w:hyperlink>
      <w:r w:rsidR="00C556F6" w:rsidRPr="00446C86">
        <w:rPr>
          <w:rFonts w:ascii="Times New Roman" w:hAnsi="Times New Roman" w:cs="Times New Roman"/>
          <w:sz w:val="24"/>
          <w:szCs w:val="24"/>
          <w:lang w:val="en-US"/>
        </w:rPr>
        <w:t xml:space="preserve"> Th</w:t>
      </w:r>
      <w:r w:rsidR="00AF325A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C556F6" w:rsidRPr="00446C86">
        <w:rPr>
          <w:rFonts w:ascii="Times New Roman" w:hAnsi="Times New Roman" w:cs="Times New Roman"/>
          <w:sz w:val="24"/>
          <w:szCs w:val="24"/>
          <w:lang w:val="en-US"/>
        </w:rPr>
        <w:t xml:space="preserve"> DICOM images were analyzed using Osi</w:t>
      </w:r>
      <w:r w:rsidR="00492BE7" w:rsidRPr="00446C86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C556F6" w:rsidRPr="00446C86">
        <w:rPr>
          <w:rFonts w:ascii="Times New Roman" w:hAnsi="Times New Roman" w:cs="Times New Roman"/>
          <w:sz w:val="24"/>
          <w:szCs w:val="24"/>
          <w:lang w:val="en-US"/>
        </w:rPr>
        <w:t xml:space="preserve">is 4.19 (University Hospital of Geneva, Geneva, Switzerland) for manual segmentation of lung parenchyma. </w:t>
      </w:r>
      <w:r w:rsidR="001E24EE" w:rsidRPr="00446C86"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446C86">
        <w:rPr>
          <w:rFonts w:ascii="Times New Roman" w:hAnsi="Times New Roman" w:cs="Times New Roman"/>
          <w:sz w:val="24"/>
          <w:szCs w:val="24"/>
          <w:lang w:val="en-US"/>
        </w:rPr>
        <w:t xml:space="preserve">he percentage of total lung mass that was nonaerated (densities between -200 and +100 UH) </w:t>
      </w:r>
      <w:r w:rsidR="001E24EE" w:rsidRPr="00446C86">
        <w:rPr>
          <w:rFonts w:ascii="Times New Roman" w:hAnsi="Times New Roman" w:cs="Times New Roman"/>
          <w:sz w:val="24"/>
          <w:szCs w:val="24"/>
          <w:lang w:val="en-US"/>
        </w:rPr>
        <w:t xml:space="preserve">was calculated </w:t>
      </w:r>
      <w:r w:rsidR="00AF325A">
        <w:rPr>
          <w:rFonts w:ascii="Times New Roman" w:hAnsi="Times New Roman" w:cs="Times New Roman"/>
          <w:sz w:val="24"/>
          <w:szCs w:val="24"/>
          <w:lang w:val="en-US"/>
        </w:rPr>
        <w:t>using</w:t>
      </w:r>
      <w:r w:rsidR="00822AD6" w:rsidRPr="00446C86">
        <w:rPr>
          <w:rFonts w:ascii="Times New Roman" w:hAnsi="Times New Roman" w:cs="Times New Roman"/>
          <w:sz w:val="24"/>
          <w:szCs w:val="24"/>
          <w:lang w:val="en-US"/>
        </w:rPr>
        <w:t xml:space="preserve"> Luva</w:t>
      </w:r>
      <w:r w:rsidR="00CD0FAF">
        <w:rPr>
          <w:rFonts w:ascii="Times New Roman" w:hAnsi="Times New Roman" w:cs="Times New Roman"/>
          <w:sz w:val="24"/>
          <w:szCs w:val="24"/>
          <w:lang w:val="en-US"/>
        </w:rPr>
        <w:t> </w:t>
      </w:r>
      <w:r w:rsidR="00822AD6" w:rsidRPr="00446C86">
        <w:rPr>
          <w:rFonts w:ascii="Times New Roman" w:hAnsi="Times New Roman" w:cs="Times New Roman"/>
          <w:sz w:val="24"/>
          <w:szCs w:val="24"/>
          <w:lang w:val="en-US"/>
        </w:rPr>
        <w:t xml:space="preserve">2005 </w:t>
      </w:r>
      <w:r w:rsidR="00446C86" w:rsidRPr="00446C86">
        <w:rPr>
          <w:rFonts w:ascii="Times New Roman" w:hAnsi="Times New Roman" w:cs="Times New Roman"/>
          <w:sz w:val="24"/>
          <w:szCs w:val="24"/>
          <w:lang w:val="en-US"/>
        </w:rPr>
        <w:t>(Nico Heller, 2005)</w:t>
      </w:r>
      <w:r w:rsidR="00822AD6" w:rsidRPr="00446C86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78F257E2" w14:textId="77777777" w:rsidR="00254784" w:rsidRPr="00254784" w:rsidRDefault="00254784" w:rsidP="00254784">
      <w:pPr>
        <w:shd w:val="clear" w:color="auto" w:fill="FFFFFF"/>
        <w:spacing w:after="120" w:line="360" w:lineRule="auto"/>
        <w:ind w:firstLine="709"/>
        <w:jc w:val="both"/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en-US"/>
        </w:rPr>
      </w:pPr>
      <w:bookmarkStart w:id="2" w:name="_Hlk492723587"/>
      <w:r w:rsidRPr="00254784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en-US"/>
        </w:rPr>
        <w:t xml:space="preserve">The primary outcome of this trial was </w:t>
      </w:r>
      <w:r w:rsidR="00AF325A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en-US"/>
        </w:rPr>
        <w:t>the</w:t>
      </w:r>
      <w:r w:rsidR="00215B1A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en-US"/>
        </w:rPr>
        <w:t xml:space="preserve"> identif</w:t>
      </w:r>
      <w:r w:rsidR="00AF325A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en-US"/>
        </w:rPr>
        <w:t>ication of</w:t>
      </w:r>
      <w:r w:rsidR="00215B1A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en-US"/>
        </w:rPr>
        <w:t xml:space="preserve"> the PEEP value</w:t>
      </w:r>
      <w:r w:rsidR="00AF325A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en-US"/>
        </w:rPr>
        <w:t>s</w:t>
      </w:r>
      <w:r w:rsidR="00215B1A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en-US"/>
        </w:rPr>
        <w:t xml:space="preserve"> that produced the best possible compromise </w:t>
      </w:r>
      <w:r w:rsidR="00AF325A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en-US"/>
        </w:rPr>
        <w:t>between</w:t>
      </w:r>
      <w:r w:rsidR="00215B1A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en-US"/>
        </w:rPr>
        <w:t xml:space="preserve"> lung collapse and hyperdistention during a PEEP titration procedure using EIT</w:t>
      </w:r>
      <w:r w:rsidRPr="00254784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en-US"/>
        </w:rPr>
        <w:t xml:space="preserve">. The secondary endpoint was the </w:t>
      </w:r>
      <w:r w:rsidR="00215B1A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en-US"/>
        </w:rPr>
        <w:t xml:space="preserve">amount of atelectasis, in percentage of lung mass, evaluated by </w:t>
      </w:r>
      <w:r w:rsidR="00AF325A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en-US"/>
        </w:rPr>
        <w:t xml:space="preserve">a </w:t>
      </w:r>
      <w:r w:rsidR="00215B1A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en-US"/>
        </w:rPr>
        <w:t>chest CT scan after extubation.</w:t>
      </w:r>
      <w:r w:rsidRPr="00254784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en-US"/>
        </w:rPr>
        <w:t xml:space="preserve"> Additional exploratory endpoints w</w:t>
      </w:r>
      <w:r w:rsidR="00AC311D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en-US"/>
        </w:rPr>
        <w:t>ere</w:t>
      </w:r>
      <w:r w:rsidRPr="00254784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en-US"/>
        </w:rPr>
        <w:t xml:space="preserve"> </w:t>
      </w:r>
      <w:r w:rsidRPr="00254784">
        <w:rPr>
          <w:rFonts w:ascii="Times New Roman" w:hAnsi="Times New Roman" w:cs="Times New Roman"/>
          <w:bCs/>
          <w:color w:val="000000"/>
          <w:sz w:val="24"/>
          <w:szCs w:val="24"/>
          <w:shd w:val="clear" w:color="auto" w:fill="FFFFFF"/>
          <w:lang w:val="en-US"/>
        </w:rPr>
        <w:lastRenderedPageBreak/>
        <w:t>the impact of PEEP selection (according to randomization) on pulmonary function and hemodynamics.</w:t>
      </w:r>
    </w:p>
    <w:bookmarkEnd w:id="2"/>
    <w:p w14:paraId="04226A06" w14:textId="77777777" w:rsidR="004C3432" w:rsidRDefault="004C3432" w:rsidP="00066935">
      <w:pPr>
        <w:shd w:val="clear" w:color="auto" w:fill="FFFFFF"/>
        <w:spacing w:after="120" w:line="360" w:lineRule="auto"/>
        <w:ind w:firstLine="709"/>
        <w:jc w:val="both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</w:pPr>
    </w:p>
    <w:p w14:paraId="374A1177" w14:textId="77777777" w:rsidR="004C3432" w:rsidRPr="00F86AE0" w:rsidRDefault="004C3432" w:rsidP="00066935">
      <w:pPr>
        <w:shd w:val="clear" w:color="auto" w:fill="FFFFFF"/>
        <w:spacing w:after="120" w:line="360" w:lineRule="auto"/>
        <w:ind w:firstLine="709"/>
        <w:jc w:val="both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  <w:lang w:val="en-US"/>
        </w:rPr>
      </w:pPr>
    </w:p>
    <w:p w14:paraId="2F8CDF4B" w14:textId="77777777" w:rsidR="00F86AE0" w:rsidRPr="000E2B9B" w:rsidRDefault="00F86AE0">
      <w:pPr>
        <w:suppressAutoHyphens w:val="0"/>
        <w:spacing w:line="259" w:lineRule="auto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US" w:eastAsia="pt-BR"/>
        </w:rPr>
      </w:pPr>
      <w:r w:rsidRPr="000E2B9B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US" w:eastAsia="pt-BR"/>
        </w:rPr>
        <w:t>REFERENCES</w:t>
      </w:r>
    </w:p>
    <w:p w14:paraId="4A5F0AA6" w14:textId="77777777" w:rsidR="0087524D" w:rsidRDefault="0087524D" w:rsidP="0087524D">
      <w:pPr>
        <w:shd w:val="clear" w:color="auto" w:fill="FFFFFF"/>
        <w:spacing w:after="0" w:line="480" w:lineRule="auto"/>
        <w:jc w:val="both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US" w:eastAsia="pt-BR"/>
        </w:rPr>
      </w:pPr>
    </w:p>
    <w:p w14:paraId="3B286A4E" w14:textId="77777777" w:rsidR="0087524D" w:rsidRPr="0087524D" w:rsidRDefault="00132E0A" w:rsidP="00A764BF">
      <w:pPr>
        <w:pStyle w:val="EndNoteBibliography"/>
        <w:tabs>
          <w:tab w:val="left" w:pos="397"/>
        </w:tabs>
        <w:spacing w:after="120" w:line="320" w:lineRule="atLeast"/>
        <w:ind w:left="397" w:hanging="397"/>
        <w:rPr>
          <w:noProof/>
        </w:rPr>
      </w:pPr>
      <w:r w:rsidRPr="00A764BF">
        <w:rPr>
          <w:noProof/>
        </w:rPr>
        <w:fldChar w:fldCharType="begin"/>
      </w:r>
      <w:r w:rsidR="0087524D" w:rsidRPr="00A764BF">
        <w:rPr>
          <w:noProof/>
        </w:rPr>
        <w:instrText xml:space="preserve"> ADDIN EN.REFLIST </w:instrText>
      </w:r>
      <w:r w:rsidRPr="00A764BF">
        <w:rPr>
          <w:noProof/>
        </w:rPr>
        <w:fldChar w:fldCharType="separate"/>
      </w:r>
      <w:r w:rsidR="0087524D" w:rsidRPr="0087524D">
        <w:rPr>
          <w:noProof/>
        </w:rPr>
        <w:t>1.</w:t>
      </w:r>
      <w:r w:rsidR="0087524D" w:rsidRPr="0087524D">
        <w:rPr>
          <w:noProof/>
        </w:rPr>
        <w:tab/>
        <w:t>Ventilation with lower tidal volumes as compared with traditional tidal volumes for acute lung injury and the acute respiratory distress syndrome. The Acute Respiratory Distress Syndrome Network. N Engl J Med 2000; 342: 1301-8</w:t>
      </w:r>
    </w:p>
    <w:p w14:paraId="188310AC" w14:textId="77777777" w:rsidR="0087524D" w:rsidRPr="0087524D" w:rsidRDefault="0087524D" w:rsidP="00A764BF">
      <w:pPr>
        <w:pStyle w:val="EndNoteBibliography"/>
        <w:tabs>
          <w:tab w:val="left" w:pos="397"/>
        </w:tabs>
        <w:spacing w:after="120" w:line="320" w:lineRule="atLeast"/>
        <w:ind w:left="397" w:hanging="397"/>
        <w:rPr>
          <w:noProof/>
        </w:rPr>
      </w:pPr>
      <w:r w:rsidRPr="0087524D">
        <w:rPr>
          <w:noProof/>
        </w:rPr>
        <w:t>2.</w:t>
      </w:r>
      <w:r w:rsidRPr="0087524D">
        <w:rPr>
          <w:noProof/>
        </w:rPr>
        <w:tab/>
        <w:t>Costa EL, Borges JB, Melo A, Suarez-Sipmann F, Toufen C, Jr., Bohm SH, Amato MB: Bedside estimation of recruitable alveolar collapse and hyperdistension by electrical impedance tomography. Intensive Care Med 2009; 35: 1132-7</w:t>
      </w:r>
    </w:p>
    <w:p w14:paraId="77236442" w14:textId="77777777" w:rsidR="0087524D" w:rsidRPr="0087524D" w:rsidRDefault="0087524D" w:rsidP="00A764BF">
      <w:pPr>
        <w:pStyle w:val="EndNoteBibliography"/>
        <w:tabs>
          <w:tab w:val="left" w:pos="397"/>
        </w:tabs>
        <w:spacing w:after="120" w:line="320" w:lineRule="atLeast"/>
        <w:ind w:left="397" w:hanging="397"/>
        <w:rPr>
          <w:noProof/>
        </w:rPr>
      </w:pPr>
      <w:r w:rsidRPr="0087524D">
        <w:rPr>
          <w:noProof/>
        </w:rPr>
        <w:t>3.</w:t>
      </w:r>
      <w:r w:rsidRPr="0087524D">
        <w:rPr>
          <w:noProof/>
        </w:rPr>
        <w:tab/>
        <w:t>Yoshida T, Torsani V, Gomes S, De Santis RR, Beraldo MA, Costa EL, Tucci MR, Zin WA, Kavanagh BP, Amato MB: Spontaneous effort causes occult pendelluft during mechanical ventilation. Am J Respir Crit Care Med 2013; 188: 1420-7</w:t>
      </w:r>
    </w:p>
    <w:p w14:paraId="23CA26A6" w14:textId="77777777" w:rsidR="0087524D" w:rsidRPr="0087524D" w:rsidRDefault="0087524D" w:rsidP="00A764BF">
      <w:pPr>
        <w:pStyle w:val="EndNoteBibliography"/>
        <w:tabs>
          <w:tab w:val="left" w:pos="397"/>
        </w:tabs>
        <w:spacing w:after="120" w:line="320" w:lineRule="atLeast"/>
        <w:ind w:left="397" w:hanging="397"/>
        <w:rPr>
          <w:noProof/>
        </w:rPr>
      </w:pPr>
      <w:r w:rsidRPr="0087524D">
        <w:rPr>
          <w:noProof/>
        </w:rPr>
        <w:t>4.</w:t>
      </w:r>
      <w:r w:rsidRPr="0087524D">
        <w:rPr>
          <w:noProof/>
        </w:rPr>
        <w:tab/>
        <w:t>Larke FJ, Kruger RL, Cagnon CH, Flynn MJ, McNitt-Gray MM, Wu X, Judy PF, Cody DD: Estimated radiation dose associated with low-dose chest CT of average-size participants in the National Lung Screening Trial. AJR Am J Roentgenol 2011; 197: 1165-9</w:t>
      </w:r>
    </w:p>
    <w:p w14:paraId="1D396CB9" w14:textId="77777777" w:rsidR="0087524D" w:rsidRPr="0087524D" w:rsidRDefault="0087524D" w:rsidP="00A764BF">
      <w:pPr>
        <w:pStyle w:val="EndNoteBibliography"/>
        <w:tabs>
          <w:tab w:val="left" w:pos="397"/>
        </w:tabs>
        <w:spacing w:after="120" w:line="320" w:lineRule="atLeast"/>
        <w:ind w:left="397" w:hanging="397"/>
        <w:rPr>
          <w:noProof/>
        </w:rPr>
      </w:pPr>
      <w:r w:rsidRPr="0087524D">
        <w:rPr>
          <w:noProof/>
        </w:rPr>
        <w:t>5.</w:t>
      </w:r>
      <w:r w:rsidRPr="0087524D">
        <w:rPr>
          <w:noProof/>
        </w:rPr>
        <w:tab/>
        <w:t>Reske AW, Reske AP, Gast HA, Seiwerts M, Beda A, Gottschaldt U, Josten C, Schreiter D, Heller N, Wrigge H, Amato MB: Extrapolation from ten sections can make CT-based quantification of lung aeration more practicable. Intensive Care Med 2010; 36: 1836-44</w:t>
      </w:r>
    </w:p>
    <w:p w14:paraId="3F0CB472" w14:textId="77777777" w:rsidR="00F86AE0" w:rsidRPr="000E2B9B" w:rsidRDefault="00132E0A" w:rsidP="00A764BF">
      <w:pPr>
        <w:pStyle w:val="EndNoteBibliography"/>
        <w:tabs>
          <w:tab w:val="left" w:pos="397"/>
        </w:tabs>
        <w:spacing w:after="120" w:line="320" w:lineRule="atLeast"/>
        <w:ind w:left="397" w:hanging="397"/>
        <w:rPr>
          <w:rFonts w:eastAsia="Times New Roman"/>
          <w:b/>
          <w:bCs/>
          <w:color w:val="000000"/>
          <w:szCs w:val="24"/>
          <w:lang w:eastAsia="pt-BR"/>
        </w:rPr>
      </w:pPr>
      <w:r w:rsidRPr="00A764BF">
        <w:rPr>
          <w:noProof/>
        </w:rPr>
        <w:fldChar w:fldCharType="end"/>
      </w:r>
    </w:p>
    <w:p w14:paraId="65735EF1" w14:textId="77777777" w:rsidR="00445F66" w:rsidRDefault="00445F66" w:rsidP="006D4ED2">
      <w:pPr>
        <w:tabs>
          <w:tab w:val="left" w:pos="397"/>
          <w:tab w:val="left" w:pos="454"/>
        </w:tabs>
        <w:suppressAutoHyphens w:val="0"/>
        <w:spacing w:before="120" w:after="120" w:line="320" w:lineRule="atLeast"/>
        <w:ind w:left="397" w:hanging="397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US" w:eastAsia="pt-BR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US" w:eastAsia="pt-BR"/>
        </w:rPr>
        <w:br w:type="page"/>
      </w:r>
    </w:p>
    <w:p w14:paraId="160E221D" w14:textId="77777777" w:rsidR="00F47E41" w:rsidRPr="00F47E41" w:rsidRDefault="00F47E41" w:rsidP="00582053">
      <w:pPr>
        <w:suppressAutoHyphens w:val="0"/>
        <w:spacing w:after="360" w:line="259" w:lineRule="auto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US" w:eastAsia="pt-BR"/>
        </w:rPr>
      </w:pPr>
      <w:r w:rsidRPr="00F47E41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US" w:eastAsia="pt-BR"/>
        </w:rPr>
        <w:lastRenderedPageBreak/>
        <w:t xml:space="preserve">Table E1. </w:t>
      </w:r>
      <w:r w:rsidRPr="00C343C2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t-BR"/>
        </w:rPr>
        <w:t>B</w:t>
      </w:r>
      <w:r w:rsidR="009C525C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t-BR"/>
        </w:rPr>
        <w:t>aseline Characteristics of the p</w:t>
      </w:r>
      <w:r w:rsidRPr="00C343C2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t-BR"/>
        </w:rPr>
        <w:t>atients</w:t>
      </w:r>
    </w:p>
    <w:tbl>
      <w:tblPr>
        <w:tblW w:w="9169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060"/>
        <w:gridCol w:w="1562"/>
        <w:gridCol w:w="625"/>
        <w:gridCol w:w="708"/>
        <w:gridCol w:w="693"/>
        <w:gridCol w:w="681"/>
        <w:gridCol w:w="681"/>
        <w:gridCol w:w="681"/>
        <w:gridCol w:w="739"/>
        <w:gridCol w:w="739"/>
      </w:tblGrid>
      <w:tr w:rsidR="00246229" w:rsidRPr="00F47E41" w14:paraId="2FC28996" w14:textId="77777777" w:rsidTr="00246229">
        <w:trPr>
          <w:trHeight w:val="300"/>
          <w:jc w:val="center"/>
        </w:trPr>
        <w:tc>
          <w:tcPr>
            <w:tcW w:w="3622" w:type="dxa"/>
            <w:gridSpan w:val="2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73F6EDA" w14:textId="77777777" w:rsidR="00246229" w:rsidRPr="00F47E41" w:rsidRDefault="00246229" w:rsidP="00246229">
            <w:pPr>
              <w:suppressAutoHyphens w:val="0"/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pt-BR"/>
              </w:rPr>
            </w:pPr>
            <w:proofErr w:type="spellStart"/>
            <w:r w:rsidRPr="00F47E4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4"/>
                <w:lang w:eastAsia="pt-BR"/>
              </w:rPr>
              <w:t>Demographic</w:t>
            </w:r>
            <w:proofErr w:type="spellEnd"/>
            <w:r w:rsidRPr="00F47E4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4"/>
                <w:lang w:eastAsia="pt-BR"/>
              </w:rPr>
              <w:t xml:space="preserve"> </w:t>
            </w:r>
            <w:proofErr w:type="spellStart"/>
            <w:r w:rsidRPr="00F47E4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4"/>
                <w:lang w:eastAsia="pt-BR"/>
              </w:rPr>
              <w:t>and</w:t>
            </w:r>
            <w:proofErr w:type="spellEnd"/>
            <w:r w:rsidRPr="00F47E4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4"/>
                <w:lang w:eastAsia="pt-BR"/>
              </w:rPr>
              <w:t xml:space="preserve"> </w:t>
            </w:r>
            <w:proofErr w:type="spellStart"/>
            <w:r w:rsidRPr="00F47E4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4"/>
                <w:lang w:eastAsia="pt-BR"/>
              </w:rPr>
              <w:t>ClinicalVariables</w:t>
            </w:r>
            <w:proofErr w:type="spellEnd"/>
          </w:p>
        </w:tc>
        <w:tc>
          <w:tcPr>
            <w:tcW w:w="2707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78C8381" w14:textId="77777777" w:rsidR="00246229" w:rsidRPr="00F47E41" w:rsidRDefault="00246229" w:rsidP="00246229">
            <w:pPr>
              <w:suppressAutoHyphens w:val="0"/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pt-BR"/>
              </w:rPr>
            </w:pPr>
            <w:proofErr w:type="spellStart"/>
            <w:r w:rsidRPr="00F47E4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4"/>
                <w:lang w:eastAsia="pt-BR"/>
              </w:rPr>
              <w:t>Laparoscopic</w:t>
            </w:r>
            <w:proofErr w:type="spellEnd"/>
            <w:r w:rsidRPr="00F47E4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4"/>
                <w:lang w:eastAsia="pt-BR"/>
              </w:rPr>
              <w:t xml:space="preserve"> (n=20)</w:t>
            </w:r>
          </w:p>
        </w:tc>
        <w:tc>
          <w:tcPr>
            <w:tcW w:w="2840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49DAB55" w14:textId="77777777" w:rsidR="00246229" w:rsidRPr="00F47E41" w:rsidRDefault="00246229" w:rsidP="00246229">
            <w:pPr>
              <w:suppressAutoHyphens w:val="0"/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pt-BR"/>
              </w:rPr>
            </w:pPr>
            <w:proofErr w:type="spellStart"/>
            <w:r w:rsidRPr="00F47E4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4"/>
                <w:lang w:eastAsia="pt-BR"/>
              </w:rPr>
              <w:t>Open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4"/>
                <w:lang w:eastAsia="pt-BR"/>
              </w:rPr>
              <w:t>Surgery</w:t>
            </w:r>
            <w:proofErr w:type="spellEnd"/>
            <w:r w:rsidRPr="00F47E4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4"/>
                <w:lang w:eastAsia="pt-BR"/>
              </w:rPr>
              <w:t xml:space="preserve"> (n=20)</w:t>
            </w:r>
          </w:p>
        </w:tc>
      </w:tr>
      <w:tr w:rsidR="00246229" w:rsidRPr="00F47E41" w14:paraId="63562C3D" w14:textId="77777777" w:rsidTr="00246229">
        <w:trPr>
          <w:trHeight w:val="300"/>
          <w:jc w:val="center"/>
        </w:trPr>
        <w:tc>
          <w:tcPr>
            <w:tcW w:w="3622" w:type="dxa"/>
            <w:gridSpan w:val="2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52511B0" w14:textId="77777777" w:rsidR="00246229" w:rsidRPr="00F47E41" w:rsidRDefault="00246229" w:rsidP="00246229">
            <w:pPr>
              <w:suppressAutoHyphens w:val="0"/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pt-BR"/>
              </w:rPr>
            </w:pPr>
          </w:p>
        </w:tc>
        <w:tc>
          <w:tcPr>
            <w:tcW w:w="133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A2470BF" w14:textId="77777777" w:rsidR="00246229" w:rsidRPr="00F47E41" w:rsidRDefault="00246229" w:rsidP="00246229">
            <w:pPr>
              <w:suppressAutoHyphens w:val="0"/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pt-BR"/>
              </w:rPr>
            </w:pPr>
            <w:r w:rsidRPr="00F47E4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4"/>
                <w:lang w:val="en-US" w:eastAsia="pt-BR"/>
              </w:rPr>
              <w:t>PEEP4</w:t>
            </w:r>
            <w:r w:rsidRPr="00F47E4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4"/>
                <w:lang w:val="en-US" w:eastAsia="pt-BR"/>
              </w:rPr>
              <w:br/>
              <w:t xml:space="preserve"> (n=10)</w:t>
            </w:r>
          </w:p>
        </w:tc>
        <w:tc>
          <w:tcPr>
            <w:tcW w:w="137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30600C4" w14:textId="77777777" w:rsidR="00246229" w:rsidRPr="00F47E41" w:rsidRDefault="00246229" w:rsidP="00246229">
            <w:pPr>
              <w:suppressAutoHyphens w:val="0"/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pt-BR"/>
              </w:rPr>
            </w:pPr>
            <w:r w:rsidRPr="00F47E4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4"/>
                <w:lang w:val="en-US" w:eastAsia="pt-BR"/>
              </w:rPr>
              <w:t>PEEP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4"/>
                <w:lang w:val="en-US" w:eastAsia="pt-BR"/>
              </w:rPr>
              <w:t>-EI</w:t>
            </w:r>
            <w:r w:rsidRPr="00F47E4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4"/>
                <w:lang w:val="en-US" w:eastAsia="pt-BR"/>
              </w:rPr>
              <w:t>T</w:t>
            </w:r>
            <w:r w:rsidRPr="00F47E4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4"/>
                <w:lang w:val="en-US" w:eastAsia="pt-BR"/>
              </w:rPr>
              <w:br/>
              <w:t>(n=10)</w:t>
            </w:r>
          </w:p>
        </w:tc>
        <w:tc>
          <w:tcPr>
            <w:tcW w:w="136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8582D95" w14:textId="77777777" w:rsidR="00246229" w:rsidRPr="00F47E41" w:rsidRDefault="00246229" w:rsidP="00246229">
            <w:pPr>
              <w:suppressAutoHyphens w:val="0"/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pt-BR"/>
              </w:rPr>
            </w:pPr>
            <w:r w:rsidRPr="00F47E4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4"/>
                <w:lang w:val="en-US" w:eastAsia="pt-BR"/>
              </w:rPr>
              <w:t>PEEP4</w:t>
            </w:r>
            <w:r w:rsidRPr="00F47E4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4"/>
                <w:lang w:val="en-US" w:eastAsia="pt-BR"/>
              </w:rPr>
              <w:br/>
              <w:t>(n=10)</w:t>
            </w:r>
          </w:p>
        </w:tc>
        <w:tc>
          <w:tcPr>
            <w:tcW w:w="147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9D96075" w14:textId="77777777" w:rsidR="00246229" w:rsidRPr="00F47E41" w:rsidRDefault="00246229" w:rsidP="00246229">
            <w:pPr>
              <w:suppressAutoHyphens w:val="0"/>
              <w:spacing w:before="60" w:after="6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eastAsia="pt-BR"/>
              </w:rPr>
            </w:pPr>
            <w:r w:rsidRPr="00F47E4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4"/>
                <w:lang w:val="en-US" w:eastAsia="pt-BR"/>
              </w:rPr>
              <w:t>PEEP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4"/>
                <w:lang w:val="en-US" w:eastAsia="pt-BR"/>
              </w:rPr>
              <w:t>-EI</w:t>
            </w:r>
            <w:r w:rsidRPr="00F47E4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4"/>
                <w:lang w:val="en-US" w:eastAsia="pt-BR"/>
              </w:rPr>
              <w:t>T</w:t>
            </w:r>
            <w:r w:rsidRPr="00F47E4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4"/>
                <w:lang w:val="en-US" w:eastAsia="pt-BR"/>
              </w:rPr>
              <w:br/>
              <w:t>(n=10)</w:t>
            </w:r>
          </w:p>
        </w:tc>
      </w:tr>
      <w:tr w:rsidR="004F3FFB" w:rsidRPr="00F47E41" w14:paraId="4B68C03F" w14:textId="77777777" w:rsidTr="00246229">
        <w:trPr>
          <w:trHeight w:val="300"/>
          <w:jc w:val="center"/>
        </w:trPr>
        <w:tc>
          <w:tcPr>
            <w:tcW w:w="2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EC01CA" w14:textId="77777777" w:rsidR="004F3FFB" w:rsidRPr="007375A1" w:rsidRDefault="004F3FFB" w:rsidP="00246229">
            <w:pPr>
              <w:suppressAutoHyphens w:val="0"/>
              <w:spacing w:before="10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val="en-US" w:eastAsia="pt-BR"/>
              </w:rPr>
              <w:t xml:space="preserve">Age, median, (IQR), </w:t>
            </w:r>
            <w:proofErr w:type="spellStart"/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val="en-US" w:eastAsia="pt-BR"/>
              </w:rPr>
              <w:t>yr</w:t>
            </w:r>
            <w:proofErr w:type="spellEnd"/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0D9639" w14:textId="77777777" w:rsidR="004F3FFB" w:rsidRPr="007375A1" w:rsidRDefault="004F3FFB" w:rsidP="00246229">
            <w:pPr>
              <w:suppressAutoHyphens w:val="0"/>
              <w:spacing w:before="10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</w:p>
        </w:tc>
        <w:tc>
          <w:tcPr>
            <w:tcW w:w="62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48DBA7" w14:textId="77777777" w:rsidR="004F3FFB" w:rsidRPr="007375A1" w:rsidRDefault="004F3FFB" w:rsidP="00246229">
            <w:pPr>
              <w:suppressAutoHyphens w:val="0"/>
              <w:spacing w:before="10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52.1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1F726F" w14:textId="77777777" w:rsidR="004F3FFB" w:rsidRPr="007375A1" w:rsidRDefault="004F3FFB" w:rsidP="00246229">
            <w:pPr>
              <w:suppressAutoHyphens w:val="0"/>
              <w:spacing w:before="10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(41-60)</w:t>
            </w:r>
          </w:p>
        </w:tc>
        <w:tc>
          <w:tcPr>
            <w:tcW w:w="6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75BADC" w14:textId="77777777" w:rsidR="004F3FFB" w:rsidRPr="007375A1" w:rsidRDefault="004F3FFB" w:rsidP="00246229">
            <w:pPr>
              <w:suppressAutoHyphens w:val="0"/>
              <w:spacing w:before="10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45.1</w:t>
            </w:r>
          </w:p>
        </w:tc>
        <w:tc>
          <w:tcPr>
            <w:tcW w:w="68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8E35AF" w14:textId="77777777" w:rsidR="004F3FFB" w:rsidRPr="007375A1" w:rsidRDefault="004F3FFB" w:rsidP="00246229">
            <w:pPr>
              <w:suppressAutoHyphens w:val="0"/>
              <w:spacing w:before="10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(28-65)</w:t>
            </w:r>
          </w:p>
        </w:tc>
        <w:tc>
          <w:tcPr>
            <w:tcW w:w="68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AE480A" w14:textId="77777777" w:rsidR="004F3FFB" w:rsidRPr="007375A1" w:rsidRDefault="004F3FFB" w:rsidP="00246229">
            <w:pPr>
              <w:suppressAutoHyphens w:val="0"/>
              <w:spacing w:before="10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56.4</w:t>
            </w:r>
          </w:p>
        </w:tc>
        <w:tc>
          <w:tcPr>
            <w:tcW w:w="68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0E9181" w14:textId="77777777" w:rsidR="004F3FFB" w:rsidRPr="007375A1" w:rsidRDefault="004F3FFB" w:rsidP="00246229">
            <w:pPr>
              <w:suppressAutoHyphens w:val="0"/>
              <w:spacing w:before="10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(33-68)</w:t>
            </w:r>
          </w:p>
        </w:tc>
        <w:tc>
          <w:tcPr>
            <w:tcW w:w="73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F0F507" w14:textId="77777777" w:rsidR="004F3FFB" w:rsidRPr="007375A1" w:rsidRDefault="004F3FFB" w:rsidP="00246229">
            <w:pPr>
              <w:suppressAutoHyphens w:val="0"/>
              <w:spacing w:before="10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56.4</w:t>
            </w:r>
          </w:p>
        </w:tc>
        <w:tc>
          <w:tcPr>
            <w:tcW w:w="73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F4EE5A" w14:textId="77777777" w:rsidR="004F3FFB" w:rsidRPr="007375A1" w:rsidRDefault="004F3FFB" w:rsidP="00246229">
            <w:pPr>
              <w:suppressAutoHyphens w:val="0"/>
              <w:spacing w:before="10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(26-74)</w:t>
            </w:r>
          </w:p>
        </w:tc>
      </w:tr>
      <w:tr w:rsidR="004F3FFB" w:rsidRPr="00F47E41" w14:paraId="717ECD5C" w14:textId="77777777" w:rsidTr="00246229">
        <w:trPr>
          <w:trHeight w:val="300"/>
          <w:jc w:val="center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A40AA7" w14:textId="77777777" w:rsidR="004F3FFB" w:rsidRPr="007375A1" w:rsidRDefault="004F3FFB" w:rsidP="004F3FFB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val="en-US" w:eastAsia="pt-BR"/>
              </w:rPr>
              <w:t>Male sex, n</w:t>
            </w:r>
            <w:r w:rsidR="00012C45"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val="en-US" w:eastAsia="pt-BR"/>
              </w:rPr>
              <w:t xml:space="preserve"> (%)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397360" w14:textId="77777777" w:rsidR="004F3FFB" w:rsidRPr="007375A1" w:rsidRDefault="004F3FFB" w:rsidP="004F3FFB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0BE106" w14:textId="77777777" w:rsidR="004F3FFB" w:rsidRPr="007375A1" w:rsidRDefault="004F3FFB" w:rsidP="004F3FFB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C47108" w14:textId="77777777" w:rsidR="004F3FFB" w:rsidRPr="007375A1" w:rsidRDefault="004F3FFB" w:rsidP="004F3FFB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(30)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310F2F" w14:textId="77777777" w:rsidR="004F3FFB" w:rsidRPr="007375A1" w:rsidRDefault="004F3FFB" w:rsidP="004F3FFB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2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20384B" w14:textId="77777777" w:rsidR="004F3FFB" w:rsidRPr="007375A1" w:rsidRDefault="004F3FFB" w:rsidP="004F3FFB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(20)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1C7442" w14:textId="77777777" w:rsidR="004F3FFB" w:rsidRPr="007375A1" w:rsidRDefault="004F3FFB" w:rsidP="004F3FFB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5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A4C7BD" w14:textId="77777777" w:rsidR="004F3FFB" w:rsidRPr="007375A1" w:rsidRDefault="004F3FFB" w:rsidP="004F3FFB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(50)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8F8D9A" w14:textId="77777777" w:rsidR="004F3FFB" w:rsidRPr="007375A1" w:rsidRDefault="004F3FFB" w:rsidP="004F3FFB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8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384369" w14:textId="77777777" w:rsidR="004F3FFB" w:rsidRPr="007375A1" w:rsidRDefault="004F3FFB" w:rsidP="004F3FFB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(80)</w:t>
            </w:r>
          </w:p>
        </w:tc>
      </w:tr>
      <w:tr w:rsidR="00F47E41" w:rsidRPr="00F47E41" w14:paraId="7273862E" w14:textId="77777777" w:rsidTr="00246229">
        <w:trPr>
          <w:trHeight w:val="300"/>
          <w:jc w:val="center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947CC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val="en-US" w:eastAsia="pt-BR"/>
              </w:rPr>
              <w:t>Weigh</w:t>
            </w:r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  <w:t xml:space="preserve">t, </w:t>
            </w:r>
            <w:proofErr w:type="spellStart"/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  <w:t>mean</w:t>
            </w:r>
            <w:proofErr w:type="spellEnd"/>
            <w:r w:rsidR="00012C45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  <w:t xml:space="preserve">± </w:t>
            </w:r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  <w:t>SD, kg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641CE0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486F4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86.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AA26B8" w14:textId="77777777" w:rsidR="00F47E41" w:rsidRPr="007375A1" w:rsidRDefault="006D016C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 xml:space="preserve">± </w:t>
            </w:r>
            <w:r w:rsidR="00F47E41"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15.8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9C1FC8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78.5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7C2BAC" w14:textId="77777777" w:rsidR="00F47E41" w:rsidRPr="007375A1" w:rsidRDefault="006D016C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 xml:space="preserve">± </w:t>
            </w:r>
            <w:r w:rsidR="00F47E41"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17.1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A45486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71.5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4BA060" w14:textId="77777777" w:rsidR="00F47E41" w:rsidRPr="007375A1" w:rsidRDefault="006D016C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 xml:space="preserve">± </w:t>
            </w:r>
            <w:r w:rsidR="00F47E41"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12.8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45AEA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75.1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30AD41" w14:textId="77777777" w:rsidR="00F47E41" w:rsidRPr="007375A1" w:rsidRDefault="006D016C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 xml:space="preserve">± </w:t>
            </w:r>
            <w:r w:rsidR="00F47E41"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14.6</w:t>
            </w:r>
          </w:p>
        </w:tc>
      </w:tr>
      <w:tr w:rsidR="00F47E41" w:rsidRPr="00F47E41" w14:paraId="7D17AB44" w14:textId="77777777" w:rsidTr="00246229">
        <w:trPr>
          <w:trHeight w:val="300"/>
          <w:jc w:val="center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F7E62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  <w:t xml:space="preserve">PBW, </w:t>
            </w:r>
            <w:proofErr w:type="spellStart"/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  <w:t>mean</w:t>
            </w:r>
            <w:proofErr w:type="spellEnd"/>
            <w:r w:rsidR="00012C45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  <w:t xml:space="preserve">± </w:t>
            </w:r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  <w:t>SD, kg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05032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1326F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54.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87C82" w14:textId="77777777" w:rsidR="00F47E41" w:rsidRPr="007375A1" w:rsidRDefault="006D016C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 xml:space="preserve">± </w:t>
            </w:r>
            <w:r w:rsidR="00F47E41"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12.5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6D49D5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54.7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B626F7" w14:textId="77777777" w:rsidR="00F47E41" w:rsidRPr="007375A1" w:rsidRDefault="006D016C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 xml:space="preserve">± </w:t>
            </w:r>
            <w:r w:rsidR="00F47E41"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7.9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01A4DE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54.4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1E8D41" w14:textId="77777777" w:rsidR="00F47E41" w:rsidRPr="007375A1" w:rsidRDefault="006D016C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 xml:space="preserve">± </w:t>
            </w:r>
            <w:r w:rsidR="00F47E41"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7.2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1D975C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62.4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44665D" w14:textId="77777777" w:rsidR="00F47E41" w:rsidRPr="007375A1" w:rsidRDefault="006D016C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 xml:space="preserve">± </w:t>
            </w:r>
            <w:r w:rsidR="00F47E41"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8.4</w:t>
            </w:r>
          </w:p>
        </w:tc>
      </w:tr>
      <w:tr w:rsidR="00F47E41" w:rsidRPr="00F47E41" w14:paraId="743553FA" w14:textId="77777777" w:rsidTr="00246229">
        <w:trPr>
          <w:trHeight w:val="300"/>
          <w:jc w:val="center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1241BD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val="en-US" w:eastAsia="pt-BR"/>
              </w:rPr>
            </w:pPr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val="en-US" w:eastAsia="pt-BR"/>
              </w:rPr>
              <w:t xml:space="preserve">BMI, mean </w:t>
            </w:r>
            <w:r w:rsidR="00012C45"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val="en-US" w:eastAsia="pt-BR"/>
              </w:rPr>
              <w:t xml:space="preserve">± </w:t>
            </w:r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val="en-US" w:eastAsia="pt-BR"/>
              </w:rPr>
              <w:t>SD</w:t>
            </w:r>
            <w:r w:rsidR="00012C45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val="en-US" w:eastAsia="pt-BR"/>
              </w:rPr>
              <w:t>,</w:t>
            </w:r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val="en-US" w:eastAsia="pt-BR"/>
              </w:rPr>
              <w:t xml:space="preserve"> kg/m</w:t>
            </w:r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vertAlign w:val="superscript"/>
                <w:lang w:val="en-US" w:eastAsia="pt-BR"/>
              </w:rPr>
              <w:t>2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70A589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</w:pP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B4340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33.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9FB6DC" w14:textId="77777777" w:rsidR="00F47E41" w:rsidRPr="007375A1" w:rsidRDefault="006D016C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 xml:space="preserve">± </w:t>
            </w:r>
            <w:r w:rsidR="00F47E41"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2.4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36C9C6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30.0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E77F15" w14:textId="77777777" w:rsidR="00F47E41" w:rsidRPr="007375A1" w:rsidRDefault="006D016C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 xml:space="preserve">± </w:t>
            </w:r>
            <w:r w:rsidR="00F47E41"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4.7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030D69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27.9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266B9C" w14:textId="77777777" w:rsidR="00F47E41" w:rsidRPr="007375A1" w:rsidRDefault="006D016C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 xml:space="preserve">± </w:t>
            </w:r>
            <w:r w:rsidR="00F47E41"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3.9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FAF9D0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26.7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E9EF7" w14:textId="77777777" w:rsidR="00F47E41" w:rsidRPr="007375A1" w:rsidRDefault="006D016C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 xml:space="preserve">± </w:t>
            </w:r>
            <w:r w:rsidR="00F47E41"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3.1</w:t>
            </w:r>
          </w:p>
        </w:tc>
      </w:tr>
      <w:tr w:rsidR="00F47E41" w:rsidRPr="0001575C" w14:paraId="0D8BF1D3" w14:textId="77777777" w:rsidTr="00246229">
        <w:trPr>
          <w:trHeight w:val="300"/>
          <w:jc w:val="center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38D64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val="en-US" w:eastAsia="pt-BR"/>
              </w:rPr>
            </w:pPr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val="en-US" w:eastAsia="pt-BR"/>
              </w:rPr>
              <w:t xml:space="preserve">Thoracic </w:t>
            </w:r>
            <w:r w:rsidR="0001575C"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val="en-US" w:eastAsia="pt-BR"/>
              </w:rPr>
              <w:t>p</w:t>
            </w:r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val="en-US" w:eastAsia="pt-BR"/>
              </w:rPr>
              <w:t>erimeter,</w:t>
            </w:r>
            <w:r w:rsidR="0001575C"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val="en-US" w:eastAsia="pt-BR"/>
              </w:rPr>
              <w:br/>
            </w:r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val="en-US" w:eastAsia="pt-BR"/>
              </w:rPr>
              <w:t xml:space="preserve">mean </w:t>
            </w:r>
            <w:r w:rsidR="00012C45"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val="en-US" w:eastAsia="pt-BR"/>
              </w:rPr>
              <w:t xml:space="preserve">± </w:t>
            </w:r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val="en-US" w:eastAsia="pt-BR"/>
              </w:rPr>
              <w:t>SD, cm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3FAA4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</w:pP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A319BB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106.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1EDE98" w14:textId="77777777" w:rsidR="00F47E41" w:rsidRPr="007375A1" w:rsidRDefault="006D016C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 xml:space="preserve">± </w:t>
            </w:r>
            <w:r w:rsidR="00F47E41"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7.2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E5363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100.9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1B6E3" w14:textId="77777777" w:rsidR="00F47E41" w:rsidRPr="007375A1" w:rsidRDefault="006D016C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 xml:space="preserve">± </w:t>
            </w:r>
            <w:r w:rsidR="00F47E41"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8.4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31E59B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97.1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422C32" w14:textId="77777777" w:rsidR="00F47E41" w:rsidRPr="007375A1" w:rsidRDefault="006D016C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 xml:space="preserve">± </w:t>
            </w:r>
            <w:r w:rsidR="00F47E41"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8.3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A65F8A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97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AC281E" w14:textId="77777777" w:rsidR="00F47E41" w:rsidRPr="007375A1" w:rsidRDefault="006D016C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 xml:space="preserve">± </w:t>
            </w:r>
            <w:r w:rsidR="00F47E41"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7.9</w:t>
            </w:r>
          </w:p>
        </w:tc>
      </w:tr>
      <w:tr w:rsidR="00F47E41" w:rsidRPr="0001575C" w14:paraId="5F13F201" w14:textId="77777777" w:rsidTr="00246229">
        <w:trPr>
          <w:trHeight w:val="300"/>
          <w:jc w:val="center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8E6D8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val="en-US" w:eastAsia="pt-BR"/>
              </w:rPr>
            </w:pPr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val="en-US" w:eastAsia="pt-BR"/>
              </w:rPr>
              <w:t>Type of Surgery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4CD957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val="en-US" w:eastAsia="pt-BR"/>
              </w:rPr>
            </w:pP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3AB585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52A422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</w:pP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F66A5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</w:pP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1ADEC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</w:pP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39F261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</w:pP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43D32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7C655C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4924C2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</w:pPr>
          </w:p>
        </w:tc>
      </w:tr>
      <w:tr w:rsidR="00F47E41" w:rsidRPr="0001575C" w14:paraId="2E626677" w14:textId="77777777" w:rsidTr="00246229">
        <w:trPr>
          <w:trHeight w:val="300"/>
          <w:jc w:val="center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37EDCD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val="en-US" w:eastAsia="pt-BR"/>
              </w:rPr>
            </w:pP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A985B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val="en-US" w:eastAsia="pt-BR"/>
              </w:rPr>
            </w:pPr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val="en-US" w:eastAsia="pt-BR"/>
              </w:rPr>
              <w:t>Urology, n (%)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3AE74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68785A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(0)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DDD0DD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0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282A8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(0)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7B2EBC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5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BCDBFB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(50)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50056D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8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CE6E3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(80)</w:t>
            </w:r>
          </w:p>
        </w:tc>
      </w:tr>
      <w:tr w:rsidR="00F47E41" w:rsidRPr="00F47E41" w14:paraId="7446DAC3" w14:textId="77777777" w:rsidTr="00246229">
        <w:trPr>
          <w:trHeight w:val="300"/>
          <w:jc w:val="center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019F1A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val="en-US" w:eastAsia="pt-BR"/>
              </w:rPr>
            </w:pP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4160F1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val="en-US" w:eastAsia="pt-BR"/>
              </w:rPr>
              <w:t xml:space="preserve">Gastric, n </w:t>
            </w:r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  <w:t xml:space="preserve">(%) 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0D5BE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1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84ABD9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100)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164CB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9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4AC17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90)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8AE138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0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F0CA4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0)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C4CD9D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0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0D84C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0)</w:t>
            </w:r>
          </w:p>
        </w:tc>
      </w:tr>
      <w:tr w:rsidR="00F47E41" w:rsidRPr="00F47E41" w14:paraId="0FDD3B75" w14:textId="77777777" w:rsidTr="00246229">
        <w:trPr>
          <w:trHeight w:val="300"/>
          <w:jc w:val="center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434E1E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</w:pP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18C8A9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</w:pPr>
            <w:proofErr w:type="spellStart"/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  <w:t>Gynecology</w:t>
            </w:r>
            <w:proofErr w:type="spellEnd"/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  <w:t>, n(%)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D6ED96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656671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0)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17B373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1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C17AC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10)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4F39C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5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725E25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50)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928D4E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2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43B757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20)</w:t>
            </w:r>
          </w:p>
        </w:tc>
      </w:tr>
      <w:tr w:rsidR="00F47E41" w:rsidRPr="00F47E41" w14:paraId="14F508DE" w14:textId="77777777" w:rsidTr="00246229">
        <w:trPr>
          <w:trHeight w:val="300"/>
          <w:jc w:val="center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3EA97B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  <w:t xml:space="preserve">ASA 1, n (%) 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F8B371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</w:pP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8D523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56672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0)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980F3D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3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D593E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30)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A5A7AC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5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1E269B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50)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BC0032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3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0499D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30)</w:t>
            </w:r>
          </w:p>
        </w:tc>
      </w:tr>
      <w:tr w:rsidR="0001575C" w:rsidRPr="00F47E41" w14:paraId="31E875E7" w14:textId="77777777" w:rsidTr="00246229">
        <w:trPr>
          <w:trHeight w:val="300"/>
          <w:jc w:val="center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1F7CE" w14:textId="77777777" w:rsidR="0001575C" w:rsidRPr="007375A1" w:rsidRDefault="0001575C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  <w:t xml:space="preserve">ASA 2, n (%) 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6C546F" w14:textId="77777777" w:rsidR="0001575C" w:rsidRPr="007375A1" w:rsidRDefault="0001575C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</w:pP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EFDB72" w14:textId="77777777" w:rsidR="0001575C" w:rsidRPr="007375A1" w:rsidRDefault="0001575C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C29C4D" w14:textId="77777777" w:rsidR="0001575C" w:rsidRPr="007375A1" w:rsidRDefault="0001575C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90)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3016D" w14:textId="77777777" w:rsidR="0001575C" w:rsidRPr="007375A1" w:rsidRDefault="0001575C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7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8A8911" w14:textId="77777777" w:rsidR="0001575C" w:rsidRPr="007375A1" w:rsidRDefault="0001575C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70)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B91C2E" w14:textId="77777777" w:rsidR="0001575C" w:rsidRPr="007375A1" w:rsidRDefault="0001575C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5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7AE3BB" w14:textId="77777777" w:rsidR="0001575C" w:rsidRPr="007375A1" w:rsidRDefault="0001575C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50)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F60AB" w14:textId="77777777" w:rsidR="0001575C" w:rsidRPr="007375A1" w:rsidRDefault="0001575C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7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AC2A88" w14:textId="77777777" w:rsidR="0001575C" w:rsidRPr="007375A1" w:rsidRDefault="0001575C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70)</w:t>
            </w:r>
          </w:p>
        </w:tc>
      </w:tr>
      <w:tr w:rsidR="00F47E41" w:rsidRPr="00F47E41" w14:paraId="1289095E" w14:textId="77777777" w:rsidTr="00246229">
        <w:trPr>
          <w:trHeight w:val="300"/>
          <w:jc w:val="center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FF83C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</w:pPr>
            <w:proofErr w:type="spellStart"/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  <w:t>Hypertension</w:t>
            </w:r>
            <w:proofErr w:type="spellEnd"/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  <w:t>, n (%)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E2DD0E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</w:pP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4731F5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5475F9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40)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3E8F80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7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13E444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70)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28B21C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4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45B8DB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40)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19DD9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3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16413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30)</w:t>
            </w:r>
          </w:p>
        </w:tc>
      </w:tr>
      <w:tr w:rsidR="00F47E41" w:rsidRPr="00F47E41" w14:paraId="5EC3E4EA" w14:textId="77777777" w:rsidTr="00246229">
        <w:trPr>
          <w:trHeight w:val="300"/>
          <w:jc w:val="center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39142C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</w:pPr>
            <w:proofErr w:type="spellStart"/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  <w:t>Hypothyreoidism</w:t>
            </w:r>
            <w:proofErr w:type="spellEnd"/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  <w:t>, n (%)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7983A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</w:pP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7C469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A6B3BB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10)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49E0A0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2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3B5636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20)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67014D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0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9BCD7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0)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BE6417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0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293FB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0)</w:t>
            </w:r>
          </w:p>
        </w:tc>
      </w:tr>
      <w:tr w:rsidR="00F47E41" w:rsidRPr="00F47E41" w14:paraId="17648BA3" w14:textId="77777777" w:rsidTr="00246229">
        <w:trPr>
          <w:trHeight w:val="300"/>
          <w:jc w:val="center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1D1F5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  <w:t>Diabetes, n (%)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505B87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</w:pP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D41460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E618C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10)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0F3F3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3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BA50B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30)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779D5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1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7983F7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10)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C8A5A6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2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87A227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20)</w:t>
            </w:r>
          </w:p>
        </w:tc>
      </w:tr>
      <w:tr w:rsidR="00F47E41" w:rsidRPr="00F47E41" w14:paraId="63BA1EEC" w14:textId="77777777" w:rsidTr="00246229">
        <w:trPr>
          <w:trHeight w:val="300"/>
          <w:jc w:val="center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4D9B0C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  <w:t>CKD, n (%)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1E2FE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</w:pP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ADF6A0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DB357C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0)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9FBC54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1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893AC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10)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15E6F5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0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4A04B1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0)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A2E347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0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5E0B4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0)</w:t>
            </w:r>
          </w:p>
        </w:tc>
      </w:tr>
      <w:tr w:rsidR="00F47E41" w:rsidRPr="00F47E41" w14:paraId="6A37FCC4" w14:textId="77777777" w:rsidTr="00246229">
        <w:trPr>
          <w:trHeight w:val="300"/>
          <w:jc w:val="center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13326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  <w:t>Smoking Status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543CD4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</w:pP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AE6CF4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6A19B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2B6C2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EA2FA2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3216C5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050E4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C260D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5C97CA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</w:p>
        </w:tc>
      </w:tr>
      <w:tr w:rsidR="00F47E41" w:rsidRPr="00F47E41" w14:paraId="3D253002" w14:textId="77777777" w:rsidTr="00246229">
        <w:trPr>
          <w:trHeight w:val="300"/>
          <w:jc w:val="center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E8E9FC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</w:pP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528EA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</w:pPr>
            <w:proofErr w:type="spellStart"/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  <w:t>Never</w:t>
            </w:r>
            <w:proofErr w:type="spellEnd"/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  <w:t>, (%)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F4D9B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B12C46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70)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FC7FC6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7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EC2FE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70)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4B720D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9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32627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90)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BB804F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4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61DE2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40)</w:t>
            </w:r>
          </w:p>
        </w:tc>
      </w:tr>
      <w:tr w:rsidR="00F47E41" w:rsidRPr="00F47E41" w14:paraId="7797BF7A" w14:textId="77777777" w:rsidTr="00246229">
        <w:trPr>
          <w:trHeight w:val="300"/>
          <w:jc w:val="center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AF8C73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</w:pP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ABFBCF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</w:pPr>
            <w:proofErr w:type="spellStart"/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  <w:t>Former</w:t>
            </w:r>
            <w:proofErr w:type="spellEnd"/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  <w:t xml:space="preserve"> (%)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7FA7C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1290F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10)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0FF43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1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1D8CE1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10)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2378E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1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0A15AF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10)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EE9EE9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2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531D4D" w14:textId="77777777" w:rsidR="00F47E41" w:rsidRPr="007375A1" w:rsidRDefault="00F47E41" w:rsidP="008231CF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20)</w:t>
            </w:r>
          </w:p>
        </w:tc>
      </w:tr>
      <w:tr w:rsidR="00F23552" w:rsidRPr="00F47E41" w14:paraId="31B366C4" w14:textId="77777777" w:rsidTr="00246229">
        <w:trPr>
          <w:trHeight w:val="300"/>
          <w:jc w:val="center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9A77B" w14:textId="77777777" w:rsidR="00F23552" w:rsidRPr="007375A1" w:rsidRDefault="00F23552" w:rsidP="004F3FFB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</w:pP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ACC6A" w14:textId="77777777" w:rsidR="00F23552" w:rsidRPr="007375A1" w:rsidRDefault="00F23552" w:rsidP="004F3FFB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</w:pPr>
            <w:proofErr w:type="spellStart"/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  <w:t>Current</w:t>
            </w:r>
            <w:proofErr w:type="spellEnd"/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  <w:t xml:space="preserve"> (%)</w:t>
            </w:r>
          </w:p>
        </w:tc>
        <w:tc>
          <w:tcPr>
            <w:tcW w:w="6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40B0DD" w14:textId="77777777" w:rsidR="00F23552" w:rsidRPr="007375A1" w:rsidRDefault="00F23552" w:rsidP="004F3FFB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CDC429" w14:textId="77777777" w:rsidR="00F23552" w:rsidRPr="007375A1" w:rsidRDefault="00F23552" w:rsidP="004F3FFB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20)</w:t>
            </w:r>
          </w:p>
        </w:tc>
        <w:tc>
          <w:tcPr>
            <w:tcW w:w="6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B2360" w14:textId="77777777" w:rsidR="00F23552" w:rsidRPr="007375A1" w:rsidRDefault="00F23552" w:rsidP="004F3FFB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2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B8EDFC" w14:textId="77777777" w:rsidR="00F23552" w:rsidRPr="007375A1" w:rsidRDefault="00F23552" w:rsidP="004F3FFB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20)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8E9F16" w14:textId="77777777" w:rsidR="00F23552" w:rsidRPr="007375A1" w:rsidRDefault="00F23552" w:rsidP="004F3FFB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0</w:t>
            </w:r>
          </w:p>
        </w:tc>
        <w:tc>
          <w:tcPr>
            <w:tcW w:w="6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79CDDB" w14:textId="77777777" w:rsidR="00F23552" w:rsidRPr="007375A1" w:rsidRDefault="00F23552" w:rsidP="004F3FFB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0)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B339B" w14:textId="77777777" w:rsidR="00F23552" w:rsidRPr="007375A1" w:rsidRDefault="00F23552" w:rsidP="004F3FFB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4</w:t>
            </w:r>
          </w:p>
        </w:tc>
        <w:tc>
          <w:tcPr>
            <w:tcW w:w="7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7B47A" w14:textId="77777777" w:rsidR="00F23552" w:rsidRPr="007375A1" w:rsidRDefault="00F23552" w:rsidP="004F3FFB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40)</w:t>
            </w:r>
          </w:p>
        </w:tc>
      </w:tr>
      <w:tr w:rsidR="00F23552" w:rsidRPr="00F47E41" w14:paraId="68DCDA57" w14:textId="77777777" w:rsidTr="00246229">
        <w:trPr>
          <w:trHeight w:val="300"/>
          <w:jc w:val="center"/>
        </w:trPr>
        <w:tc>
          <w:tcPr>
            <w:tcW w:w="2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A3AC1" w14:textId="77777777" w:rsidR="00F23552" w:rsidRPr="007375A1" w:rsidRDefault="00F23552" w:rsidP="004F3FFB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  <w:t>Active Cancer, n (%)</w:t>
            </w:r>
          </w:p>
        </w:tc>
        <w:tc>
          <w:tcPr>
            <w:tcW w:w="156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E2CD7E0" w14:textId="77777777" w:rsidR="00F23552" w:rsidRPr="007375A1" w:rsidRDefault="00F23552" w:rsidP="004F3FFB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</w:pPr>
          </w:p>
        </w:tc>
        <w:tc>
          <w:tcPr>
            <w:tcW w:w="62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9629D72" w14:textId="77777777" w:rsidR="00F23552" w:rsidRPr="007375A1" w:rsidRDefault="00F23552" w:rsidP="004F3FFB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73ED590" w14:textId="77777777" w:rsidR="00F23552" w:rsidRPr="007375A1" w:rsidRDefault="00F23552" w:rsidP="004F3FFB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0)</w:t>
            </w:r>
          </w:p>
        </w:tc>
        <w:tc>
          <w:tcPr>
            <w:tcW w:w="6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093C32A" w14:textId="77777777" w:rsidR="00F23552" w:rsidRPr="007375A1" w:rsidRDefault="00F23552" w:rsidP="004F3FFB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1</w:t>
            </w:r>
          </w:p>
        </w:tc>
        <w:tc>
          <w:tcPr>
            <w:tcW w:w="6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FB2F188" w14:textId="77777777" w:rsidR="00F23552" w:rsidRPr="007375A1" w:rsidRDefault="00F23552" w:rsidP="004F3FFB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10)</w:t>
            </w:r>
          </w:p>
        </w:tc>
        <w:tc>
          <w:tcPr>
            <w:tcW w:w="6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EE8CEFE" w14:textId="77777777" w:rsidR="00F23552" w:rsidRPr="007375A1" w:rsidRDefault="00F23552" w:rsidP="004F3FFB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5</w:t>
            </w:r>
          </w:p>
        </w:tc>
        <w:tc>
          <w:tcPr>
            <w:tcW w:w="6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4599EEB" w14:textId="77777777" w:rsidR="00F23552" w:rsidRPr="007375A1" w:rsidRDefault="00F23552" w:rsidP="004F3FFB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50)</w:t>
            </w:r>
          </w:p>
        </w:tc>
        <w:tc>
          <w:tcPr>
            <w:tcW w:w="73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D32837F" w14:textId="77777777" w:rsidR="00F23552" w:rsidRPr="007375A1" w:rsidRDefault="00F23552" w:rsidP="004F3FFB">
            <w:pPr>
              <w:suppressAutoHyphens w:val="0"/>
              <w:spacing w:before="40" w:after="4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8</w:t>
            </w:r>
          </w:p>
        </w:tc>
        <w:tc>
          <w:tcPr>
            <w:tcW w:w="73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5EB8F14" w14:textId="77777777" w:rsidR="00F23552" w:rsidRPr="007375A1" w:rsidRDefault="00F23552" w:rsidP="004F3FFB">
            <w:pPr>
              <w:suppressAutoHyphens w:val="0"/>
              <w:spacing w:before="40" w:after="4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80)</w:t>
            </w:r>
          </w:p>
        </w:tc>
      </w:tr>
      <w:tr w:rsidR="00F47E41" w:rsidRPr="00F47E41" w14:paraId="018027BF" w14:textId="77777777" w:rsidTr="00246229">
        <w:trPr>
          <w:trHeight w:val="300"/>
          <w:jc w:val="center"/>
        </w:trPr>
        <w:tc>
          <w:tcPr>
            <w:tcW w:w="2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B120FB" w14:textId="77777777" w:rsidR="00F47E41" w:rsidRPr="007375A1" w:rsidRDefault="00F23552" w:rsidP="00F23552">
            <w:pPr>
              <w:suppressAutoHyphens w:val="0"/>
              <w:spacing w:before="40" w:after="8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</w:pPr>
            <w:proofErr w:type="spellStart"/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  <w:t>Chemotherapy</w:t>
            </w:r>
            <w:proofErr w:type="spellEnd"/>
            <w:r w:rsidRPr="007375A1">
              <w:rPr>
                <w:rFonts w:ascii="Times New Roman" w:eastAsia="Times New Roman" w:hAnsi="Times New Roman" w:cs="Times New Roman"/>
                <w:b/>
                <w:bCs/>
                <w:color w:val="000000"/>
                <w:sz w:val="17"/>
                <w:szCs w:val="17"/>
                <w:lang w:eastAsia="pt-BR"/>
              </w:rPr>
              <w:t>, n (%)</w:t>
            </w:r>
          </w:p>
        </w:tc>
        <w:tc>
          <w:tcPr>
            <w:tcW w:w="15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54B342B" w14:textId="77777777" w:rsidR="00F47E41" w:rsidRPr="007375A1" w:rsidRDefault="00F47E41" w:rsidP="00F23552">
            <w:pPr>
              <w:suppressAutoHyphens w:val="0"/>
              <w:spacing w:before="40" w:after="8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</w:p>
        </w:tc>
        <w:tc>
          <w:tcPr>
            <w:tcW w:w="6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11D408B" w14:textId="77777777" w:rsidR="00F47E41" w:rsidRPr="007375A1" w:rsidRDefault="00F23552" w:rsidP="00F23552">
            <w:pPr>
              <w:suppressAutoHyphens w:val="0"/>
              <w:spacing w:before="40" w:after="8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A41F60E" w14:textId="77777777" w:rsidR="00F47E41" w:rsidRPr="007375A1" w:rsidRDefault="00F23552" w:rsidP="00F23552">
            <w:pPr>
              <w:suppressAutoHyphens w:val="0"/>
              <w:spacing w:before="40" w:after="8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0)</w:t>
            </w:r>
          </w:p>
        </w:tc>
        <w:tc>
          <w:tcPr>
            <w:tcW w:w="6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F893D97" w14:textId="77777777" w:rsidR="00F47E41" w:rsidRPr="007375A1" w:rsidRDefault="00F23552" w:rsidP="00F23552">
            <w:pPr>
              <w:suppressAutoHyphens w:val="0"/>
              <w:spacing w:before="40" w:after="8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0</w:t>
            </w:r>
          </w:p>
        </w:tc>
        <w:tc>
          <w:tcPr>
            <w:tcW w:w="6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F0CC722" w14:textId="77777777" w:rsidR="00F47E41" w:rsidRPr="007375A1" w:rsidRDefault="00F23552" w:rsidP="00F23552">
            <w:pPr>
              <w:suppressAutoHyphens w:val="0"/>
              <w:spacing w:before="40" w:after="8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0)</w:t>
            </w:r>
          </w:p>
        </w:tc>
        <w:tc>
          <w:tcPr>
            <w:tcW w:w="6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840582B" w14:textId="77777777" w:rsidR="00F47E41" w:rsidRPr="007375A1" w:rsidRDefault="00F23552" w:rsidP="00F23552">
            <w:pPr>
              <w:suppressAutoHyphens w:val="0"/>
              <w:spacing w:before="40" w:after="8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0</w:t>
            </w:r>
          </w:p>
        </w:tc>
        <w:tc>
          <w:tcPr>
            <w:tcW w:w="6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78323FD" w14:textId="77777777" w:rsidR="00F47E41" w:rsidRPr="007375A1" w:rsidRDefault="00F23552" w:rsidP="00F23552">
            <w:pPr>
              <w:suppressAutoHyphens w:val="0"/>
              <w:spacing w:before="40" w:after="8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0)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D088DDC" w14:textId="77777777" w:rsidR="00F47E41" w:rsidRPr="007375A1" w:rsidRDefault="00F23552" w:rsidP="00F23552">
            <w:pPr>
              <w:suppressAutoHyphens w:val="0"/>
              <w:spacing w:before="40" w:after="8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0</w:t>
            </w:r>
          </w:p>
        </w:tc>
        <w:tc>
          <w:tcPr>
            <w:tcW w:w="7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C36E872" w14:textId="77777777" w:rsidR="00F47E41" w:rsidRPr="007375A1" w:rsidRDefault="00F23552" w:rsidP="00F23552">
            <w:pPr>
              <w:suppressAutoHyphens w:val="0"/>
              <w:spacing w:before="40" w:after="8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eastAsia="pt-BR"/>
              </w:rPr>
              <w:t>(0)</w:t>
            </w:r>
          </w:p>
        </w:tc>
      </w:tr>
    </w:tbl>
    <w:p w14:paraId="2C81850F" w14:textId="77777777" w:rsidR="00F47E41" w:rsidRPr="00F47E41" w:rsidRDefault="00F47E41" w:rsidP="00C343C2">
      <w:pPr>
        <w:suppressAutoHyphens w:val="0"/>
        <w:spacing w:before="80" w:after="120" w:line="259" w:lineRule="auto"/>
        <w:rPr>
          <w:rFonts w:ascii="Times New Roman" w:eastAsia="Times New Roman" w:hAnsi="Times New Roman" w:cs="Times New Roman"/>
          <w:bCs/>
          <w:color w:val="000000"/>
          <w:sz w:val="18"/>
          <w:szCs w:val="24"/>
          <w:lang w:val="en-US" w:eastAsia="pt-BR"/>
        </w:rPr>
      </w:pPr>
      <w:r w:rsidRPr="00F47E41">
        <w:rPr>
          <w:rFonts w:ascii="Times New Roman" w:eastAsia="Times New Roman" w:hAnsi="Times New Roman" w:cs="Times New Roman"/>
          <w:bCs/>
          <w:color w:val="000000"/>
          <w:sz w:val="18"/>
          <w:szCs w:val="24"/>
          <w:lang w:val="en-US" w:eastAsia="pt-BR"/>
        </w:rPr>
        <w:t>PBW = Predicted Body Weight; BMI = body mass index; ASA = American Society of Anesthesiology status classification system; CKD = Chronic Kidney Disease. CKD as defined according to KDIGO.</w:t>
      </w:r>
    </w:p>
    <w:p w14:paraId="7FDA4C8A" w14:textId="77777777" w:rsidR="00F47E41" w:rsidRPr="00F47E41" w:rsidRDefault="00F47E41" w:rsidP="00F47E41">
      <w:pPr>
        <w:suppressAutoHyphens w:val="0"/>
        <w:spacing w:line="259" w:lineRule="auto"/>
        <w:rPr>
          <w:rFonts w:ascii="Times New Roman" w:eastAsia="Times New Roman" w:hAnsi="Times New Roman" w:cs="Times New Roman"/>
          <w:b/>
          <w:bCs/>
          <w:color w:val="000000"/>
          <w:sz w:val="18"/>
          <w:szCs w:val="18"/>
          <w:lang w:val="en-US" w:eastAsia="pt-BR"/>
        </w:rPr>
      </w:pPr>
    </w:p>
    <w:p w14:paraId="74B74965" w14:textId="77777777" w:rsidR="00F47E41" w:rsidRDefault="00F47E41">
      <w:pPr>
        <w:suppressAutoHyphens w:val="0"/>
        <w:spacing w:line="259" w:lineRule="auto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US" w:eastAsia="pt-BR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US" w:eastAsia="pt-BR"/>
        </w:rPr>
        <w:br w:type="page"/>
      </w:r>
    </w:p>
    <w:p w14:paraId="3687A8A5" w14:textId="77777777" w:rsidR="00445F66" w:rsidRPr="00C343C2" w:rsidRDefault="00F47E41" w:rsidP="00072436">
      <w:pPr>
        <w:shd w:val="clear" w:color="auto" w:fill="FFFFFF"/>
        <w:spacing w:after="120" w:line="240" w:lineRule="auto"/>
        <w:jc w:val="both"/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t-BR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US" w:eastAsia="pt-BR"/>
        </w:rPr>
        <w:lastRenderedPageBreak/>
        <w:t>Table E2</w:t>
      </w:r>
      <w:r w:rsidR="00445F66" w:rsidRPr="00445F66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US" w:eastAsia="pt-BR"/>
        </w:rPr>
        <w:t xml:space="preserve">. </w:t>
      </w:r>
      <w:r w:rsidR="00445F66" w:rsidRPr="00C343C2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pt-BR"/>
        </w:rPr>
        <w:t>Ventilation Parameters of all acquired times</w:t>
      </w:r>
    </w:p>
    <w:tbl>
      <w:tblPr>
        <w:tblW w:w="0" w:type="auto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16"/>
        <w:gridCol w:w="1829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87"/>
      </w:tblGrid>
      <w:tr w:rsidR="00445F66" w:rsidRPr="00445F66" w14:paraId="15840472" w14:textId="77777777" w:rsidTr="007375A1">
        <w:trPr>
          <w:trHeight w:val="300"/>
          <w:jc w:val="center"/>
        </w:trPr>
        <w:tc>
          <w:tcPr>
            <w:tcW w:w="1516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0D5D8CA6" w14:textId="77777777" w:rsidR="00445F66" w:rsidRPr="00445F66" w:rsidRDefault="00445F66" w:rsidP="00C343C2">
            <w:pPr>
              <w:shd w:val="clear" w:color="auto" w:fill="FFFFFF"/>
              <w:spacing w:before="80"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pt-BR"/>
              </w:rPr>
              <w:t xml:space="preserve">Time </w:t>
            </w:r>
            <w:proofErr w:type="spellStart"/>
            <w:r w:rsidRPr="00445F6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pt-BR"/>
              </w:rPr>
              <w:t>of</w:t>
            </w:r>
            <w:proofErr w:type="spellEnd"/>
            <w:r w:rsidRPr="00445F6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pt-BR"/>
              </w:rPr>
              <w:t xml:space="preserve"> </w:t>
            </w:r>
            <w:proofErr w:type="spellStart"/>
            <w:r w:rsidRPr="00445F6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pt-BR"/>
              </w:rPr>
              <w:t>Acquisition</w:t>
            </w:r>
            <w:proofErr w:type="spellEnd"/>
          </w:p>
        </w:tc>
        <w:tc>
          <w:tcPr>
            <w:tcW w:w="1829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97373" w14:textId="77777777" w:rsidR="00445F66" w:rsidRPr="00445F66" w:rsidRDefault="00445F66" w:rsidP="00C343C2">
            <w:pPr>
              <w:shd w:val="clear" w:color="auto" w:fill="FFFFFF"/>
              <w:spacing w:before="80"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 w:eastAsia="pt-BR"/>
              </w:rPr>
            </w:pPr>
            <w:proofErr w:type="spellStart"/>
            <w:r w:rsidRPr="00445F6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pt-BR"/>
              </w:rPr>
              <w:t>Parameters</w:t>
            </w:r>
            <w:proofErr w:type="spellEnd"/>
          </w:p>
        </w:tc>
        <w:tc>
          <w:tcPr>
            <w:tcW w:w="2835" w:type="dxa"/>
            <w:gridSpan w:val="5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FEF6FF" w14:textId="77777777" w:rsidR="00445F66" w:rsidRPr="00445F66" w:rsidRDefault="00445F66" w:rsidP="00C343C2">
            <w:pPr>
              <w:shd w:val="clear" w:color="auto" w:fill="FFFFFF"/>
              <w:spacing w:before="80"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 w:eastAsia="pt-BR"/>
              </w:rPr>
              <w:t>Laparoscopic (n=20)</w:t>
            </w:r>
          </w:p>
        </w:tc>
        <w:tc>
          <w:tcPr>
            <w:tcW w:w="2855" w:type="dxa"/>
            <w:gridSpan w:val="5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563D8C" w14:textId="77777777" w:rsidR="00445F66" w:rsidRPr="00445F66" w:rsidRDefault="00445F66" w:rsidP="00C343C2">
            <w:pPr>
              <w:shd w:val="clear" w:color="auto" w:fill="FFFFFF"/>
              <w:spacing w:before="80"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 w:eastAsia="pt-BR"/>
              </w:rPr>
              <w:t>Open Surgery (n=20)</w:t>
            </w:r>
          </w:p>
        </w:tc>
      </w:tr>
      <w:tr w:rsidR="00445F66" w:rsidRPr="00445F66" w14:paraId="0D7ACD4D" w14:textId="77777777" w:rsidTr="007375A1">
        <w:trPr>
          <w:trHeight w:val="300"/>
          <w:jc w:val="center"/>
        </w:trPr>
        <w:tc>
          <w:tcPr>
            <w:tcW w:w="1516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04AB4210" w14:textId="77777777" w:rsidR="00445F66" w:rsidRPr="00445F66" w:rsidRDefault="00445F66" w:rsidP="00445F66">
            <w:pPr>
              <w:shd w:val="clear" w:color="auto" w:fill="FFFFFF"/>
              <w:spacing w:after="0" w:line="240" w:lineRule="auto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  <w:tc>
          <w:tcPr>
            <w:tcW w:w="1829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39121F94" w14:textId="77777777" w:rsidR="00445F66" w:rsidRPr="00445F66" w:rsidRDefault="00445F66" w:rsidP="00445F66">
            <w:pPr>
              <w:shd w:val="clear" w:color="auto" w:fill="FFFFFF"/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  <w:tc>
          <w:tcPr>
            <w:tcW w:w="2835" w:type="dxa"/>
            <w:gridSpan w:val="5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7523A59" w14:textId="3FE046FF" w:rsidR="00445F66" w:rsidRPr="00445F66" w:rsidRDefault="00445F66" w:rsidP="00445F66">
            <w:pPr>
              <w:shd w:val="clear" w:color="auto" w:fill="FFFFFF"/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 w:eastAsia="pt-BR"/>
              </w:rPr>
            </w:pPr>
            <w:proofErr w:type="spellStart"/>
            <w:r w:rsidRPr="00445F6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pt-BR"/>
              </w:rPr>
              <w:t>Randomized</w:t>
            </w:r>
            <w:proofErr w:type="spellEnd"/>
            <w:r w:rsidR="005D790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pt-BR"/>
              </w:rPr>
              <w:t xml:space="preserve"> </w:t>
            </w:r>
            <w:proofErr w:type="spellStart"/>
            <w:r w:rsidRPr="00445F6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pt-BR"/>
              </w:rPr>
              <w:t>Group</w:t>
            </w:r>
            <w:proofErr w:type="spellEnd"/>
          </w:p>
        </w:tc>
        <w:tc>
          <w:tcPr>
            <w:tcW w:w="2855" w:type="dxa"/>
            <w:gridSpan w:val="5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8952A0B" w14:textId="1A107FD4" w:rsidR="00445F66" w:rsidRPr="00445F66" w:rsidRDefault="00445F66" w:rsidP="00445F66">
            <w:pPr>
              <w:shd w:val="clear" w:color="auto" w:fill="FFFFFF"/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 w:eastAsia="pt-BR"/>
              </w:rPr>
            </w:pPr>
            <w:proofErr w:type="spellStart"/>
            <w:r w:rsidRPr="00445F6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pt-BR"/>
              </w:rPr>
              <w:t>Randomized</w:t>
            </w:r>
            <w:proofErr w:type="spellEnd"/>
            <w:r w:rsidR="005D7908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pt-BR"/>
              </w:rPr>
              <w:t xml:space="preserve"> </w:t>
            </w:r>
            <w:proofErr w:type="spellStart"/>
            <w:r w:rsidRPr="00445F6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pt-BR"/>
              </w:rPr>
              <w:t>Group</w:t>
            </w:r>
            <w:proofErr w:type="spellEnd"/>
          </w:p>
        </w:tc>
      </w:tr>
      <w:tr w:rsidR="00445F66" w:rsidRPr="00445F66" w14:paraId="6F353EE7" w14:textId="77777777" w:rsidTr="007375A1">
        <w:trPr>
          <w:trHeight w:val="300"/>
          <w:jc w:val="center"/>
        </w:trPr>
        <w:tc>
          <w:tcPr>
            <w:tcW w:w="151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B22CCA1" w14:textId="77777777" w:rsidR="00445F66" w:rsidRPr="00445F66" w:rsidRDefault="00445F66" w:rsidP="00445F66">
            <w:pPr>
              <w:shd w:val="clear" w:color="auto" w:fill="FFFFFF"/>
              <w:spacing w:after="0" w:line="240" w:lineRule="auto"/>
              <w:jc w:val="both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  <w:tc>
          <w:tcPr>
            <w:tcW w:w="1829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11052B" w14:textId="77777777" w:rsidR="00445F66" w:rsidRPr="00445F66" w:rsidRDefault="00445F66" w:rsidP="00445F66">
            <w:pPr>
              <w:shd w:val="clear" w:color="auto" w:fill="FFFFFF"/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  <w:tc>
          <w:tcPr>
            <w:tcW w:w="113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0023CE" w14:textId="77777777" w:rsidR="00445F66" w:rsidRPr="00445F66" w:rsidRDefault="00445F66" w:rsidP="00C343C2">
            <w:pPr>
              <w:shd w:val="clear" w:color="auto" w:fill="FFFFFF"/>
              <w:spacing w:after="8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 w:eastAsia="pt-BR"/>
              </w:rPr>
              <w:t>PEEP4</w:t>
            </w:r>
            <w:r w:rsidRPr="00445F6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 w:eastAsia="pt-BR"/>
              </w:rPr>
              <w:br/>
              <w:t xml:space="preserve"> (n=10)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6A5FDE" w14:textId="77777777" w:rsidR="00445F66" w:rsidRPr="00445F66" w:rsidRDefault="00445F66" w:rsidP="00C343C2">
            <w:pPr>
              <w:shd w:val="clear" w:color="auto" w:fill="FFFFFF"/>
              <w:spacing w:after="8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 w:eastAsia="pt-BR"/>
              </w:rPr>
              <w:t>PEEP</w:t>
            </w:r>
            <w:r w:rsidR="0001575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 w:eastAsia="pt-BR"/>
              </w:rPr>
              <w:t>-EIT</w:t>
            </w:r>
            <w:r w:rsidRPr="00445F6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 w:eastAsia="pt-BR"/>
              </w:rPr>
              <w:br/>
              <w:t>(n=10)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EC8CCE" w14:textId="77777777" w:rsidR="00445F66" w:rsidRPr="00445F66" w:rsidRDefault="00445F66" w:rsidP="00C343C2">
            <w:pPr>
              <w:shd w:val="clear" w:color="auto" w:fill="FFFFFF"/>
              <w:spacing w:after="8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 w:eastAsia="pt-BR"/>
              </w:rPr>
              <w:t>P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E2ADC8" w14:textId="77777777" w:rsidR="00445F66" w:rsidRPr="00445F66" w:rsidRDefault="00445F66" w:rsidP="00C343C2">
            <w:pPr>
              <w:shd w:val="clear" w:color="auto" w:fill="FFFFFF"/>
              <w:spacing w:after="8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 w:eastAsia="pt-BR"/>
              </w:rPr>
              <w:t>PEEP4</w:t>
            </w:r>
            <w:r w:rsidRPr="00445F6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 w:eastAsia="pt-BR"/>
              </w:rPr>
              <w:br/>
              <w:t>(n=10)</w:t>
            </w:r>
          </w:p>
        </w:tc>
        <w:tc>
          <w:tcPr>
            <w:tcW w:w="113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317732" w14:textId="77777777" w:rsidR="00445F66" w:rsidRPr="00445F66" w:rsidRDefault="00445F66" w:rsidP="00C343C2">
            <w:pPr>
              <w:shd w:val="clear" w:color="auto" w:fill="FFFFFF"/>
              <w:spacing w:after="8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 w:eastAsia="pt-BR"/>
              </w:rPr>
              <w:t>PEEP</w:t>
            </w:r>
            <w:r w:rsidR="0001575C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 w:eastAsia="pt-BR"/>
              </w:rPr>
              <w:t>-EIT</w:t>
            </w:r>
            <w:r w:rsidRPr="00445F6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 w:eastAsia="pt-BR"/>
              </w:rPr>
              <w:br/>
              <w:t>(n=10)</w:t>
            </w:r>
          </w:p>
        </w:tc>
        <w:tc>
          <w:tcPr>
            <w:tcW w:w="5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B69314" w14:textId="77777777" w:rsidR="00445F66" w:rsidRPr="00445F66" w:rsidRDefault="00445F66" w:rsidP="00C343C2">
            <w:pPr>
              <w:shd w:val="clear" w:color="auto" w:fill="FFFFFF"/>
              <w:spacing w:after="8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en-US" w:eastAsia="pt-BR"/>
              </w:rPr>
              <w:t>P</w:t>
            </w:r>
          </w:p>
        </w:tc>
      </w:tr>
      <w:tr w:rsidR="00514B37" w:rsidRPr="00445F66" w14:paraId="51875BBC" w14:textId="77777777" w:rsidTr="007375A1">
        <w:trPr>
          <w:trHeight w:val="300"/>
          <w:jc w:val="center"/>
        </w:trPr>
        <w:tc>
          <w:tcPr>
            <w:tcW w:w="1516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BB1F8C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  <w:t>Baseline</w:t>
            </w:r>
          </w:p>
          <w:p w14:paraId="6DB632F8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  <w:t>(before</w:t>
            </w:r>
            <w:r w:rsidRPr="00445F6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  <w:br/>
              <w:t>recruitment</w:t>
            </w:r>
            <w:r w:rsidRPr="00445F6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  <w:br/>
              <w:t>maneuver)</w:t>
            </w:r>
          </w:p>
        </w:tc>
        <w:tc>
          <w:tcPr>
            <w:tcW w:w="18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CE50A1" w14:textId="77777777" w:rsidR="00514B37" w:rsidRPr="00445F66" w:rsidRDefault="00514B37" w:rsidP="00B318A5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VT/Kg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 (ml/kg)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62F7DFC4" w14:textId="77777777" w:rsidR="00514B37" w:rsidRPr="00445F66" w:rsidRDefault="00514B37" w:rsidP="005B21E4">
            <w:pPr>
              <w:shd w:val="clear" w:color="auto" w:fill="FFFFFF"/>
              <w:spacing w:before="60"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7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5A5053A5" w14:textId="77777777" w:rsidR="00514B37" w:rsidRPr="00445F66" w:rsidRDefault="00514B37" w:rsidP="00807B57">
            <w:pPr>
              <w:shd w:val="clear" w:color="auto" w:fill="FFFFFF"/>
              <w:spacing w:before="60"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7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56A5D1EF" w14:textId="77777777" w:rsidR="00514B37" w:rsidRPr="00445F66" w:rsidRDefault="00514B37" w:rsidP="005B21E4">
            <w:pPr>
              <w:shd w:val="clear" w:color="auto" w:fill="FFFFFF"/>
              <w:spacing w:before="60"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6.4 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3273945E" w14:textId="77777777" w:rsidR="00514B37" w:rsidRPr="00445F66" w:rsidRDefault="00514B37" w:rsidP="00807B57">
            <w:pPr>
              <w:shd w:val="clear" w:color="auto" w:fill="FFFFFF"/>
              <w:spacing w:before="60"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5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  <w:hideMark/>
          </w:tcPr>
          <w:p w14:paraId="170FAC1F" w14:textId="77777777" w:rsidR="00514B37" w:rsidRPr="00445F66" w:rsidRDefault="00514B37" w:rsidP="005B21E4">
            <w:pPr>
              <w:shd w:val="clear" w:color="auto" w:fill="FFFFFF"/>
              <w:spacing w:before="60"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07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4F4AF029" w14:textId="77777777" w:rsidR="00514B37" w:rsidRPr="00445F66" w:rsidRDefault="00514B37" w:rsidP="005B21E4">
            <w:pPr>
              <w:shd w:val="clear" w:color="auto" w:fill="FFFFFF"/>
              <w:spacing w:before="60"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6.6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08EC3901" w14:textId="77777777" w:rsidR="00514B37" w:rsidRPr="00445F66" w:rsidRDefault="00514B37" w:rsidP="00807B57">
            <w:pPr>
              <w:shd w:val="clear" w:color="auto" w:fill="FFFFFF"/>
              <w:spacing w:before="60"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5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69538240" w14:textId="77777777" w:rsidR="00514B37" w:rsidRPr="00445F66" w:rsidRDefault="00514B37" w:rsidP="005B21E4">
            <w:pPr>
              <w:shd w:val="clear" w:color="auto" w:fill="FFFFFF"/>
              <w:spacing w:before="60"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6.2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43B8B581" w14:textId="77777777" w:rsidR="00514B37" w:rsidRPr="00445F66" w:rsidRDefault="00514B37" w:rsidP="00807B57">
            <w:pPr>
              <w:shd w:val="clear" w:color="auto" w:fill="FFFFFF"/>
              <w:spacing w:before="60"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7</w:t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  <w:hideMark/>
          </w:tcPr>
          <w:p w14:paraId="2017F10E" w14:textId="77777777" w:rsidR="00514B37" w:rsidRPr="00445F66" w:rsidRDefault="00514B37" w:rsidP="005B21E4">
            <w:pPr>
              <w:shd w:val="clear" w:color="auto" w:fill="FFFFFF"/>
              <w:spacing w:before="60"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14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4</w:t>
            </w:r>
          </w:p>
        </w:tc>
      </w:tr>
      <w:tr w:rsidR="00514B37" w:rsidRPr="00445F66" w14:paraId="2E49FC12" w14:textId="77777777" w:rsidTr="007375A1">
        <w:trPr>
          <w:trHeight w:val="300"/>
          <w:jc w:val="center"/>
        </w:trPr>
        <w:tc>
          <w:tcPr>
            <w:tcW w:w="151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D7173C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A32DC3" w14:textId="77777777" w:rsidR="00514B37" w:rsidRPr="00445F66" w:rsidRDefault="00514B37" w:rsidP="00B318A5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PEEP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 (cmH</w:t>
            </w:r>
            <w:r w:rsidRP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pt-BR"/>
              </w:rPr>
              <w:t>2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O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1D1F914C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4.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5F15C2F6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60E5339A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4.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53F98BC9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  <w:hideMark/>
          </w:tcPr>
          <w:p w14:paraId="27748CFD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3D51A020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4.1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7F78B9C6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557BCC14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4.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0950EB84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4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  <w:hideMark/>
          </w:tcPr>
          <w:p w14:paraId="0067EF0A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</w:tr>
      <w:tr w:rsidR="00514B37" w:rsidRPr="00445F66" w14:paraId="4AFA121A" w14:textId="77777777" w:rsidTr="007375A1">
        <w:trPr>
          <w:trHeight w:val="300"/>
          <w:jc w:val="center"/>
        </w:trPr>
        <w:tc>
          <w:tcPr>
            <w:tcW w:w="151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58032C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7EA5E5" w14:textId="77777777" w:rsidR="00514B37" w:rsidRPr="007375A1" w:rsidRDefault="00514B37" w:rsidP="00B318A5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</w:pP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 xml:space="preserve">Plateau </w:t>
            </w:r>
            <w:r w:rsidR="006D016C"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pres</w:t>
            </w:r>
            <w:r w:rsidR="006D016C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.</w:t>
            </w: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(cmH</w:t>
            </w: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vertAlign w:val="subscript"/>
                <w:lang w:val="en-US" w:eastAsia="pt-BR"/>
              </w:rPr>
              <w:t>2</w:t>
            </w:r>
            <w:r w:rsidRPr="007375A1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O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33AF2626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15.7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61573F1E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.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6B1D4E64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3.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5E555321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.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  <w:hideMark/>
          </w:tcPr>
          <w:p w14:paraId="0A62FC1F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9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126EF0A7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3.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451303C5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.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058472E3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3.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45382B88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.9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  <w:hideMark/>
          </w:tcPr>
          <w:p w14:paraId="16EADBAC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88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</w:t>
            </w:r>
          </w:p>
        </w:tc>
      </w:tr>
      <w:tr w:rsidR="00514B37" w:rsidRPr="00445F66" w14:paraId="40AAB06D" w14:textId="77777777" w:rsidTr="007375A1">
        <w:trPr>
          <w:trHeight w:val="300"/>
          <w:jc w:val="center"/>
        </w:trPr>
        <w:tc>
          <w:tcPr>
            <w:tcW w:w="151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954742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BAAAF" w14:textId="77777777" w:rsidR="00514B37" w:rsidRPr="00445F66" w:rsidRDefault="00514B37" w:rsidP="00B318A5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C</w:t>
            </w:r>
            <w:r w:rsidRP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pt-BR"/>
              </w:rPr>
              <w:t>RS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 (cmH</w:t>
            </w:r>
            <w:r w:rsidRP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pt-BR"/>
              </w:rPr>
              <w:t>2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O/ml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212FD138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33.5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427A1C6C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8.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61A13539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7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0083AB52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9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  <w:hideMark/>
          </w:tcPr>
          <w:p w14:paraId="56501392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3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590BBD60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42.1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326D026A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5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1B025DA0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43.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44CE70AE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7.9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  <w:hideMark/>
          </w:tcPr>
          <w:p w14:paraId="3EC5ADD6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8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7</w:t>
            </w:r>
          </w:p>
        </w:tc>
      </w:tr>
      <w:tr w:rsidR="00514B37" w:rsidRPr="00445F66" w14:paraId="0B046C90" w14:textId="77777777" w:rsidTr="007375A1">
        <w:trPr>
          <w:trHeight w:val="300"/>
          <w:jc w:val="center"/>
        </w:trPr>
        <w:tc>
          <w:tcPr>
            <w:tcW w:w="151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3F1C96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  <w:tc>
          <w:tcPr>
            <w:tcW w:w="182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8A246" w14:textId="77777777" w:rsidR="00514B37" w:rsidRPr="00445F66" w:rsidRDefault="00514B37" w:rsidP="00B318A5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DP (cmH</w:t>
            </w:r>
            <w:r w:rsidRP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pt-BR"/>
              </w:rPr>
              <w:t>2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O)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0EB633F8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11.6 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7EF47114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.5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02A3111E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9.8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44D46153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.1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  <w:hideMark/>
          </w:tcPr>
          <w:p w14:paraId="22A67430" w14:textId="77777777" w:rsidR="00514B37" w:rsidRPr="00445F66" w:rsidRDefault="00514B37" w:rsidP="00B53408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1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88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66C42768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9.3 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0E28B60C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.5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4ADCA81A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9.1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0E29BAB3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.7</w:t>
            </w:r>
          </w:p>
        </w:tc>
        <w:tc>
          <w:tcPr>
            <w:tcW w:w="587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  <w:hideMark/>
          </w:tcPr>
          <w:p w14:paraId="71EC22EA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8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69</w:t>
            </w:r>
          </w:p>
        </w:tc>
      </w:tr>
      <w:tr w:rsidR="00514B37" w:rsidRPr="00445F66" w14:paraId="5B28510D" w14:textId="77777777" w:rsidTr="007375A1">
        <w:trPr>
          <w:trHeight w:val="300"/>
          <w:jc w:val="center"/>
        </w:trPr>
        <w:tc>
          <w:tcPr>
            <w:tcW w:w="151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C58609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B3EA2E" w14:textId="77777777" w:rsidR="00514B37" w:rsidRPr="00445F66" w:rsidRDefault="00514B37" w:rsidP="00B318A5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Col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l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apse on EIT (%)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102B9133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44.6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726E04A0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5.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01B469B0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41.7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01472649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8.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  <w:hideMark/>
          </w:tcPr>
          <w:p w14:paraId="21946B7B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71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55EC178E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5D509364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6.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77333B97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1.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03820F03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9.2</w:t>
            </w:r>
          </w:p>
        </w:tc>
        <w:tc>
          <w:tcPr>
            <w:tcW w:w="5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  <w:hideMark/>
          </w:tcPr>
          <w:p w14:paraId="2F86A302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53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</w:t>
            </w:r>
          </w:p>
        </w:tc>
      </w:tr>
      <w:tr w:rsidR="00514B37" w:rsidRPr="00445F66" w14:paraId="17F8D042" w14:textId="77777777" w:rsidTr="007375A1">
        <w:trPr>
          <w:trHeight w:val="300"/>
          <w:jc w:val="center"/>
        </w:trPr>
        <w:tc>
          <w:tcPr>
            <w:tcW w:w="1516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BA4AF2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  <w:t>During Titration</w:t>
            </w:r>
          </w:p>
          <w:p w14:paraId="69D9FCFA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  <w:t>(</w:t>
            </w:r>
            <w:r w:rsidR="00B53408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  <w:t>A</w:t>
            </w:r>
            <w:r w:rsidRPr="00445F6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  <w:t>t PEEP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  <w:t>-EIT</w:t>
            </w:r>
            <w:r w:rsidRPr="00445F6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  <w:t>)</w:t>
            </w:r>
          </w:p>
        </w:tc>
        <w:tc>
          <w:tcPr>
            <w:tcW w:w="18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B0591" w14:textId="77777777" w:rsidR="00514B37" w:rsidRPr="00445F66" w:rsidRDefault="00514B37" w:rsidP="00B318A5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VT/Kg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 (ml/kg)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09A18A75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7.1 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15496ADF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5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3C95A19D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6.7 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5365CB24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5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  <w:hideMark/>
          </w:tcPr>
          <w:p w14:paraId="032F0C62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0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86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3EFAB915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6.8 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339B3E49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5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65B15753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6.5 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5F6FFF11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6</w:t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  <w:hideMark/>
          </w:tcPr>
          <w:p w14:paraId="669908F0" w14:textId="77777777" w:rsidR="00514B37" w:rsidRPr="00445F66" w:rsidRDefault="00514B37" w:rsidP="00B53408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1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5</w:t>
            </w:r>
          </w:p>
        </w:tc>
      </w:tr>
      <w:tr w:rsidR="00514B37" w:rsidRPr="00445F66" w14:paraId="7CA9CDA0" w14:textId="77777777" w:rsidTr="007375A1">
        <w:trPr>
          <w:trHeight w:val="300"/>
          <w:jc w:val="center"/>
        </w:trPr>
        <w:tc>
          <w:tcPr>
            <w:tcW w:w="151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F5A2B20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35387B" w14:textId="77777777" w:rsidR="00514B37" w:rsidRPr="00445F66" w:rsidRDefault="00514B37" w:rsidP="00B318A5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PEEP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 (cmH</w:t>
            </w:r>
            <w:r w:rsidRP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pt-BR"/>
              </w:rPr>
              <w:t>2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O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71C46F97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4.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17F9FACE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.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6C177518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12.9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5AF405C4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  <w:hideMark/>
          </w:tcPr>
          <w:p w14:paraId="5E8E0758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09BC9E54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10.2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2412AA73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.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7B21BE83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0.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5896A565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.3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  <w:hideMark/>
          </w:tcPr>
          <w:p w14:paraId="2653ECA2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</w:tr>
      <w:tr w:rsidR="00514B37" w:rsidRPr="00445F66" w14:paraId="415D2E8C" w14:textId="77777777" w:rsidTr="007375A1">
        <w:trPr>
          <w:trHeight w:val="300"/>
          <w:jc w:val="center"/>
        </w:trPr>
        <w:tc>
          <w:tcPr>
            <w:tcW w:w="151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427DF8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75CE6" w14:textId="77777777" w:rsidR="00514B37" w:rsidRPr="00445F66" w:rsidRDefault="00514B37" w:rsidP="00B318A5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Plateau</w:t>
            </w:r>
            <w:r w:rsidR="00603EB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 </w:t>
            </w:r>
            <w:r w:rsidR="006D016C" w:rsidRPr="0045669E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pres</w:t>
            </w:r>
            <w:r w:rsidR="006D016C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(cmH</w:t>
            </w:r>
            <w:r w:rsidRP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pt-BR"/>
              </w:rPr>
              <w:t>2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O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14E3BA2D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19.5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7F6A02EC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.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20FF08E1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18.1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73045E00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.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  <w:hideMark/>
          </w:tcPr>
          <w:p w14:paraId="09972408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13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064E0E77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16.1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7B8DB09C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.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05BD5885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16.8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4BF9A5EE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.3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  <w:hideMark/>
          </w:tcPr>
          <w:p w14:paraId="435F7D78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66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</w:t>
            </w:r>
          </w:p>
        </w:tc>
      </w:tr>
      <w:tr w:rsidR="00514B37" w:rsidRPr="00445F66" w14:paraId="549E6DA6" w14:textId="77777777" w:rsidTr="007375A1">
        <w:trPr>
          <w:trHeight w:val="300"/>
          <w:jc w:val="center"/>
        </w:trPr>
        <w:tc>
          <w:tcPr>
            <w:tcW w:w="151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CF956A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A3D434" w14:textId="77777777" w:rsidR="00514B37" w:rsidRPr="00445F66" w:rsidRDefault="00514B37" w:rsidP="00B318A5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C</w:t>
            </w:r>
            <w:r w:rsidRP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pt-BR"/>
              </w:rPr>
              <w:t>RS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 (cmH</w:t>
            </w:r>
            <w:r w:rsidRP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pt-BR"/>
              </w:rPr>
              <w:t>2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O/ml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6410C0C8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77.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71C09617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4.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044ADD9B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75.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4724307E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8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  <w:hideMark/>
          </w:tcPr>
          <w:p w14:paraId="5265198E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74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0B9236E1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75.9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0350047F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8.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2FC93CCD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71.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562E54F2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5.7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  <w:hideMark/>
          </w:tcPr>
          <w:p w14:paraId="4A7DBBE7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60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</w:t>
            </w:r>
          </w:p>
        </w:tc>
      </w:tr>
      <w:tr w:rsidR="00514B37" w:rsidRPr="00445F66" w14:paraId="3DD11DCF" w14:textId="77777777" w:rsidTr="007375A1">
        <w:trPr>
          <w:trHeight w:val="300"/>
          <w:jc w:val="center"/>
        </w:trPr>
        <w:tc>
          <w:tcPr>
            <w:tcW w:w="151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E16640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  <w:tc>
          <w:tcPr>
            <w:tcW w:w="182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C8322" w14:textId="77777777" w:rsidR="00514B37" w:rsidRPr="00445F66" w:rsidRDefault="00514B37" w:rsidP="00B318A5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DP (cmH</w:t>
            </w:r>
            <w:r w:rsidRP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pt-BR"/>
              </w:rPr>
              <w:t>2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O)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36DFA00B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5.3 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3C0BA707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7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26139A00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5.2 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5907BF66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7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  <w:hideMark/>
          </w:tcPr>
          <w:p w14:paraId="19469E40" w14:textId="77777777" w:rsidR="00514B37" w:rsidRPr="00445F66" w:rsidRDefault="00514B37" w:rsidP="00B53408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796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4531A9D5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6.0 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1D4D2D24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.3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34C992F9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6.5 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34182C94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.1</w:t>
            </w:r>
          </w:p>
        </w:tc>
        <w:tc>
          <w:tcPr>
            <w:tcW w:w="587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  <w:hideMark/>
          </w:tcPr>
          <w:p w14:paraId="1E73069B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3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6</w:t>
            </w:r>
          </w:p>
        </w:tc>
      </w:tr>
      <w:tr w:rsidR="00514B37" w:rsidRPr="00445F66" w14:paraId="78BE06F3" w14:textId="77777777" w:rsidTr="007375A1">
        <w:trPr>
          <w:trHeight w:val="300"/>
          <w:jc w:val="center"/>
        </w:trPr>
        <w:tc>
          <w:tcPr>
            <w:tcW w:w="151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715C34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EAEDBE" w14:textId="77777777" w:rsidR="00514B37" w:rsidRPr="00445F66" w:rsidRDefault="00514B37" w:rsidP="00B318A5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Col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l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apse on EIT (%)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14AF4401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6.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22D093C3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5.6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36C15890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4.5 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326F530C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.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  <w:hideMark/>
          </w:tcPr>
          <w:p w14:paraId="73D1B8D1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3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7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4FAC1260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.6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1749CECF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.8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058F9E30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5.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  <w:hideMark/>
          </w:tcPr>
          <w:p w14:paraId="71B459BF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.8</w:t>
            </w:r>
          </w:p>
        </w:tc>
        <w:tc>
          <w:tcPr>
            <w:tcW w:w="5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  <w:hideMark/>
          </w:tcPr>
          <w:p w14:paraId="2EE3EB13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97</w:t>
            </w:r>
          </w:p>
        </w:tc>
      </w:tr>
      <w:tr w:rsidR="00514B37" w:rsidRPr="00445F66" w14:paraId="2FD5BC88" w14:textId="77777777" w:rsidTr="007375A1">
        <w:trPr>
          <w:trHeight w:val="300"/>
          <w:jc w:val="center"/>
        </w:trPr>
        <w:tc>
          <w:tcPr>
            <w:tcW w:w="1516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1D8A52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  <w:t>During Titration</w:t>
            </w:r>
          </w:p>
          <w:p w14:paraId="615030F2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  <w:t>(at PEEP 4)</w:t>
            </w:r>
          </w:p>
        </w:tc>
        <w:tc>
          <w:tcPr>
            <w:tcW w:w="18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2A6DA" w14:textId="77777777" w:rsidR="00514B37" w:rsidRPr="00445F66" w:rsidRDefault="00514B37" w:rsidP="00B318A5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VT/Kg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 (ml/kg)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3577EB76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7.2 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5490E7C8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5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5618BC4C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6.7 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0DFC84E2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5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B827A57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05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479C23D6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6.6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4C17A67A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4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425A7913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6.4 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23E3B72E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5</w:t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1F71B0D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3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9</w:t>
            </w:r>
          </w:p>
        </w:tc>
      </w:tr>
      <w:tr w:rsidR="00514B37" w:rsidRPr="00445F66" w14:paraId="618D1F5B" w14:textId="77777777" w:rsidTr="007375A1">
        <w:trPr>
          <w:trHeight w:val="300"/>
          <w:jc w:val="center"/>
        </w:trPr>
        <w:tc>
          <w:tcPr>
            <w:tcW w:w="151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AE7C28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DDE0B4" w14:textId="77777777" w:rsidR="00514B37" w:rsidRPr="00445F66" w:rsidRDefault="00514B37" w:rsidP="00B318A5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PEEP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 (cmH</w:t>
            </w:r>
            <w:r w:rsidRP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pt-BR"/>
              </w:rPr>
              <w:t>2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O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38020885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410DB9D3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469EA686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3.8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4F673879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5EE52F9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62F1EC34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4.0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75FF673F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6228CC5A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4.2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52348B43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4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4CF58C4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</w:tr>
      <w:tr w:rsidR="00514B37" w:rsidRPr="00445F66" w14:paraId="4D2E9AD3" w14:textId="77777777" w:rsidTr="007375A1">
        <w:trPr>
          <w:trHeight w:val="300"/>
          <w:jc w:val="center"/>
        </w:trPr>
        <w:tc>
          <w:tcPr>
            <w:tcW w:w="151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F8E32F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308F50" w14:textId="77777777" w:rsidR="00514B37" w:rsidRPr="00445F66" w:rsidRDefault="00514B37" w:rsidP="00B318A5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Plateau</w:t>
            </w:r>
            <w:r w:rsidR="00603EB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 </w:t>
            </w:r>
            <w:r w:rsidR="006D016C" w:rsidRPr="0045669E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pres</w:t>
            </w:r>
            <w:r w:rsidR="006D016C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(cmH</w:t>
            </w:r>
            <w:r w:rsidRP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pt-BR"/>
              </w:rPr>
              <w:t>2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O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71F6D909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12.7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25F11A78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.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2D912C29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11.7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3557EE12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.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95505D4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12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1DCD4EF7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11.8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685B0F01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.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085B78D3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1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3836F9DD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.0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01C6A81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91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</w:t>
            </w:r>
          </w:p>
        </w:tc>
      </w:tr>
      <w:tr w:rsidR="00514B37" w:rsidRPr="00445F66" w14:paraId="27F3674E" w14:textId="77777777" w:rsidTr="007375A1">
        <w:trPr>
          <w:trHeight w:val="300"/>
          <w:jc w:val="center"/>
        </w:trPr>
        <w:tc>
          <w:tcPr>
            <w:tcW w:w="151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F660D4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ED6620" w14:textId="77777777" w:rsidR="00514B37" w:rsidRPr="00445F66" w:rsidRDefault="00514B37" w:rsidP="00B318A5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C</w:t>
            </w:r>
            <w:r w:rsidRP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pt-BR"/>
              </w:rPr>
              <w:t>RS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 (cmH</w:t>
            </w:r>
            <w:r w:rsidRP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pt-BR"/>
              </w:rPr>
              <w:t>2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O/ml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2373D3E9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44.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2D9555E8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8.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550D6AF7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48.8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7ECD5CB8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7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76AFAA1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30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4E1DA8A9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49.3 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62DC41BF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2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36D31ADF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52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5BBAB8B9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3.4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54D77A3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3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9</w:t>
            </w:r>
          </w:p>
        </w:tc>
      </w:tr>
      <w:tr w:rsidR="00514B37" w:rsidRPr="00445F66" w14:paraId="69BE6402" w14:textId="77777777" w:rsidTr="007375A1">
        <w:trPr>
          <w:trHeight w:val="300"/>
          <w:jc w:val="center"/>
        </w:trPr>
        <w:tc>
          <w:tcPr>
            <w:tcW w:w="151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CEF2ED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  <w:tc>
          <w:tcPr>
            <w:tcW w:w="182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4A54E7" w14:textId="77777777" w:rsidR="00514B37" w:rsidRPr="00445F66" w:rsidRDefault="00514B37" w:rsidP="00B318A5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DP (cmH</w:t>
            </w:r>
            <w:r w:rsidRP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pt-BR"/>
              </w:rPr>
              <w:t>2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O)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1BA7DD7D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8.9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11E8C766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.5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2A3661DF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8.0 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035560A0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.3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D688338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1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8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2D7F0088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7.8 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7C443A0B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.5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6073B3A0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7.5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51BEF63D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.9</w:t>
            </w:r>
          </w:p>
        </w:tc>
        <w:tc>
          <w:tcPr>
            <w:tcW w:w="587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5F95854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7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5</w:t>
            </w:r>
          </w:p>
        </w:tc>
      </w:tr>
      <w:tr w:rsidR="00514B37" w:rsidRPr="00445F66" w14:paraId="1AAE1C01" w14:textId="77777777" w:rsidTr="007375A1">
        <w:trPr>
          <w:trHeight w:val="300"/>
          <w:jc w:val="center"/>
        </w:trPr>
        <w:tc>
          <w:tcPr>
            <w:tcW w:w="151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0F843B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50ADAB" w14:textId="77777777" w:rsidR="00514B37" w:rsidRPr="00445F66" w:rsidRDefault="00514B37" w:rsidP="00B318A5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Col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l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apse on EIT (%)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3023319E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9.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51335297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2.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38F43CAE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6.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0CC8A02D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1.8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7B5A456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62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5E6E1D61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1.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4169FD89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3.7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1A304ECF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2.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4A4C0D1A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9.4</w:t>
            </w:r>
          </w:p>
        </w:tc>
        <w:tc>
          <w:tcPr>
            <w:tcW w:w="5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29F773C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91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</w:t>
            </w:r>
          </w:p>
        </w:tc>
      </w:tr>
      <w:tr w:rsidR="00514B37" w:rsidRPr="00445F66" w14:paraId="4F760C49" w14:textId="77777777" w:rsidTr="007375A1">
        <w:trPr>
          <w:trHeight w:val="300"/>
          <w:jc w:val="center"/>
        </w:trPr>
        <w:tc>
          <w:tcPr>
            <w:tcW w:w="1516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7518B9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  <w:t>After randomization</w:t>
            </w:r>
          </w:p>
          <w:p w14:paraId="3B423A30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  <w:t>(selected PEEP)</w:t>
            </w:r>
          </w:p>
        </w:tc>
        <w:tc>
          <w:tcPr>
            <w:tcW w:w="18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BF1A20" w14:textId="77777777" w:rsidR="00514B37" w:rsidRPr="00445F66" w:rsidRDefault="00514B37" w:rsidP="00B318A5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VT/Kg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 (ml/kg)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1C5A43E6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7.1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4DEB9536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7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61C81D78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6.5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551F712A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8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24539AA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07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24C20DB2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6.6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43941E76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4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24616292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6.3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470F3C60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6</w:t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E8C17B3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2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6</w:t>
            </w:r>
          </w:p>
        </w:tc>
      </w:tr>
      <w:tr w:rsidR="00514B37" w:rsidRPr="00445F66" w14:paraId="08B2BAAB" w14:textId="77777777" w:rsidTr="007375A1">
        <w:trPr>
          <w:trHeight w:val="300"/>
          <w:jc w:val="center"/>
        </w:trPr>
        <w:tc>
          <w:tcPr>
            <w:tcW w:w="151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C239B0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C07B9" w14:textId="77777777" w:rsidR="00514B37" w:rsidRPr="00445F66" w:rsidRDefault="00514B37" w:rsidP="00B318A5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PEEP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 (cmH</w:t>
            </w:r>
            <w:r w:rsidRP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pt-BR"/>
              </w:rPr>
              <w:t>2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O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40314EE6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.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3EACAFC9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01E090E2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3.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1F22DFEE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.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7F57F4A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&lt;0.0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4020EB7C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.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49F6D754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1DAF7ED8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0.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70A1E953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.0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E811296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&lt;0.0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</w:t>
            </w:r>
          </w:p>
        </w:tc>
      </w:tr>
      <w:tr w:rsidR="00514B37" w:rsidRPr="00445F66" w14:paraId="104373D4" w14:textId="77777777" w:rsidTr="007375A1">
        <w:trPr>
          <w:trHeight w:val="300"/>
          <w:jc w:val="center"/>
        </w:trPr>
        <w:tc>
          <w:tcPr>
            <w:tcW w:w="151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AFF21C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E7FAA8" w14:textId="77777777" w:rsidR="00514B37" w:rsidRPr="00445F66" w:rsidRDefault="00514B37" w:rsidP="00B318A5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Plateau</w:t>
            </w:r>
            <w:r w:rsidR="00603EB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 </w:t>
            </w:r>
            <w:r w:rsidR="006D016C" w:rsidRPr="0045669E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pres</w:t>
            </w:r>
            <w:r w:rsidR="006D016C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(cmH</w:t>
            </w:r>
            <w:r w:rsidRP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pt-BR"/>
              </w:rPr>
              <w:t>2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O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5987DABE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3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4BDF9173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.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5ADBCE3B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8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3D838506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.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9931DFA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&lt;0.0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1BF2081E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1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2F2E29F6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.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190C8BA6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6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11562B83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.1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1CFE9A7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&lt;0.0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</w:t>
            </w:r>
          </w:p>
        </w:tc>
      </w:tr>
      <w:tr w:rsidR="00514B37" w:rsidRPr="00445F66" w14:paraId="71C2944F" w14:textId="77777777" w:rsidTr="007375A1">
        <w:trPr>
          <w:trHeight w:val="300"/>
          <w:jc w:val="center"/>
        </w:trPr>
        <w:tc>
          <w:tcPr>
            <w:tcW w:w="151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BF3C6C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7DBBBF" w14:textId="77777777" w:rsidR="00514B37" w:rsidRPr="00445F66" w:rsidRDefault="00514B37" w:rsidP="00B318A5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C</w:t>
            </w:r>
            <w:r w:rsidRP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pt-BR"/>
              </w:rPr>
              <w:t>RS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 (cmH</w:t>
            </w:r>
            <w:r w:rsidRP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pt-BR"/>
              </w:rPr>
              <w:t>2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O/ml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7F987748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9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172510C0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7.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04005884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67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1C506D5D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6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4803F1B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&lt;0.0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5701E319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48.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7E720C52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3.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784FA89C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66.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23046E92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4.2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C12A14A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01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</w:t>
            </w:r>
          </w:p>
        </w:tc>
      </w:tr>
      <w:tr w:rsidR="00514B37" w:rsidRPr="00445F66" w14:paraId="4B35DBFC" w14:textId="77777777" w:rsidTr="007375A1">
        <w:trPr>
          <w:trHeight w:val="300"/>
          <w:jc w:val="center"/>
        </w:trPr>
        <w:tc>
          <w:tcPr>
            <w:tcW w:w="151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C0816D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  <w:tc>
          <w:tcPr>
            <w:tcW w:w="182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320DA4" w14:textId="77777777" w:rsidR="00514B37" w:rsidRPr="00445F66" w:rsidRDefault="00514B37" w:rsidP="00B318A5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DP (cmH</w:t>
            </w:r>
            <w:r w:rsidRP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pt-BR"/>
              </w:rPr>
              <w:t>2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O)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0F41F44B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9.8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70459F0F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± 1.4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39F3FD08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5.5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603EFC0A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8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B57E731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&lt;0.0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264D41A8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7.7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7CDC916F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.5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34C45380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6.5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6AC418DC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.3</w:t>
            </w:r>
          </w:p>
        </w:tc>
        <w:tc>
          <w:tcPr>
            <w:tcW w:w="587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FFA9512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07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</w:t>
            </w:r>
          </w:p>
        </w:tc>
      </w:tr>
      <w:tr w:rsidR="00514B37" w:rsidRPr="00445F66" w14:paraId="2582395C" w14:textId="77777777" w:rsidTr="007375A1">
        <w:trPr>
          <w:trHeight w:val="300"/>
          <w:jc w:val="center"/>
        </w:trPr>
        <w:tc>
          <w:tcPr>
            <w:tcW w:w="151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45238B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7172E6" w14:textId="77777777" w:rsidR="00514B37" w:rsidRPr="00445F66" w:rsidRDefault="00514B37" w:rsidP="00B318A5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Col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l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apse on EIT (%)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2251AE82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42.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32A0799C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2.6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51661AFB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0.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5525E9B2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0.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A833BB0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&lt;0.0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0795A99B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9.8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13984A8C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4.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547088EB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8.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7C4171B7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5.1</w:t>
            </w:r>
          </w:p>
        </w:tc>
        <w:tc>
          <w:tcPr>
            <w:tcW w:w="5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5B46B38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&lt;0.0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</w:t>
            </w:r>
          </w:p>
        </w:tc>
      </w:tr>
      <w:tr w:rsidR="00514B37" w:rsidRPr="00445F66" w14:paraId="19EE25B7" w14:textId="77777777" w:rsidTr="007375A1">
        <w:trPr>
          <w:trHeight w:val="300"/>
          <w:jc w:val="center"/>
        </w:trPr>
        <w:tc>
          <w:tcPr>
            <w:tcW w:w="1516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DF3533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  <w:t>1h of Surgery</w:t>
            </w:r>
          </w:p>
        </w:tc>
        <w:tc>
          <w:tcPr>
            <w:tcW w:w="18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8908A" w14:textId="77777777" w:rsidR="00514B37" w:rsidRPr="00445F66" w:rsidRDefault="00514B37" w:rsidP="00B318A5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VT/Kg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 (ml/kg)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409DBBA6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7.0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7E34AE03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6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4604A52C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6.5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3B415B08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7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54E17C6" w14:textId="77777777" w:rsidR="00514B37" w:rsidRPr="00445F66" w:rsidRDefault="00514B37" w:rsidP="00B53408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0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88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2FF2E6EA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6.6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14916CA3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4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2A016396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6.3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12563814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6</w:t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0B20ECA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1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9</w:t>
            </w:r>
          </w:p>
        </w:tc>
      </w:tr>
      <w:tr w:rsidR="00514B37" w:rsidRPr="00445F66" w14:paraId="26E6A0E4" w14:textId="77777777" w:rsidTr="007375A1">
        <w:trPr>
          <w:trHeight w:val="300"/>
          <w:jc w:val="center"/>
        </w:trPr>
        <w:tc>
          <w:tcPr>
            <w:tcW w:w="151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299826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BECC43" w14:textId="77777777" w:rsidR="00514B37" w:rsidRPr="00445F66" w:rsidRDefault="00514B37" w:rsidP="00B318A5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PEEP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 (cmH</w:t>
            </w:r>
            <w:r w:rsidRP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pt-BR"/>
              </w:rPr>
              <w:t>2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O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50AEF3BD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4.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62C98BD9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6906FD24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3.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4C2A2AD7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.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8BA4F01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&lt;0.0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6E75851E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4.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2D80D319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422F4205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0.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2A048EC9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.1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BE68E1D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&lt;0.0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</w:t>
            </w:r>
          </w:p>
        </w:tc>
      </w:tr>
      <w:tr w:rsidR="00514B37" w:rsidRPr="00445F66" w14:paraId="4C7C5FDA" w14:textId="77777777" w:rsidTr="007375A1">
        <w:trPr>
          <w:trHeight w:val="300"/>
          <w:jc w:val="center"/>
        </w:trPr>
        <w:tc>
          <w:tcPr>
            <w:tcW w:w="151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B700B3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A2C3DF" w14:textId="77777777" w:rsidR="00514B37" w:rsidRPr="00445F66" w:rsidRDefault="00514B37" w:rsidP="00B318A5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Plateau</w:t>
            </w:r>
            <w:r w:rsidR="00603EB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 </w:t>
            </w:r>
            <w:r w:rsidR="006D016C" w:rsidRPr="0045669E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pres</w:t>
            </w:r>
            <w:r w:rsidR="006D016C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.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(cmH</w:t>
            </w:r>
            <w:r w:rsidRP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pt-BR"/>
              </w:rPr>
              <w:t>2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O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42410AC4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8.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5446E95A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.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3F730DF8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2.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3BEBA8A1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.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AB0F18B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0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512F3F28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3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1C96BD52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.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5DE9B9D2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8.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6A8A8E9E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.8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08E41BA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0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</w:t>
            </w:r>
          </w:p>
        </w:tc>
      </w:tr>
      <w:tr w:rsidR="00514B37" w:rsidRPr="00445F66" w14:paraId="033E0D7D" w14:textId="77777777" w:rsidTr="007375A1">
        <w:trPr>
          <w:trHeight w:val="300"/>
          <w:jc w:val="center"/>
        </w:trPr>
        <w:tc>
          <w:tcPr>
            <w:tcW w:w="151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75FB85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3F0889" w14:textId="77777777" w:rsidR="00514B37" w:rsidRPr="00445F66" w:rsidRDefault="00514B37" w:rsidP="00B318A5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C</w:t>
            </w:r>
            <w:r w:rsidRP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pt-BR"/>
              </w:rPr>
              <w:t>RS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 (cmH</w:t>
            </w:r>
            <w:r w:rsidRP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pt-BR"/>
              </w:rPr>
              <w:t>2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O/ml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3C376D33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6.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35651A11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5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02A5BE2B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42.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2B7D2FBE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9.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C9D67BC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&lt;0.0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3DA194BA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9.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7AD3801A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0.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1EE6722A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51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09B66D88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0.4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3694BDB1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0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6</w:t>
            </w:r>
          </w:p>
        </w:tc>
      </w:tr>
      <w:tr w:rsidR="00514B37" w:rsidRPr="00445F66" w14:paraId="108C3E88" w14:textId="77777777" w:rsidTr="007375A1">
        <w:trPr>
          <w:trHeight w:val="300"/>
          <w:jc w:val="center"/>
        </w:trPr>
        <w:tc>
          <w:tcPr>
            <w:tcW w:w="151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98343F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  <w:tc>
          <w:tcPr>
            <w:tcW w:w="182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94BCD" w14:textId="77777777" w:rsidR="00514B37" w:rsidRPr="00445F66" w:rsidRDefault="00514B37" w:rsidP="00B318A5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DP (cmH</w:t>
            </w:r>
            <w:r w:rsidRP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pt-BR"/>
              </w:rPr>
              <w:t>2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O)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557DCC11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4.4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560A84C9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± 2.5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6C950056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8.7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2B3AE3F8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.8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D487D55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&lt;0.0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30FCF05C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9.6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729DC206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.4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292960C2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8.2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3371C0A1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.8</w:t>
            </w:r>
          </w:p>
        </w:tc>
        <w:tc>
          <w:tcPr>
            <w:tcW w:w="587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DF7A546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14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</w:t>
            </w:r>
          </w:p>
        </w:tc>
      </w:tr>
      <w:tr w:rsidR="00514B37" w:rsidRPr="00445F66" w14:paraId="5F77CBA1" w14:textId="77777777" w:rsidTr="007375A1">
        <w:trPr>
          <w:trHeight w:val="300"/>
          <w:jc w:val="center"/>
        </w:trPr>
        <w:tc>
          <w:tcPr>
            <w:tcW w:w="151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47A18C" w14:textId="77777777" w:rsidR="00514B37" w:rsidRPr="00445F66" w:rsidRDefault="00514B37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0D7644" w14:textId="77777777" w:rsidR="00514B37" w:rsidRPr="00445F66" w:rsidRDefault="00514B37" w:rsidP="00B318A5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Col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l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apse on EIT (%)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617ED2A9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55.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596493EE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0.6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028BF8F1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6.7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4ED9E31B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7.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17EA6D70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0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8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17751803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9.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0226F905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7.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2C2BE4B2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8.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2AF15D21" w14:textId="77777777" w:rsidR="00514B37" w:rsidRPr="00445F66" w:rsidRDefault="00514B3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9.2</w:t>
            </w:r>
          </w:p>
        </w:tc>
        <w:tc>
          <w:tcPr>
            <w:tcW w:w="5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88E8B04" w14:textId="77777777" w:rsidR="00514B37" w:rsidRPr="00445F66" w:rsidRDefault="00514B37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0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85</w:t>
            </w:r>
          </w:p>
        </w:tc>
      </w:tr>
      <w:tr w:rsidR="00445F66" w:rsidRPr="00445F66" w14:paraId="1DA10799" w14:textId="77777777" w:rsidTr="007375A1">
        <w:trPr>
          <w:trHeight w:val="300"/>
          <w:jc w:val="center"/>
        </w:trPr>
        <w:tc>
          <w:tcPr>
            <w:tcW w:w="1516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CBBBA7" w14:textId="77777777" w:rsidR="00445F66" w:rsidRPr="00445F66" w:rsidRDefault="00445F66" w:rsidP="00C343C2">
            <w:pPr>
              <w:shd w:val="clear" w:color="auto" w:fill="FFFFFF"/>
              <w:spacing w:after="0" w:line="300" w:lineRule="atLeas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  <w:t>Before</w:t>
            </w:r>
            <w:r w:rsidRPr="00445F66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  <w:lang w:val="en-US" w:eastAsia="pt-BR"/>
              </w:rPr>
              <w:br/>
              <w:t>extubation</w:t>
            </w:r>
          </w:p>
        </w:tc>
        <w:tc>
          <w:tcPr>
            <w:tcW w:w="18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EAB92D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VT/Kg</w:t>
            </w:r>
            <w:r w:rsid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 (ml/kg)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7ACEE66F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7.2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6E6B3086" w14:textId="77777777" w:rsidR="00445F66" w:rsidRPr="00445F66" w:rsidRDefault="00807B5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="00445F66"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6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21317CCB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6.6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028D31D2" w14:textId="77777777" w:rsidR="00445F66" w:rsidRPr="00445F66" w:rsidRDefault="00807B5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="00445F66"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6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DBCEFFF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0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56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544FF802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6.8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1AEA4490" w14:textId="77777777" w:rsidR="00445F66" w:rsidRPr="00445F66" w:rsidRDefault="00807B5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="00445F66"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4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28550801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6.5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6120D0F9" w14:textId="77777777" w:rsidR="00445F66" w:rsidRPr="00445F66" w:rsidRDefault="00807B5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="00445F66"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6</w:t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2FDCCA7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29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</w:t>
            </w:r>
          </w:p>
        </w:tc>
      </w:tr>
      <w:tr w:rsidR="00445F66" w:rsidRPr="00445F66" w14:paraId="2A5815C7" w14:textId="77777777" w:rsidTr="007375A1">
        <w:trPr>
          <w:trHeight w:val="300"/>
          <w:jc w:val="center"/>
        </w:trPr>
        <w:tc>
          <w:tcPr>
            <w:tcW w:w="151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AD45C2" w14:textId="77777777" w:rsidR="00445F66" w:rsidRPr="00445F66" w:rsidRDefault="00445F66" w:rsidP="00445F66">
            <w:pPr>
              <w:shd w:val="clear" w:color="auto" w:fill="FFFFFF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 w:eastAsia="pt-BR"/>
              </w:rPr>
            </w:pP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5A00C4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PEEP</w:t>
            </w:r>
            <w:r w:rsid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 (cmH</w:t>
            </w:r>
            <w:r w:rsidR="00514B37" w:rsidRP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pt-BR"/>
              </w:rPr>
              <w:t>2</w:t>
            </w:r>
            <w:r w:rsid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O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4EDC1826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4.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6C974571" w14:textId="77777777" w:rsidR="00445F66" w:rsidRPr="00445F66" w:rsidRDefault="00807B5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="00445F66"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024FDF83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3.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4D3E67F3" w14:textId="77777777" w:rsidR="00445F66" w:rsidRPr="00445F66" w:rsidRDefault="00807B5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="00445F66"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.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E26BA6E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&lt;0.0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5ECB070B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4.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2DDA1F38" w14:textId="77777777" w:rsidR="00445F66" w:rsidRPr="00445F66" w:rsidRDefault="00807B5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="00445F66"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23EC623D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0.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3E818F28" w14:textId="77777777" w:rsidR="00445F66" w:rsidRPr="00445F66" w:rsidRDefault="00807B5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="00445F66"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.0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B5DD8F0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&lt;0.0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</w:t>
            </w:r>
          </w:p>
        </w:tc>
      </w:tr>
      <w:tr w:rsidR="00445F66" w:rsidRPr="00445F66" w14:paraId="6B2286BF" w14:textId="77777777" w:rsidTr="007375A1">
        <w:trPr>
          <w:trHeight w:val="300"/>
          <w:jc w:val="center"/>
        </w:trPr>
        <w:tc>
          <w:tcPr>
            <w:tcW w:w="151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483BAD" w14:textId="77777777" w:rsidR="00445F66" w:rsidRPr="00445F66" w:rsidRDefault="00445F66" w:rsidP="00445F66">
            <w:pPr>
              <w:shd w:val="clear" w:color="auto" w:fill="FFFFFF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 w:eastAsia="pt-BR"/>
              </w:rPr>
            </w:pP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62128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Plateau</w:t>
            </w:r>
            <w:r w:rsidR="00603EB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 </w:t>
            </w:r>
            <w:r w:rsidR="006D016C" w:rsidRPr="0045669E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pres</w:t>
            </w:r>
            <w:r w:rsidR="006D016C">
              <w:rPr>
                <w:rFonts w:ascii="Times New Roman" w:eastAsia="Times New Roman" w:hAnsi="Times New Roman" w:cs="Times New Roman"/>
                <w:bCs/>
                <w:color w:val="000000"/>
                <w:sz w:val="17"/>
                <w:szCs w:val="17"/>
                <w:lang w:val="en-US" w:eastAsia="pt-BR"/>
              </w:rPr>
              <w:t>.</w:t>
            </w:r>
            <w:r w:rsid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(cmH</w:t>
            </w:r>
            <w:r w:rsidR="00514B37" w:rsidRP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pt-BR"/>
              </w:rPr>
              <w:t>2</w:t>
            </w:r>
            <w:r w:rsid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O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57D2D60B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5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4E6A4E05" w14:textId="77777777" w:rsidR="00445F66" w:rsidRPr="00445F66" w:rsidRDefault="00807B5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="00445F66"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.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5F3FF07A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0.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32F97048" w14:textId="77777777" w:rsidR="00445F66" w:rsidRPr="00445F66" w:rsidRDefault="00807B5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="00445F66"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.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6554C94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&lt;0.0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31679C1D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3.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6EDCCFE9" w14:textId="77777777" w:rsidR="00445F66" w:rsidRPr="00445F66" w:rsidRDefault="00807B5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="00445F66"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.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28211382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8.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17F6316E" w14:textId="77777777" w:rsidR="00445F66" w:rsidRPr="00445F66" w:rsidRDefault="00807B5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="00445F66"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.3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5AD2FC36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0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</w:t>
            </w:r>
          </w:p>
        </w:tc>
      </w:tr>
      <w:tr w:rsidR="00445F66" w:rsidRPr="00445F66" w14:paraId="2DAEE260" w14:textId="77777777" w:rsidTr="007375A1">
        <w:trPr>
          <w:trHeight w:val="300"/>
          <w:jc w:val="center"/>
        </w:trPr>
        <w:tc>
          <w:tcPr>
            <w:tcW w:w="151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983324" w14:textId="77777777" w:rsidR="00445F66" w:rsidRPr="00445F66" w:rsidRDefault="00445F66" w:rsidP="00445F66">
            <w:pPr>
              <w:shd w:val="clear" w:color="auto" w:fill="FFFFFF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 w:eastAsia="pt-BR"/>
              </w:rPr>
            </w:pPr>
          </w:p>
        </w:tc>
        <w:tc>
          <w:tcPr>
            <w:tcW w:w="1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EEB954" w14:textId="77777777" w:rsidR="00445F66" w:rsidRPr="00445F66" w:rsidRDefault="00514B37" w:rsidP="00514B3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C</w:t>
            </w:r>
            <w:r w:rsidRP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pt-BR"/>
              </w:rPr>
              <w:t>RS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 (cmH</w:t>
            </w:r>
            <w:r w:rsidRP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pt-BR"/>
              </w:rPr>
              <w:t>2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O/ml)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5C48AFC5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3.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6B8BF3C0" w14:textId="77777777" w:rsidR="00445F66" w:rsidRPr="00445F66" w:rsidRDefault="00807B5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="00445F66"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6.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73130F1F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53.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3D381A90" w14:textId="77777777" w:rsidR="00445F66" w:rsidRPr="00445F66" w:rsidRDefault="00807B5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="00445F66"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4.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C5FDB5C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&lt;0.0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746F121D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43.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6416DD7E" w14:textId="77777777" w:rsidR="00445F66" w:rsidRPr="00445F66" w:rsidRDefault="00807B5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="00445F66"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4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5C3C0775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54.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05F707CC" w14:textId="77777777" w:rsidR="00445F66" w:rsidRPr="00445F66" w:rsidRDefault="00807B5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="00445F66"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0.2</w:t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70F2CCFC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05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</w:t>
            </w:r>
          </w:p>
        </w:tc>
      </w:tr>
      <w:tr w:rsidR="00445F66" w:rsidRPr="00445F66" w14:paraId="5F20A469" w14:textId="77777777" w:rsidTr="007375A1">
        <w:trPr>
          <w:trHeight w:val="300"/>
          <w:jc w:val="center"/>
        </w:trPr>
        <w:tc>
          <w:tcPr>
            <w:tcW w:w="151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2F360C" w14:textId="77777777" w:rsidR="00445F66" w:rsidRPr="00445F66" w:rsidRDefault="00445F66" w:rsidP="00445F66">
            <w:pPr>
              <w:shd w:val="clear" w:color="auto" w:fill="FFFFFF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 w:eastAsia="pt-BR"/>
              </w:rPr>
            </w:pPr>
          </w:p>
        </w:tc>
        <w:tc>
          <w:tcPr>
            <w:tcW w:w="182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9348B" w14:textId="77777777" w:rsidR="00445F66" w:rsidRPr="00445F66" w:rsidRDefault="00514B37" w:rsidP="005B21E4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DP (cmH</w:t>
            </w:r>
            <w:r w:rsidRPr="00514B37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vertAlign w:val="subscript"/>
                <w:lang w:val="en-US" w:eastAsia="pt-BR"/>
              </w:rPr>
              <w:t>2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O)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14A1653B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1.8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0EB54CC6" w14:textId="77777777" w:rsidR="00445F66" w:rsidRPr="00445F66" w:rsidRDefault="00807B5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="00445F66"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.8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5C4EEE37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7.1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5B15AD37" w14:textId="77777777" w:rsidR="00445F66" w:rsidRPr="00445F66" w:rsidRDefault="00807B5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="00445F66"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9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69A2ECC5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&lt;0.0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2A6240F2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9.2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166255AA" w14:textId="77777777" w:rsidR="00445F66" w:rsidRPr="00445F66" w:rsidRDefault="00807B5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="00445F66"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.1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557D14C0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7.8</w:t>
            </w:r>
          </w:p>
        </w:tc>
        <w:tc>
          <w:tcPr>
            <w:tcW w:w="56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3A91FA38" w14:textId="77777777" w:rsidR="00445F66" w:rsidRPr="00445F66" w:rsidRDefault="00807B5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="00445F66"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.4</w:t>
            </w:r>
          </w:p>
        </w:tc>
        <w:tc>
          <w:tcPr>
            <w:tcW w:w="587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0D390279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1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5</w:t>
            </w:r>
          </w:p>
        </w:tc>
      </w:tr>
      <w:tr w:rsidR="00445F66" w:rsidRPr="00445F66" w14:paraId="028A9A82" w14:textId="77777777" w:rsidTr="007375A1">
        <w:trPr>
          <w:trHeight w:val="300"/>
          <w:jc w:val="center"/>
        </w:trPr>
        <w:tc>
          <w:tcPr>
            <w:tcW w:w="1516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5042CA" w14:textId="77777777" w:rsidR="00445F66" w:rsidRPr="00445F66" w:rsidRDefault="00445F66" w:rsidP="00445F66">
            <w:pPr>
              <w:shd w:val="clear" w:color="auto" w:fill="FFFFFF"/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US" w:eastAsia="pt-BR"/>
              </w:rPr>
            </w:pPr>
          </w:p>
        </w:tc>
        <w:tc>
          <w:tcPr>
            <w:tcW w:w="18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1EEF69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Col</w:t>
            </w:r>
            <w:r w:rsidR="005E2B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l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apse on EIT (%)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29D3798C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58.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30EAB7A4" w14:textId="77777777" w:rsidR="00445F66" w:rsidRPr="00445F66" w:rsidRDefault="00807B57" w:rsidP="005B21E4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± 7.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3793E8DE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5.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405961C4" w14:textId="77777777" w:rsidR="00445F66" w:rsidRPr="00445F66" w:rsidRDefault="00807B5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="00445F66"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3.8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4008833B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&lt;0.0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</w:t>
            </w: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219F3EE9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38.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753D2744" w14:textId="77777777" w:rsidR="00445F66" w:rsidRPr="00445F66" w:rsidRDefault="00807B57" w:rsidP="00807B57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 xml:space="preserve">± </w:t>
            </w:r>
            <w:r w:rsidR="00445F66"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17.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46184580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27.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left w:w="28" w:type="dxa"/>
              <w:right w:w="28" w:type="dxa"/>
            </w:tcMar>
            <w:vAlign w:val="center"/>
          </w:tcPr>
          <w:p w14:paraId="2C2F2BA0" w14:textId="77777777" w:rsidR="00445F66" w:rsidRPr="00445F66" w:rsidRDefault="00807B57" w:rsidP="005B21E4">
            <w:pPr>
              <w:shd w:val="clear" w:color="auto" w:fill="FFFFFF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± 7.9</w:t>
            </w:r>
          </w:p>
        </w:tc>
        <w:tc>
          <w:tcPr>
            <w:tcW w:w="5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left w:w="28" w:type="dxa"/>
              <w:right w:w="28" w:type="dxa"/>
            </w:tcMar>
            <w:vAlign w:val="center"/>
          </w:tcPr>
          <w:p w14:paraId="28A950B9" w14:textId="77777777" w:rsidR="00445F66" w:rsidRPr="00445F66" w:rsidRDefault="00445F66" w:rsidP="005B21E4">
            <w:pPr>
              <w:shd w:val="clear" w:color="auto" w:fill="FFFFFF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</w:pPr>
            <w:r w:rsidRPr="00445F66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0.0</w:t>
            </w:r>
            <w:r w:rsidR="00B53408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  <w:lang w:val="en-US" w:eastAsia="pt-BR"/>
              </w:rPr>
              <w:t>84</w:t>
            </w:r>
          </w:p>
        </w:tc>
      </w:tr>
    </w:tbl>
    <w:p w14:paraId="1A5623C7" w14:textId="77777777" w:rsidR="00445F66" w:rsidRPr="00445F66" w:rsidRDefault="00514B37" w:rsidP="00072436">
      <w:pPr>
        <w:shd w:val="clear" w:color="auto" w:fill="FFFFFF"/>
        <w:spacing w:before="60" w:after="0" w:line="240" w:lineRule="auto"/>
        <w:ind w:left="170" w:right="170"/>
        <w:jc w:val="both"/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pt-BR"/>
        </w:rPr>
      </w:pPr>
      <w:r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pt-BR"/>
        </w:rPr>
        <w:t>Data are expressed as mean ± SD</w:t>
      </w:r>
      <w:r w:rsidR="00445F66" w:rsidRPr="00445F66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pt-BR"/>
        </w:rPr>
        <w:t xml:space="preserve">. </w:t>
      </w:r>
      <w:r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pt-BR"/>
        </w:rPr>
        <w:t>Plateau</w:t>
      </w:r>
      <w:r w:rsidR="006D016C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pt-BR"/>
        </w:rPr>
        <w:t xml:space="preserve"> pres.</w:t>
      </w:r>
      <w:r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pt-BR"/>
        </w:rPr>
        <w:t>: Plateau Pressure; DP: Driving pressure; C</w:t>
      </w:r>
      <w:r w:rsidRPr="00514B37">
        <w:rPr>
          <w:rFonts w:ascii="Times New Roman" w:eastAsia="Times New Roman" w:hAnsi="Times New Roman" w:cs="Times New Roman"/>
          <w:bCs/>
          <w:color w:val="000000"/>
          <w:sz w:val="18"/>
          <w:szCs w:val="18"/>
          <w:vertAlign w:val="subscript"/>
          <w:lang w:val="en-US" w:eastAsia="pt-BR"/>
        </w:rPr>
        <w:t>RS</w:t>
      </w:r>
      <w:r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pt-BR"/>
        </w:rPr>
        <w:t>: Compliance of the respiratory system.</w:t>
      </w:r>
      <w:r w:rsidR="00603EB6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pt-BR"/>
        </w:rPr>
        <w:t xml:space="preserve"> </w:t>
      </w:r>
      <w:r w:rsidR="00445F66" w:rsidRPr="00445F66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pt-BR"/>
        </w:rPr>
        <w:t>Collapse</w:t>
      </w:r>
      <w:r w:rsidR="006D016C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pt-BR"/>
        </w:rPr>
        <w:t xml:space="preserve"> on electrical impedance tomography</w:t>
      </w:r>
      <w:r w:rsidR="00445F66" w:rsidRPr="00445F66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pt-BR"/>
        </w:rPr>
        <w:t xml:space="preserve"> is expressed as percentage of total lung mass</w:t>
      </w:r>
      <w:r w:rsidR="00072436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pt-BR"/>
        </w:rPr>
        <w:t xml:space="preserve">; </w:t>
      </w:r>
      <w:r w:rsidR="0001575C" w:rsidRPr="0001575C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pt-BR"/>
        </w:rPr>
        <w:t>PEEP 4: group randomized to PEEP of 4cmH</w:t>
      </w:r>
      <w:r w:rsidR="0001575C" w:rsidRPr="0001575C">
        <w:rPr>
          <w:rFonts w:ascii="Times New Roman" w:eastAsia="Times New Roman" w:hAnsi="Times New Roman" w:cs="Times New Roman"/>
          <w:bCs/>
          <w:color w:val="000000"/>
          <w:sz w:val="18"/>
          <w:szCs w:val="18"/>
          <w:vertAlign w:val="subscript"/>
          <w:lang w:val="en-US" w:eastAsia="pt-BR"/>
        </w:rPr>
        <w:t>2</w:t>
      </w:r>
      <w:r w:rsidR="0001575C" w:rsidRPr="0001575C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pt-BR"/>
        </w:rPr>
        <w:t>O; PEEP-EIT: group randomized to PEEP titrated by EIT;</w:t>
      </w:r>
      <w:r w:rsidR="00603EB6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pt-BR"/>
        </w:rPr>
        <w:t xml:space="preserve"> </w:t>
      </w:r>
      <w:r w:rsidR="00445F66" w:rsidRPr="00445F66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pt-BR"/>
        </w:rPr>
        <w:t>P (t-test) for the difference between PEEP 4 and PEEP</w:t>
      </w:r>
      <w:r w:rsidR="0001575C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pt-BR"/>
        </w:rPr>
        <w:t>-EIT</w:t>
      </w:r>
      <w:r w:rsidR="00603EB6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pt-BR"/>
        </w:rPr>
        <w:t xml:space="preserve"> </w:t>
      </w:r>
      <w:r w:rsidR="00DF194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pt-BR"/>
        </w:rPr>
        <w:t xml:space="preserve">arms </w:t>
      </w:r>
      <w:r w:rsidR="00445F66" w:rsidRPr="00445F66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pt-BR"/>
        </w:rPr>
        <w:t xml:space="preserve">in the same type of surgery (laparoscopic or open </w:t>
      </w:r>
      <w:r w:rsidR="00F23552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pt-BR"/>
        </w:rPr>
        <w:t>surgery</w:t>
      </w:r>
      <w:r w:rsidR="00445F66" w:rsidRPr="00445F66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en-US" w:eastAsia="pt-BR"/>
        </w:rPr>
        <w:t>).</w:t>
      </w:r>
    </w:p>
    <w:p w14:paraId="75A745C2" w14:textId="77777777" w:rsidR="007E66EB" w:rsidRDefault="00C343C2" w:rsidP="005E2B6C">
      <w:pPr>
        <w:suppressAutoHyphens w:val="0"/>
        <w:spacing w:line="259" w:lineRule="auto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US" w:eastAsia="pt-BR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US" w:eastAsia="pt-BR"/>
        </w:rPr>
        <w:lastRenderedPageBreak/>
        <w:t>F</w:t>
      </w:r>
      <w:r w:rsidR="007350F4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US" w:eastAsia="pt-BR"/>
        </w:rPr>
        <w:t>igures</w:t>
      </w:r>
    </w:p>
    <w:p w14:paraId="2D2C2AB9" w14:textId="77777777" w:rsidR="00996BB1" w:rsidRDefault="00996BB1" w:rsidP="00996BB1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26FCFCE" w14:textId="77777777" w:rsidR="00996BB1" w:rsidRDefault="00043066" w:rsidP="00996BB1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pt-BR"/>
        </w:rPr>
        <mc:AlternateContent>
          <mc:Choice Requires="wpc">
            <w:drawing>
              <wp:inline distT="0" distB="0" distL="0" distR="0" wp14:anchorId="370EB2D8" wp14:editId="49EFE228">
                <wp:extent cx="5080000" cy="3659505"/>
                <wp:effectExtent l="3810" t="1270" r="2540" b="0"/>
                <wp:docPr id="189" name="Tela 12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noFill/>
                      </wpc:bg>
                      <wpc:whole/>
                      <wps:wsp>
                        <wps:cNvPr id="1" name="Rectangle 8"/>
                        <wps:cNvSpPr>
                          <a:spLocks noChangeArrowheads="1"/>
                        </wps:cNvSpPr>
                        <wps:spPr bwMode="auto">
                          <a:xfrm>
                            <a:off x="1283900" y="587301"/>
                            <a:ext cx="706800" cy="271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FB8C47D" w14:textId="77777777" w:rsidR="006C7EA0" w:rsidRDefault="006C7EA0">
                              <w:r>
                                <w:rPr>
                                  <w:rFonts w:ascii="Arial" w:hAnsi="Arial" w:cs="Arial"/>
                                  <w:color w:val="000000"/>
                                </w:rPr>
                                <w:t>Regression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 upright="1">
                          <a:spAutoFit/>
                        </wps:bodyPr>
                      </wps:wsp>
                      <wps:wsp>
                        <wps:cNvPr id="2" name="Rectangle 9"/>
                        <wps:cNvSpPr>
                          <a:spLocks noChangeArrowheads="1"/>
                        </wps:cNvSpPr>
                        <wps:spPr bwMode="auto">
                          <a:xfrm>
                            <a:off x="2047200" y="587301"/>
                            <a:ext cx="217800" cy="271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33F84BD" w14:textId="77777777" w:rsidR="006C7EA0" w:rsidRDefault="006C7EA0">
                              <w:r>
                                <w:rPr>
                                  <w:rFonts w:ascii="Arial" w:hAnsi="Arial" w:cs="Arial"/>
                                  <w:color w:val="000000"/>
                                </w:rPr>
                                <w:t>line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 upright="1">
                          <a:spAutoFit/>
                        </wps:bodyPr>
                      </wps:wsp>
                      <wps:wsp>
                        <wps:cNvPr id="3" name="Rectangle 10"/>
                        <wps:cNvSpPr>
                          <a:spLocks noChangeArrowheads="1"/>
                        </wps:cNvSpPr>
                        <wps:spPr bwMode="auto">
                          <a:xfrm>
                            <a:off x="1787500" y="3387705"/>
                            <a:ext cx="372700" cy="271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506481E" w14:textId="77777777" w:rsidR="006C7EA0" w:rsidRDefault="006C7EA0">
                              <w:r>
                                <w:rPr>
                                  <w:rFonts w:ascii="Arial" w:hAnsi="Arial" w:cs="Arial"/>
                                  <w:color w:val="000000"/>
                                </w:rPr>
                                <w:t xml:space="preserve">PEEP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 upright="1">
                          <a:spAutoFit/>
                        </wps:bodyPr>
                      </wps:wsp>
                      <wps:wsp>
                        <wps:cNvPr id="4" name="Rectangle 11"/>
                        <wps:cNvSpPr>
                          <a:spLocks noChangeArrowheads="1"/>
                        </wps:cNvSpPr>
                        <wps:spPr bwMode="auto">
                          <a:xfrm>
                            <a:off x="2199000" y="3387705"/>
                            <a:ext cx="116800" cy="271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0A823D1" w14:textId="77777777" w:rsidR="006C7EA0" w:rsidRDefault="006C7EA0">
                              <w:r>
                                <w:rPr>
                                  <w:rFonts w:ascii="Arial" w:hAnsi="Arial" w:cs="Arial"/>
                                  <w:color w:val="000000"/>
                                </w:rPr>
                                <w:t>of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 upright="1">
                          <a:spAutoFit/>
                        </wps:bodyPr>
                      </wps:wsp>
                      <wps:wsp>
                        <wps:cNvPr id="5" name="Rectangle 12"/>
                        <wps:cNvSpPr>
                          <a:spLocks noChangeArrowheads="1"/>
                        </wps:cNvSpPr>
                        <wps:spPr bwMode="auto">
                          <a:xfrm>
                            <a:off x="2367200" y="3387705"/>
                            <a:ext cx="264200" cy="271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8E8A819" w14:textId="77777777" w:rsidR="006C7EA0" w:rsidRDefault="006C7EA0">
                              <w:r>
                                <w:rPr>
                                  <w:rFonts w:ascii="Arial" w:hAnsi="Arial" w:cs="Arial"/>
                                  <w:color w:val="000000"/>
                                </w:rPr>
                                <w:t>best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 upright="1">
                          <a:spAutoFit/>
                        </wps:bodyPr>
                      </wps:wsp>
                      <wps:wsp>
                        <wps:cNvPr id="6" name="Rectangle 13"/>
                        <wps:cNvSpPr>
                          <a:spLocks noChangeArrowheads="1"/>
                        </wps:cNvSpPr>
                        <wps:spPr bwMode="auto">
                          <a:xfrm>
                            <a:off x="2672000" y="3387705"/>
                            <a:ext cx="706800" cy="271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8C1FBAD" w14:textId="77777777" w:rsidR="006C7EA0" w:rsidRDefault="006C7EA0">
                              <w:r>
                                <w:rPr>
                                  <w:rFonts w:ascii="Arial" w:hAnsi="Arial" w:cs="Arial"/>
                                  <w:color w:val="000000"/>
                                </w:rPr>
                                <w:t>compliance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 upright="1">
                          <a:spAutoFit/>
                        </wps:bodyPr>
                      </wps:wsp>
                      <wps:wsp>
                        <wps:cNvPr id="7" name="Rectangle 14"/>
                        <wps:cNvSpPr>
                          <a:spLocks noChangeArrowheads="1"/>
                        </wps:cNvSpPr>
                        <wps:spPr bwMode="auto">
                          <a:xfrm>
                            <a:off x="3434700" y="3387705"/>
                            <a:ext cx="334000" cy="271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8772DA5" w14:textId="77777777" w:rsidR="006C7EA0" w:rsidRDefault="006C7EA0">
                              <w:r>
                                <w:rPr>
                                  <w:rFonts w:ascii="Arial" w:hAnsi="Arial" w:cs="Arial"/>
                                  <w:color w:val="000000"/>
                                </w:rPr>
                                <w:t>(cmH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 upright="1">
                          <a:spAutoFit/>
                        </wps:bodyPr>
                      </wps:wsp>
                      <wps:wsp>
                        <wps:cNvPr id="8" name="Rectangle 15"/>
                        <wps:cNvSpPr>
                          <a:spLocks noChangeArrowheads="1"/>
                        </wps:cNvSpPr>
                        <wps:spPr bwMode="auto">
                          <a:xfrm>
                            <a:off x="3785800" y="3448605"/>
                            <a:ext cx="49600" cy="2096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DAE4603" w14:textId="77777777" w:rsidR="006C7EA0" w:rsidRDefault="006C7EA0">
                              <w:r>
                                <w:rPr>
                                  <w:rFonts w:ascii="Arial" w:hAnsi="Arial" w:cs="Arial"/>
                                  <w:color w:val="000000"/>
                                  <w:sz w:val="14"/>
                                  <w:szCs w:val="14"/>
                                </w:rPr>
                                <w:t>2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 upright="1">
                          <a:spAutoFit/>
                        </wps:bodyPr>
                      </wps:wsp>
                      <wps:wsp>
                        <wps:cNvPr id="9" name="Rectangle 16"/>
                        <wps:cNvSpPr>
                          <a:spLocks noChangeArrowheads="1"/>
                        </wps:cNvSpPr>
                        <wps:spPr bwMode="auto">
                          <a:xfrm>
                            <a:off x="3831500" y="3387705"/>
                            <a:ext cx="109300" cy="271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B9359D4" w14:textId="77777777" w:rsidR="006C7EA0" w:rsidRDefault="006C7EA0">
                              <w:r>
                                <w:rPr>
                                  <w:rFonts w:ascii="Arial" w:hAnsi="Arial" w:cs="Arial"/>
                                  <w:color w:val="000000"/>
                                </w:rPr>
                                <w:t>O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 upright="1">
                          <a:spAutoFit/>
                        </wps:bodyPr>
                      </wps:wsp>
                      <wps:wsp>
                        <wps:cNvPr id="10" name="Rectangle 17"/>
                        <wps:cNvSpPr>
                          <a:spLocks noChangeArrowheads="1"/>
                        </wps:cNvSpPr>
                        <wps:spPr bwMode="auto">
                          <a:xfrm>
                            <a:off x="3938200" y="3387705"/>
                            <a:ext cx="47000" cy="271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0F20216" w14:textId="77777777" w:rsidR="006C7EA0" w:rsidRDefault="006C7EA0">
                              <w:r>
                                <w:rPr>
                                  <w:rFonts w:ascii="Arial" w:hAnsi="Arial" w:cs="Arial"/>
                                  <w:color w:val="000000"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 upright="1">
                          <a:spAutoFit/>
                        </wps:bodyPr>
                      </wps:wsp>
                      <wps:wsp>
                        <wps:cNvPr id="11" name="Rectangle 18"/>
                        <wps:cNvSpPr>
                          <a:spLocks noChangeArrowheads="1"/>
                        </wps:cNvSpPr>
                        <wps:spPr bwMode="auto">
                          <a:xfrm>
                            <a:off x="206300" y="2336103"/>
                            <a:ext cx="34300" cy="1169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88AD3A7" w14:textId="77777777" w:rsidR="006C7EA0" w:rsidRDefault="006C7EA0">
                              <w:r>
                                <w:rPr>
                                  <w:rFonts w:ascii="Arial" w:hAnsi="Arial" w:cs="Arial"/>
                                  <w:color w:val="000000"/>
                                  <w:sz w:val="2"/>
                                  <w:szCs w:val="2"/>
                                </w:rPr>
                                <w:t xml:space="preserve">PEEP 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 upright="1">
                          <a:spAutoFit/>
                        </wps:bodyPr>
                      </wps:wsp>
                      <wps:wsp>
                        <wps:cNvPr id="12" name="Rectangle 19"/>
                        <wps:cNvSpPr>
                          <a:spLocks noChangeArrowheads="1"/>
                        </wps:cNvSpPr>
                        <wps:spPr bwMode="auto">
                          <a:xfrm>
                            <a:off x="206300" y="1894203"/>
                            <a:ext cx="39400" cy="116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60C01DB" w14:textId="77777777" w:rsidR="006C7EA0" w:rsidRDefault="006C7EA0">
                              <w:r>
                                <w:rPr>
                                  <w:rFonts w:ascii="Arial" w:hAnsi="Arial" w:cs="Arial"/>
                                  <w:color w:val="000000"/>
                                  <w:sz w:val="2"/>
                                  <w:szCs w:val="2"/>
                                </w:rPr>
                                <w:t>titrated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 upright="1">
                          <a:spAutoFit/>
                        </wps:bodyPr>
                      </wps:wsp>
                      <wps:wsp>
                        <wps:cNvPr id="13" name="Rectangle 20"/>
                        <wps:cNvSpPr>
                          <a:spLocks noChangeArrowheads="1"/>
                        </wps:cNvSpPr>
                        <wps:spPr bwMode="auto">
                          <a:xfrm>
                            <a:off x="206300" y="1360802"/>
                            <a:ext cx="14000" cy="116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EBD5188" w14:textId="77777777" w:rsidR="006C7EA0" w:rsidRDefault="006C7EA0">
                              <w:r>
                                <w:rPr>
                                  <w:rFonts w:ascii="Arial" w:hAnsi="Arial" w:cs="Arial"/>
                                  <w:color w:val="000000"/>
                                  <w:sz w:val="2"/>
                                  <w:szCs w:val="2"/>
                                </w:rPr>
                                <w:t>by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 upright="1">
                          <a:spAutoFit/>
                        </wps:bodyPr>
                      </wps:wsp>
                      <wps:wsp>
                        <wps:cNvPr id="14" name="Rectangle 21"/>
                        <wps:cNvSpPr>
                          <a:spLocks noChangeArrowheads="1"/>
                        </wps:cNvSpPr>
                        <wps:spPr bwMode="auto">
                          <a:xfrm>
                            <a:off x="206300" y="1147402"/>
                            <a:ext cx="20300" cy="116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3E4C090" w14:textId="77777777" w:rsidR="006C7EA0" w:rsidRDefault="006C7EA0">
                              <w:r>
                                <w:rPr>
                                  <w:rFonts w:ascii="Arial" w:hAnsi="Arial" w:cs="Arial"/>
                                  <w:color w:val="000000"/>
                                  <w:sz w:val="2"/>
                                  <w:szCs w:val="2"/>
                                </w:rPr>
                                <w:t>EIT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 upright="1">
                          <a:spAutoFit/>
                        </wps:bodyPr>
                      </wps:wsp>
                      <wps:wsp>
                        <wps:cNvPr id="15" name="Rectangle 22"/>
                        <wps:cNvSpPr>
                          <a:spLocks noChangeArrowheads="1"/>
                        </wps:cNvSpPr>
                        <wps:spPr bwMode="auto">
                          <a:xfrm>
                            <a:off x="374600" y="1909403"/>
                            <a:ext cx="30500" cy="116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FF365FD" w14:textId="77777777" w:rsidR="006C7EA0" w:rsidRDefault="006C7EA0">
                              <w:r>
                                <w:rPr>
                                  <w:rFonts w:ascii="Arial" w:hAnsi="Arial" w:cs="Arial"/>
                                  <w:color w:val="000000"/>
                                  <w:sz w:val="2"/>
                                  <w:szCs w:val="2"/>
                                </w:rPr>
                                <w:t>(cmH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 upright="1">
                          <a:spAutoFit/>
                        </wps:bodyPr>
                      </wps:wsp>
                      <wps:wsp>
                        <wps:cNvPr id="16" name="Rectangle 23"/>
                        <wps:cNvSpPr>
                          <a:spLocks noChangeArrowheads="1"/>
                        </wps:cNvSpPr>
                        <wps:spPr bwMode="auto">
                          <a:xfrm>
                            <a:off x="389800" y="1558902"/>
                            <a:ext cx="7700" cy="116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6C1D2E8B" w14:textId="77777777" w:rsidR="006C7EA0" w:rsidRDefault="006C7EA0">
                              <w:r>
                                <w:rPr>
                                  <w:rFonts w:ascii="Arial" w:hAnsi="Arial" w:cs="Arial"/>
                                  <w:color w:val="000000"/>
                                  <w:sz w:val="2"/>
                                  <w:szCs w:val="2"/>
                                </w:rPr>
                                <w:t>2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 upright="1">
                          <a:spAutoFit/>
                        </wps:bodyPr>
                      </wps:wsp>
                      <wps:wsp>
                        <wps:cNvPr id="17" name="Rectangle 24"/>
                        <wps:cNvSpPr>
                          <a:spLocks noChangeArrowheads="1"/>
                        </wps:cNvSpPr>
                        <wps:spPr bwMode="auto">
                          <a:xfrm>
                            <a:off x="374600" y="1513202"/>
                            <a:ext cx="10200" cy="116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A2239B6" w14:textId="77777777" w:rsidR="006C7EA0" w:rsidRDefault="006C7EA0">
                              <w:r>
                                <w:rPr>
                                  <w:rFonts w:ascii="Arial" w:hAnsi="Arial" w:cs="Arial"/>
                                  <w:color w:val="000000"/>
                                  <w:sz w:val="2"/>
                                  <w:szCs w:val="2"/>
                                </w:rPr>
                                <w:t>O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 upright="1">
                          <a:spAutoFit/>
                        </wps:bodyPr>
                      </wps:wsp>
                      <wps:wsp>
                        <wps:cNvPr id="18" name="Rectangle 25"/>
                        <wps:cNvSpPr>
                          <a:spLocks noChangeArrowheads="1"/>
                        </wps:cNvSpPr>
                        <wps:spPr bwMode="auto">
                          <a:xfrm>
                            <a:off x="374600" y="1406502"/>
                            <a:ext cx="4400" cy="116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5C0DBB4A" w14:textId="77777777" w:rsidR="006C7EA0" w:rsidRDefault="006C7EA0">
                              <w:r>
                                <w:rPr>
                                  <w:rFonts w:ascii="Arial" w:hAnsi="Arial" w:cs="Arial"/>
                                  <w:color w:val="000000"/>
                                  <w:sz w:val="2"/>
                                  <w:szCs w:val="2"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 upright="1">
                          <a:spAutoFit/>
                        </wps:bodyPr>
                      </wps:wsp>
                      <wps:wsp>
                        <wps:cNvPr id="19" name="Freeform 26"/>
                        <wps:cNvSpPr>
                          <a:spLocks noEditPoints="1"/>
                        </wps:cNvSpPr>
                        <wps:spPr bwMode="auto">
                          <a:xfrm>
                            <a:off x="930200" y="655301"/>
                            <a:ext cx="290200" cy="15200"/>
                          </a:xfrm>
                          <a:custGeom>
                            <a:avLst/>
                            <a:gdLst>
                              <a:gd name="T0" fmla="*/ 0 w 304"/>
                              <a:gd name="T1" fmla="*/ 0 h 16"/>
                              <a:gd name="T2" fmla="*/ 28638 w 304"/>
                              <a:gd name="T3" fmla="*/ 0 h 16"/>
                              <a:gd name="T4" fmla="*/ 36274 w 304"/>
                              <a:gd name="T5" fmla="*/ 7620 h 16"/>
                              <a:gd name="T6" fmla="*/ 28638 w 304"/>
                              <a:gd name="T7" fmla="*/ 15240 h 16"/>
                              <a:gd name="T8" fmla="*/ 0 w 304"/>
                              <a:gd name="T9" fmla="*/ 15240 h 16"/>
                              <a:gd name="T10" fmla="*/ 0 w 304"/>
                              <a:gd name="T11" fmla="*/ 0 h 16"/>
                              <a:gd name="T12" fmla="*/ 71594 w 304"/>
                              <a:gd name="T13" fmla="*/ 0 h 16"/>
                              <a:gd name="T14" fmla="*/ 99277 w 304"/>
                              <a:gd name="T15" fmla="*/ 0 h 16"/>
                              <a:gd name="T16" fmla="*/ 106914 w 304"/>
                              <a:gd name="T17" fmla="*/ 7620 h 16"/>
                              <a:gd name="T18" fmla="*/ 99277 w 304"/>
                              <a:gd name="T19" fmla="*/ 15240 h 16"/>
                              <a:gd name="T20" fmla="*/ 71594 w 304"/>
                              <a:gd name="T21" fmla="*/ 15240 h 16"/>
                              <a:gd name="T22" fmla="*/ 63957 w 304"/>
                              <a:gd name="T23" fmla="*/ 7620 h 16"/>
                              <a:gd name="T24" fmla="*/ 71594 w 304"/>
                              <a:gd name="T25" fmla="*/ 0 h 16"/>
                              <a:gd name="T26" fmla="*/ 142234 w 304"/>
                              <a:gd name="T27" fmla="*/ 0 h 16"/>
                              <a:gd name="T28" fmla="*/ 169917 w 304"/>
                              <a:gd name="T29" fmla="*/ 0 h 16"/>
                              <a:gd name="T30" fmla="*/ 177554 w 304"/>
                              <a:gd name="T31" fmla="*/ 7620 h 16"/>
                              <a:gd name="T32" fmla="*/ 169917 w 304"/>
                              <a:gd name="T33" fmla="*/ 15240 h 16"/>
                              <a:gd name="T34" fmla="*/ 142234 w 304"/>
                              <a:gd name="T35" fmla="*/ 15240 h 16"/>
                              <a:gd name="T36" fmla="*/ 134597 w 304"/>
                              <a:gd name="T37" fmla="*/ 7620 h 16"/>
                              <a:gd name="T38" fmla="*/ 142234 w 304"/>
                              <a:gd name="T39" fmla="*/ 0 h 16"/>
                              <a:gd name="T40" fmla="*/ 212873 w 304"/>
                              <a:gd name="T41" fmla="*/ 0 h 16"/>
                              <a:gd name="T42" fmla="*/ 241511 w 304"/>
                              <a:gd name="T43" fmla="*/ 0 h 16"/>
                              <a:gd name="T44" fmla="*/ 248193 w 304"/>
                              <a:gd name="T45" fmla="*/ 7620 h 16"/>
                              <a:gd name="T46" fmla="*/ 241511 w 304"/>
                              <a:gd name="T47" fmla="*/ 15240 h 16"/>
                              <a:gd name="T48" fmla="*/ 212873 w 304"/>
                              <a:gd name="T49" fmla="*/ 15240 h 16"/>
                              <a:gd name="T50" fmla="*/ 205237 w 304"/>
                              <a:gd name="T51" fmla="*/ 7620 h 16"/>
                              <a:gd name="T52" fmla="*/ 212873 w 304"/>
                              <a:gd name="T53" fmla="*/ 0 h 16"/>
                              <a:gd name="T54" fmla="*/ 283513 w 304"/>
                              <a:gd name="T55" fmla="*/ 0 h 16"/>
                              <a:gd name="T56" fmla="*/ 290195 w 304"/>
                              <a:gd name="T57" fmla="*/ 0 h 16"/>
                              <a:gd name="T58" fmla="*/ 290195 w 304"/>
                              <a:gd name="T59" fmla="*/ 15240 h 16"/>
                              <a:gd name="T60" fmla="*/ 283513 w 304"/>
                              <a:gd name="T61" fmla="*/ 15240 h 16"/>
                              <a:gd name="T62" fmla="*/ 276831 w 304"/>
                              <a:gd name="T63" fmla="*/ 7620 h 16"/>
                              <a:gd name="T64" fmla="*/ 283513 w 304"/>
                              <a:gd name="T65" fmla="*/ 0 h 16"/>
                              <a:gd name="T66" fmla="*/ 0 60000 65536"/>
                              <a:gd name="T67" fmla="*/ 0 60000 65536"/>
                              <a:gd name="T68" fmla="*/ 0 60000 65536"/>
                              <a:gd name="T69" fmla="*/ 0 60000 65536"/>
                              <a:gd name="T70" fmla="*/ 0 60000 65536"/>
                              <a:gd name="T71" fmla="*/ 0 60000 65536"/>
                              <a:gd name="T72" fmla="*/ 0 60000 65536"/>
                              <a:gd name="T73" fmla="*/ 0 60000 65536"/>
                              <a:gd name="T74" fmla="*/ 0 60000 65536"/>
                              <a:gd name="T75" fmla="*/ 0 60000 65536"/>
                              <a:gd name="T76" fmla="*/ 0 60000 65536"/>
                              <a:gd name="T77" fmla="*/ 0 60000 65536"/>
                              <a:gd name="T78" fmla="*/ 0 60000 65536"/>
                              <a:gd name="T79" fmla="*/ 0 60000 65536"/>
                              <a:gd name="T80" fmla="*/ 0 60000 65536"/>
                              <a:gd name="T81" fmla="*/ 0 60000 65536"/>
                              <a:gd name="T82" fmla="*/ 0 60000 65536"/>
                              <a:gd name="T83" fmla="*/ 0 60000 65536"/>
                              <a:gd name="T84" fmla="*/ 0 60000 65536"/>
                              <a:gd name="T85" fmla="*/ 0 60000 65536"/>
                              <a:gd name="T86" fmla="*/ 0 60000 65536"/>
                              <a:gd name="T87" fmla="*/ 0 60000 65536"/>
                              <a:gd name="T88" fmla="*/ 0 60000 65536"/>
                              <a:gd name="T89" fmla="*/ 0 60000 65536"/>
                              <a:gd name="T90" fmla="*/ 0 60000 65536"/>
                              <a:gd name="T91" fmla="*/ 0 60000 65536"/>
                              <a:gd name="T92" fmla="*/ 0 60000 65536"/>
                              <a:gd name="T93" fmla="*/ 0 60000 65536"/>
                              <a:gd name="T94" fmla="*/ 0 60000 65536"/>
                              <a:gd name="T95" fmla="*/ 0 60000 65536"/>
                              <a:gd name="T96" fmla="*/ 0 60000 65536"/>
                              <a:gd name="T97" fmla="*/ 0 60000 65536"/>
                              <a:gd name="T98" fmla="*/ 0 60000 65536"/>
                            </a:gdLst>
                            <a:ahLst/>
                            <a:cxnLst>
                              <a:cxn ang="T66">
                                <a:pos x="T0" y="T1"/>
                              </a:cxn>
                              <a:cxn ang="T67">
                                <a:pos x="T2" y="T3"/>
                              </a:cxn>
                              <a:cxn ang="T68">
                                <a:pos x="T4" y="T5"/>
                              </a:cxn>
                              <a:cxn ang="T69">
                                <a:pos x="T6" y="T7"/>
                              </a:cxn>
                              <a:cxn ang="T70">
                                <a:pos x="T8" y="T9"/>
                              </a:cxn>
                              <a:cxn ang="T71">
                                <a:pos x="T10" y="T11"/>
                              </a:cxn>
                              <a:cxn ang="T72">
                                <a:pos x="T12" y="T13"/>
                              </a:cxn>
                              <a:cxn ang="T73">
                                <a:pos x="T14" y="T15"/>
                              </a:cxn>
                              <a:cxn ang="T74">
                                <a:pos x="T16" y="T17"/>
                              </a:cxn>
                              <a:cxn ang="T75">
                                <a:pos x="T18" y="T19"/>
                              </a:cxn>
                              <a:cxn ang="T76">
                                <a:pos x="T20" y="T21"/>
                              </a:cxn>
                              <a:cxn ang="T77">
                                <a:pos x="T22" y="T23"/>
                              </a:cxn>
                              <a:cxn ang="T78">
                                <a:pos x="T24" y="T25"/>
                              </a:cxn>
                              <a:cxn ang="T79">
                                <a:pos x="T26" y="T27"/>
                              </a:cxn>
                              <a:cxn ang="T80">
                                <a:pos x="T28" y="T29"/>
                              </a:cxn>
                              <a:cxn ang="T81">
                                <a:pos x="T30" y="T31"/>
                              </a:cxn>
                              <a:cxn ang="T82">
                                <a:pos x="T32" y="T33"/>
                              </a:cxn>
                              <a:cxn ang="T83">
                                <a:pos x="T34" y="T35"/>
                              </a:cxn>
                              <a:cxn ang="T84">
                                <a:pos x="T36" y="T37"/>
                              </a:cxn>
                              <a:cxn ang="T85">
                                <a:pos x="T38" y="T39"/>
                              </a:cxn>
                              <a:cxn ang="T86">
                                <a:pos x="T40" y="T41"/>
                              </a:cxn>
                              <a:cxn ang="T87">
                                <a:pos x="T42" y="T43"/>
                              </a:cxn>
                              <a:cxn ang="T88">
                                <a:pos x="T44" y="T45"/>
                              </a:cxn>
                              <a:cxn ang="T89">
                                <a:pos x="T46" y="T47"/>
                              </a:cxn>
                              <a:cxn ang="T90">
                                <a:pos x="T48" y="T49"/>
                              </a:cxn>
                              <a:cxn ang="T91">
                                <a:pos x="T50" y="T51"/>
                              </a:cxn>
                              <a:cxn ang="T92">
                                <a:pos x="T52" y="T53"/>
                              </a:cxn>
                              <a:cxn ang="T93">
                                <a:pos x="T54" y="T55"/>
                              </a:cxn>
                              <a:cxn ang="T94">
                                <a:pos x="T56" y="T57"/>
                              </a:cxn>
                              <a:cxn ang="T95">
                                <a:pos x="T58" y="T59"/>
                              </a:cxn>
                              <a:cxn ang="T96">
                                <a:pos x="T60" y="T61"/>
                              </a:cxn>
                              <a:cxn ang="T97">
                                <a:pos x="T62" y="T63"/>
                              </a:cxn>
                              <a:cxn ang="T98">
                                <a:pos x="T64" y="T65"/>
                              </a:cxn>
                            </a:cxnLst>
                            <a:rect l="0" t="0" r="r" b="b"/>
                            <a:pathLst>
                              <a:path w="304" h="16">
                                <a:moveTo>
                                  <a:pt x="0" y="0"/>
                                </a:moveTo>
                                <a:lnTo>
                                  <a:pt x="30" y="0"/>
                                </a:lnTo>
                                <a:cubicBezTo>
                                  <a:pt x="35" y="0"/>
                                  <a:pt x="38" y="4"/>
                                  <a:pt x="38" y="8"/>
                                </a:cubicBezTo>
                                <a:cubicBezTo>
                                  <a:pt x="38" y="13"/>
                                  <a:pt x="35" y="16"/>
                                  <a:pt x="30" y="16"/>
                                </a:cubicBezTo>
                                <a:lnTo>
                                  <a:pt x="0" y="16"/>
                                </a:lnTo>
                                <a:lnTo>
                                  <a:pt x="0" y="0"/>
                                </a:lnTo>
                                <a:close/>
                                <a:moveTo>
                                  <a:pt x="75" y="0"/>
                                </a:moveTo>
                                <a:lnTo>
                                  <a:pt x="104" y="0"/>
                                </a:lnTo>
                                <a:cubicBezTo>
                                  <a:pt x="109" y="0"/>
                                  <a:pt x="112" y="4"/>
                                  <a:pt x="112" y="8"/>
                                </a:cubicBezTo>
                                <a:cubicBezTo>
                                  <a:pt x="112" y="13"/>
                                  <a:pt x="109" y="16"/>
                                  <a:pt x="104" y="16"/>
                                </a:cubicBezTo>
                                <a:lnTo>
                                  <a:pt x="75" y="16"/>
                                </a:lnTo>
                                <a:cubicBezTo>
                                  <a:pt x="71" y="16"/>
                                  <a:pt x="67" y="13"/>
                                  <a:pt x="67" y="8"/>
                                </a:cubicBezTo>
                                <a:cubicBezTo>
                                  <a:pt x="67" y="4"/>
                                  <a:pt x="71" y="0"/>
                                  <a:pt x="75" y="0"/>
                                </a:cubicBezTo>
                                <a:close/>
                                <a:moveTo>
                                  <a:pt x="149" y="0"/>
                                </a:moveTo>
                                <a:lnTo>
                                  <a:pt x="178" y="0"/>
                                </a:lnTo>
                                <a:cubicBezTo>
                                  <a:pt x="183" y="0"/>
                                  <a:pt x="186" y="4"/>
                                  <a:pt x="186" y="8"/>
                                </a:cubicBezTo>
                                <a:cubicBezTo>
                                  <a:pt x="186" y="13"/>
                                  <a:pt x="183" y="16"/>
                                  <a:pt x="178" y="16"/>
                                </a:cubicBezTo>
                                <a:lnTo>
                                  <a:pt x="149" y="16"/>
                                </a:lnTo>
                                <a:cubicBezTo>
                                  <a:pt x="145" y="16"/>
                                  <a:pt x="141" y="13"/>
                                  <a:pt x="141" y="8"/>
                                </a:cubicBezTo>
                                <a:cubicBezTo>
                                  <a:pt x="141" y="4"/>
                                  <a:pt x="145" y="0"/>
                                  <a:pt x="149" y="0"/>
                                </a:cubicBezTo>
                                <a:close/>
                                <a:moveTo>
                                  <a:pt x="223" y="0"/>
                                </a:moveTo>
                                <a:lnTo>
                                  <a:pt x="253" y="0"/>
                                </a:lnTo>
                                <a:cubicBezTo>
                                  <a:pt x="257" y="0"/>
                                  <a:pt x="260" y="4"/>
                                  <a:pt x="260" y="8"/>
                                </a:cubicBezTo>
                                <a:cubicBezTo>
                                  <a:pt x="260" y="13"/>
                                  <a:pt x="257" y="16"/>
                                  <a:pt x="253" y="16"/>
                                </a:cubicBezTo>
                                <a:lnTo>
                                  <a:pt x="223" y="16"/>
                                </a:lnTo>
                                <a:cubicBezTo>
                                  <a:pt x="219" y="16"/>
                                  <a:pt x="215" y="13"/>
                                  <a:pt x="215" y="8"/>
                                </a:cubicBezTo>
                                <a:cubicBezTo>
                                  <a:pt x="215" y="4"/>
                                  <a:pt x="219" y="0"/>
                                  <a:pt x="223" y="0"/>
                                </a:cubicBezTo>
                                <a:close/>
                                <a:moveTo>
                                  <a:pt x="297" y="0"/>
                                </a:moveTo>
                                <a:lnTo>
                                  <a:pt x="304" y="0"/>
                                </a:lnTo>
                                <a:lnTo>
                                  <a:pt x="304" y="16"/>
                                </a:lnTo>
                                <a:lnTo>
                                  <a:pt x="297" y="16"/>
                                </a:lnTo>
                                <a:cubicBezTo>
                                  <a:pt x="293" y="16"/>
                                  <a:pt x="290" y="13"/>
                                  <a:pt x="290" y="8"/>
                                </a:cubicBezTo>
                                <a:cubicBezTo>
                                  <a:pt x="290" y="4"/>
                                  <a:pt x="293" y="0"/>
                                  <a:pt x="297" y="0"/>
                                </a:cubicBezTo>
                                <a:close/>
                              </a:path>
                            </a:pathLst>
                          </a:custGeom>
                          <a:solidFill>
                            <a:srgbClr val="000000"/>
                          </a:solidFill>
                          <a:ln w="0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0" name="Freeform 27"/>
                        <wps:cNvSpPr>
                          <a:spLocks noEditPoints="1"/>
                        </wps:cNvSpPr>
                        <wps:spPr bwMode="auto">
                          <a:xfrm>
                            <a:off x="930200" y="655301"/>
                            <a:ext cx="290200" cy="15200"/>
                          </a:xfrm>
                          <a:custGeom>
                            <a:avLst/>
                            <a:gdLst>
                              <a:gd name="T0" fmla="*/ 0 w 304"/>
                              <a:gd name="T1" fmla="*/ 0 h 16"/>
                              <a:gd name="T2" fmla="*/ 28638 w 304"/>
                              <a:gd name="T3" fmla="*/ 0 h 16"/>
                              <a:gd name="T4" fmla="*/ 36274 w 304"/>
                              <a:gd name="T5" fmla="*/ 7620 h 16"/>
                              <a:gd name="T6" fmla="*/ 28638 w 304"/>
                              <a:gd name="T7" fmla="*/ 15240 h 16"/>
                              <a:gd name="T8" fmla="*/ 0 w 304"/>
                              <a:gd name="T9" fmla="*/ 15240 h 16"/>
                              <a:gd name="T10" fmla="*/ 0 w 304"/>
                              <a:gd name="T11" fmla="*/ 0 h 16"/>
                              <a:gd name="T12" fmla="*/ 71594 w 304"/>
                              <a:gd name="T13" fmla="*/ 0 h 16"/>
                              <a:gd name="T14" fmla="*/ 99277 w 304"/>
                              <a:gd name="T15" fmla="*/ 0 h 16"/>
                              <a:gd name="T16" fmla="*/ 106914 w 304"/>
                              <a:gd name="T17" fmla="*/ 7620 h 16"/>
                              <a:gd name="T18" fmla="*/ 99277 w 304"/>
                              <a:gd name="T19" fmla="*/ 15240 h 16"/>
                              <a:gd name="T20" fmla="*/ 71594 w 304"/>
                              <a:gd name="T21" fmla="*/ 15240 h 16"/>
                              <a:gd name="T22" fmla="*/ 63957 w 304"/>
                              <a:gd name="T23" fmla="*/ 7620 h 16"/>
                              <a:gd name="T24" fmla="*/ 71594 w 304"/>
                              <a:gd name="T25" fmla="*/ 0 h 16"/>
                              <a:gd name="T26" fmla="*/ 142234 w 304"/>
                              <a:gd name="T27" fmla="*/ 0 h 16"/>
                              <a:gd name="T28" fmla="*/ 169917 w 304"/>
                              <a:gd name="T29" fmla="*/ 0 h 16"/>
                              <a:gd name="T30" fmla="*/ 177554 w 304"/>
                              <a:gd name="T31" fmla="*/ 7620 h 16"/>
                              <a:gd name="T32" fmla="*/ 169917 w 304"/>
                              <a:gd name="T33" fmla="*/ 15240 h 16"/>
                              <a:gd name="T34" fmla="*/ 142234 w 304"/>
                              <a:gd name="T35" fmla="*/ 15240 h 16"/>
                              <a:gd name="T36" fmla="*/ 134597 w 304"/>
                              <a:gd name="T37" fmla="*/ 7620 h 16"/>
                              <a:gd name="T38" fmla="*/ 142234 w 304"/>
                              <a:gd name="T39" fmla="*/ 0 h 16"/>
                              <a:gd name="T40" fmla="*/ 212873 w 304"/>
                              <a:gd name="T41" fmla="*/ 0 h 16"/>
                              <a:gd name="T42" fmla="*/ 241511 w 304"/>
                              <a:gd name="T43" fmla="*/ 0 h 16"/>
                              <a:gd name="T44" fmla="*/ 248193 w 304"/>
                              <a:gd name="T45" fmla="*/ 7620 h 16"/>
                              <a:gd name="T46" fmla="*/ 241511 w 304"/>
                              <a:gd name="T47" fmla="*/ 15240 h 16"/>
                              <a:gd name="T48" fmla="*/ 212873 w 304"/>
                              <a:gd name="T49" fmla="*/ 15240 h 16"/>
                              <a:gd name="T50" fmla="*/ 205237 w 304"/>
                              <a:gd name="T51" fmla="*/ 7620 h 16"/>
                              <a:gd name="T52" fmla="*/ 212873 w 304"/>
                              <a:gd name="T53" fmla="*/ 0 h 16"/>
                              <a:gd name="T54" fmla="*/ 283513 w 304"/>
                              <a:gd name="T55" fmla="*/ 0 h 16"/>
                              <a:gd name="T56" fmla="*/ 290195 w 304"/>
                              <a:gd name="T57" fmla="*/ 0 h 16"/>
                              <a:gd name="T58" fmla="*/ 290195 w 304"/>
                              <a:gd name="T59" fmla="*/ 15240 h 16"/>
                              <a:gd name="T60" fmla="*/ 283513 w 304"/>
                              <a:gd name="T61" fmla="*/ 15240 h 16"/>
                              <a:gd name="T62" fmla="*/ 276831 w 304"/>
                              <a:gd name="T63" fmla="*/ 7620 h 16"/>
                              <a:gd name="T64" fmla="*/ 283513 w 304"/>
                              <a:gd name="T65" fmla="*/ 0 h 16"/>
                              <a:gd name="T66" fmla="*/ 0 60000 65536"/>
                              <a:gd name="T67" fmla="*/ 0 60000 65536"/>
                              <a:gd name="T68" fmla="*/ 0 60000 65536"/>
                              <a:gd name="T69" fmla="*/ 0 60000 65536"/>
                              <a:gd name="T70" fmla="*/ 0 60000 65536"/>
                              <a:gd name="T71" fmla="*/ 0 60000 65536"/>
                              <a:gd name="T72" fmla="*/ 0 60000 65536"/>
                              <a:gd name="T73" fmla="*/ 0 60000 65536"/>
                              <a:gd name="T74" fmla="*/ 0 60000 65536"/>
                              <a:gd name="T75" fmla="*/ 0 60000 65536"/>
                              <a:gd name="T76" fmla="*/ 0 60000 65536"/>
                              <a:gd name="T77" fmla="*/ 0 60000 65536"/>
                              <a:gd name="T78" fmla="*/ 0 60000 65536"/>
                              <a:gd name="T79" fmla="*/ 0 60000 65536"/>
                              <a:gd name="T80" fmla="*/ 0 60000 65536"/>
                              <a:gd name="T81" fmla="*/ 0 60000 65536"/>
                              <a:gd name="T82" fmla="*/ 0 60000 65536"/>
                              <a:gd name="T83" fmla="*/ 0 60000 65536"/>
                              <a:gd name="T84" fmla="*/ 0 60000 65536"/>
                              <a:gd name="T85" fmla="*/ 0 60000 65536"/>
                              <a:gd name="T86" fmla="*/ 0 60000 65536"/>
                              <a:gd name="T87" fmla="*/ 0 60000 65536"/>
                              <a:gd name="T88" fmla="*/ 0 60000 65536"/>
                              <a:gd name="T89" fmla="*/ 0 60000 65536"/>
                              <a:gd name="T90" fmla="*/ 0 60000 65536"/>
                              <a:gd name="T91" fmla="*/ 0 60000 65536"/>
                              <a:gd name="T92" fmla="*/ 0 60000 65536"/>
                              <a:gd name="T93" fmla="*/ 0 60000 65536"/>
                              <a:gd name="T94" fmla="*/ 0 60000 65536"/>
                              <a:gd name="T95" fmla="*/ 0 60000 65536"/>
                              <a:gd name="T96" fmla="*/ 0 60000 65536"/>
                              <a:gd name="T97" fmla="*/ 0 60000 65536"/>
                              <a:gd name="T98" fmla="*/ 0 60000 65536"/>
                            </a:gdLst>
                            <a:ahLst/>
                            <a:cxnLst>
                              <a:cxn ang="T66">
                                <a:pos x="T0" y="T1"/>
                              </a:cxn>
                              <a:cxn ang="T67">
                                <a:pos x="T2" y="T3"/>
                              </a:cxn>
                              <a:cxn ang="T68">
                                <a:pos x="T4" y="T5"/>
                              </a:cxn>
                              <a:cxn ang="T69">
                                <a:pos x="T6" y="T7"/>
                              </a:cxn>
                              <a:cxn ang="T70">
                                <a:pos x="T8" y="T9"/>
                              </a:cxn>
                              <a:cxn ang="T71">
                                <a:pos x="T10" y="T11"/>
                              </a:cxn>
                              <a:cxn ang="T72">
                                <a:pos x="T12" y="T13"/>
                              </a:cxn>
                              <a:cxn ang="T73">
                                <a:pos x="T14" y="T15"/>
                              </a:cxn>
                              <a:cxn ang="T74">
                                <a:pos x="T16" y="T17"/>
                              </a:cxn>
                              <a:cxn ang="T75">
                                <a:pos x="T18" y="T19"/>
                              </a:cxn>
                              <a:cxn ang="T76">
                                <a:pos x="T20" y="T21"/>
                              </a:cxn>
                              <a:cxn ang="T77">
                                <a:pos x="T22" y="T23"/>
                              </a:cxn>
                              <a:cxn ang="T78">
                                <a:pos x="T24" y="T25"/>
                              </a:cxn>
                              <a:cxn ang="T79">
                                <a:pos x="T26" y="T27"/>
                              </a:cxn>
                              <a:cxn ang="T80">
                                <a:pos x="T28" y="T29"/>
                              </a:cxn>
                              <a:cxn ang="T81">
                                <a:pos x="T30" y="T31"/>
                              </a:cxn>
                              <a:cxn ang="T82">
                                <a:pos x="T32" y="T33"/>
                              </a:cxn>
                              <a:cxn ang="T83">
                                <a:pos x="T34" y="T35"/>
                              </a:cxn>
                              <a:cxn ang="T84">
                                <a:pos x="T36" y="T37"/>
                              </a:cxn>
                              <a:cxn ang="T85">
                                <a:pos x="T38" y="T39"/>
                              </a:cxn>
                              <a:cxn ang="T86">
                                <a:pos x="T40" y="T41"/>
                              </a:cxn>
                              <a:cxn ang="T87">
                                <a:pos x="T42" y="T43"/>
                              </a:cxn>
                              <a:cxn ang="T88">
                                <a:pos x="T44" y="T45"/>
                              </a:cxn>
                              <a:cxn ang="T89">
                                <a:pos x="T46" y="T47"/>
                              </a:cxn>
                              <a:cxn ang="T90">
                                <a:pos x="T48" y="T49"/>
                              </a:cxn>
                              <a:cxn ang="T91">
                                <a:pos x="T50" y="T51"/>
                              </a:cxn>
                              <a:cxn ang="T92">
                                <a:pos x="T52" y="T53"/>
                              </a:cxn>
                              <a:cxn ang="T93">
                                <a:pos x="T54" y="T55"/>
                              </a:cxn>
                              <a:cxn ang="T94">
                                <a:pos x="T56" y="T57"/>
                              </a:cxn>
                              <a:cxn ang="T95">
                                <a:pos x="T58" y="T59"/>
                              </a:cxn>
                              <a:cxn ang="T96">
                                <a:pos x="T60" y="T61"/>
                              </a:cxn>
                              <a:cxn ang="T97">
                                <a:pos x="T62" y="T63"/>
                              </a:cxn>
                              <a:cxn ang="T98">
                                <a:pos x="T64" y="T65"/>
                              </a:cxn>
                            </a:cxnLst>
                            <a:rect l="0" t="0" r="r" b="b"/>
                            <a:pathLst>
                              <a:path w="304" h="16">
                                <a:moveTo>
                                  <a:pt x="0" y="0"/>
                                </a:moveTo>
                                <a:lnTo>
                                  <a:pt x="30" y="0"/>
                                </a:lnTo>
                                <a:cubicBezTo>
                                  <a:pt x="35" y="0"/>
                                  <a:pt x="38" y="4"/>
                                  <a:pt x="38" y="8"/>
                                </a:cubicBezTo>
                                <a:cubicBezTo>
                                  <a:pt x="38" y="13"/>
                                  <a:pt x="35" y="16"/>
                                  <a:pt x="30" y="16"/>
                                </a:cubicBezTo>
                                <a:lnTo>
                                  <a:pt x="0" y="16"/>
                                </a:lnTo>
                                <a:lnTo>
                                  <a:pt x="0" y="0"/>
                                </a:lnTo>
                                <a:close/>
                                <a:moveTo>
                                  <a:pt x="75" y="0"/>
                                </a:moveTo>
                                <a:lnTo>
                                  <a:pt x="104" y="0"/>
                                </a:lnTo>
                                <a:cubicBezTo>
                                  <a:pt x="109" y="0"/>
                                  <a:pt x="112" y="4"/>
                                  <a:pt x="112" y="8"/>
                                </a:cubicBezTo>
                                <a:cubicBezTo>
                                  <a:pt x="112" y="13"/>
                                  <a:pt x="109" y="16"/>
                                  <a:pt x="104" y="16"/>
                                </a:cubicBezTo>
                                <a:lnTo>
                                  <a:pt x="75" y="16"/>
                                </a:lnTo>
                                <a:cubicBezTo>
                                  <a:pt x="71" y="16"/>
                                  <a:pt x="67" y="13"/>
                                  <a:pt x="67" y="8"/>
                                </a:cubicBezTo>
                                <a:cubicBezTo>
                                  <a:pt x="67" y="4"/>
                                  <a:pt x="71" y="0"/>
                                  <a:pt x="75" y="0"/>
                                </a:cubicBezTo>
                                <a:close/>
                                <a:moveTo>
                                  <a:pt x="149" y="0"/>
                                </a:moveTo>
                                <a:lnTo>
                                  <a:pt x="178" y="0"/>
                                </a:lnTo>
                                <a:cubicBezTo>
                                  <a:pt x="183" y="0"/>
                                  <a:pt x="186" y="4"/>
                                  <a:pt x="186" y="8"/>
                                </a:cubicBezTo>
                                <a:cubicBezTo>
                                  <a:pt x="186" y="13"/>
                                  <a:pt x="183" y="16"/>
                                  <a:pt x="178" y="16"/>
                                </a:cubicBezTo>
                                <a:lnTo>
                                  <a:pt x="149" y="16"/>
                                </a:lnTo>
                                <a:cubicBezTo>
                                  <a:pt x="145" y="16"/>
                                  <a:pt x="141" y="13"/>
                                  <a:pt x="141" y="8"/>
                                </a:cubicBezTo>
                                <a:cubicBezTo>
                                  <a:pt x="141" y="4"/>
                                  <a:pt x="145" y="0"/>
                                  <a:pt x="149" y="0"/>
                                </a:cubicBezTo>
                                <a:close/>
                                <a:moveTo>
                                  <a:pt x="223" y="0"/>
                                </a:moveTo>
                                <a:lnTo>
                                  <a:pt x="253" y="0"/>
                                </a:lnTo>
                                <a:cubicBezTo>
                                  <a:pt x="257" y="0"/>
                                  <a:pt x="260" y="4"/>
                                  <a:pt x="260" y="8"/>
                                </a:cubicBezTo>
                                <a:cubicBezTo>
                                  <a:pt x="260" y="13"/>
                                  <a:pt x="257" y="16"/>
                                  <a:pt x="253" y="16"/>
                                </a:cubicBezTo>
                                <a:lnTo>
                                  <a:pt x="223" y="16"/>
                                </a:lnTo>
                                <a:cubicBezTo>
                                  <a:pt x="219" y="16"/>
                                  <a:pt x="215" y="13"/>
                                  <a:pt x="215" y="8"/>
                                </a:cubicBezTo>
                                <a:cubicBezTo>
                                  <a:pt x="215" y="4"/>
                                  <a:pt x="219" y="0"/>
                                  <a:pt x="223" y="0"/>
                                </a:cubicBezTo>
                                <a:close/>
                                <a:moveTo>
                                  <a:pt x="297" y="0"/>
                                </a:moveTo>
                                <a:lnTo>
                                  <a:pt x="304" y="0"/>
                                </a:lnTo>
                                <a:lnTo>
                                  <a:pt x="304" y="16"/>
                                </a:lnTo>
                                <a:lnTo>
                                  <a:pt x="297" y="16"/>
                                </a:lnTo>
                                <a:cubicBezTo>
                                  <a:pt x="293" y="16"/>
                                  <a:pt x="290" y="13"/>
                                  <a:pt x="290" y="8"/>
                                </a:cubicBezTo>
                                <a:cubicBezTo>
                                  <a:pt x="290" y="4"/>
                                  <a:pt x="293" y="0"/>
                                  <a:pt x="297" y="0"/>
                                </a:cubicBezTo>
                                <a:close/>
                              </a:path>
                            </a:pathLst>
                          </a:custGeom>
                          <a:noFill/>
                          <a:ln w="15240">
                            <a:solidFill>
                              <a:srgbClr val="000000"/>
                            </a:solidFill>
                            <a:bevel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1" name="Rectangle 28"/>
                        <wps:cNvSpPr>
                          <a:spLocks noChangeArrowheads="1"/>
                        </wps:cNvSpPr>
                        <wps:spPr bwMode="auto">
                          <a:xfrm>
                            <a:off x="1283900" y="350500"/>
                            <a:ext cx="450900" cy="271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00C6578" w14:textId="77777777" w:rsidR="006C7EA0" w:rsidRDefault="006C7EA0">
                              <w:r>
                                <w:rPr>
                                  <w:rFonts w:ascii="Arial" w:hAnsi="Arial" w:cs="Arial"/>
                                  <w:color w:val="000000"/>
                                </w:rPr>
                                <w:t>Identity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 upright="1">
                          <a:spAutoFit/>
                        </wps:bodyPr>
                      </wps:wsp>
                      <wps:wsp>
                        <wps:cNvPr id="22" name="Rectangle 29"/>
                        <wps:cNvSpPr>
                          <a:spLocks noChangeArrowheads="1"/>
                        </wps:cNvSpPr>
                        <wps:spPr bwMode="auto">
                          <a:xfrm>
                            <a:off x="1802700" y="350500"/>
                            <a:ext cx="217800" cy="271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A037F8C" w14:textId="77777777" w:rsidR="006C7EA0" w:rsidRDefault="006C7EA0">
                              <w:r>
                                <w:rPr>
                                  <w:rFonts w:ascii="Arial" w:hAnsi="Arial" w:cs="Arial"/>
                                  <w:color w:val="000000"/>
                                </w:rPr>
                                <w:t>line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 upright="1">
                          <a:spAutoFit/>
                        </wps:bodyPr>
                      </wps:wsp>
                      <wps:wsp>
                        <wps:cNvPr id="23" name="Line 30"/>
                        <wps:cNvCnPr/>
                        <wps:spPr bwMode="auto">
                          <a:xfrm>
                            <a:off x="930200" y="426701"/>
                            <a:ext cx="290200" cy="0"/>
                          </a:xfrm>
                          <a:prstGeom prst="line">
                            <a:avLst/>
                          </a:prstGeom>
                          <a:noFill/>
                          <a:ln w="1524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  <wps:wsp>
                        <wps:cNvPr id="24" name="Rectangle 31"/>
                        <wps:cNvSpPr>
                          <a:spLocks noChangeArrowheads="1"/>
                        </wps:cNvSpPr>
                        <wps:spPr bwMode="auto">
                          <a:xfrm>
                            <a:off x="3673400" y="2476503"/>
                            <a:ext cx="101000" cy="271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8D6BFFA" w14:textId="77777777" w:rsidR="006C7EA0" w:rsidRDefault="006C7EA0">
                              <w:r>
                                <w:rPr>
                                  <w:rFonts w:ascii="Arial" w:hAnsi="Arial" w:cs="Arial"/>
                                  <w:color w:val="000000"/>
                                </w:rPr>
                                <w:t>R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 upright="1">
                          <a:spAutoFit/>
                        </wps:bodyPr>
                      </wps:wsp>
                      <wps:wsp>
                        <wps:cNvPr id="25" name="Rectangle 32"/>
                        <wps:cNvSpPr>
                          <a:spLocks noChangeArrowheads="1"/>
                        </wps:cNvSpPr>
                        <wps:spPr bwMode="auto">
                          <a:xfrm>
                            <a:off x="3780700" y="2476503"/>
                            <a:ext cx="49600" cy="209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D573553" w14:textId="77777777" w:rsidR="006C7EA0" w:rsidRDefault="006C7EA0">
                              <w:r>
                                <w:rPr>
                                  <w:rFonts w:ascii="Arial" w:hAnsi="Arial" w:cs="Arial"/>
                                  <w:color w:val="000000"/>
                                  <w:sz w:val="14"/>
                                  <w:szCs w:val="14"/>
                                </w:rPr>
                                <w:t>2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 upright="1">
                          <a:spAutoFit/>
                        </wps:bodyPr>
                      </wps:wsp>
                      <wps:wsp>
                        <wps:cNvPr id="26" name="Rectangle 33"/>
                        <wps:cNvSpPr>
                          <a:spLocks noChangeArrowheads="1"/>
                        </wps:cNvSpPr>
                        <wps:spPr bwMode="auto">
                          <a:xfrm>
                            <a:off x="3826500" y="2476503"/>
                            <a:ext cx="431800" cy="271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168AD539" w14:textId="77777777" w:rsidR="006C7EA0" w:rsidRDefault="006C7EA0">
                              <w:r>
                                <w:rPr>
                                  <w:rFonts w:ascii="Arial" w:hAnsi="Arial" w:cs="Arial"/>
                                  <w:color w:val="000000"/>
                                </w:rPr>
                                <w:t>=0.505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 upright="1">
                          <a:spAutoFit/>
                        </wps:bodyPr>
                      </wps:wsp>
                      <wps:wsp>
                        <wps:cNvPr id="27" name="Rectangle 34"/>
                        <wps:cNvSpPr>
                          <a:spLocks noChangeArrowheads="1"/>
                        </wps:cNvSpPr>
                        <wps:spPr bwMode="auto">
                          <a:xfrm>
                            <a:off x="3673400" y="2643504"/>
                            <a:ext cx="602600" cy="271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35C6054F" w14:textId="77777777" w:rsidR="006C7EA0" w:rsidRDefault="006C7EA0">
                              <w:r>
                                <w:rPr>
                                  <w:rFonts w:ascii="Arial" w:hAnsi="Arial" w:cs="Arial"/>
                                  <w:color w:val="000000"/>
                                </w:rPr>
                                <w:t>P &lt; 0.001</w:t>
                              </w:r>
                            </w:p>
                          </w:txbxContent>
                        </wps:txbx>
                        <wps:bodyPr rot="0" vert="horz" wrap="none" lIns="0" tIns="0" rIns="0" bIns="0" anchor="t" anchorCtr="0" upright="1">
                          <a:spAutoFit/>
                        </wps:bodyPr>
                      </wps:wsp>
                      <wpg:wgp>
                        <wpg:cNvPr id="28" name="Group 127"/>
                        <wpg:cNvGrpSpPr>
                          <a:grpSpLocks/>
                        </wpg:cNvGrpSpPr>
                        <wpg:grpSpPr bwMode="auto">
                          <a:xfrm>
                            <a:off x="504800" y="232400"/>
                            <a:ext cx="4378900" cy="3148904"/>
                            <a:chOff x="795" y="366"/>
                            <a:chExt cx="6896" cy="4959"/>
                          </a:xfrm>
                        </wpg:grpSpPr>
                        <wps:wsp>
                          <wps:cNvPr id="29" name="Rectangle 35"/>
                          <wps:cNvSpPr>
                            <a:spLocks noChangeArrowheads="1"/>
                          </wps:cNvSpPr>
                          <wps:spPr bwMode="auto">
                            <a:xfrm>
                              <a:off x="1183" y="4849"/>
                              <a:ext cx="145" cy="476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14:paraId="402296CD" w14:textId="77777777" w:rsidR="006C7EA0" w:rsidRDefault="006C7EA0">
                                <w:r>
                                  <w:rPr>
                                    <w:rFonts w:ascii="Arial" w:hAnsi="Arial" w:cs="Arial"/>
                                    <w:color w:val="000000"/>
                                    <w:sz w:val="26"/>
                                    <w:szCs w:val="26"/>
                                  </w:rPr>
                                  <w:t>5</w:t>
                                </w:r>
                              </w:p>
                            </w:txbxContent>
                          </wps:txbx>
                          <wps:bodyPr rot="0" vert="horz" wrap="none" lIns="0" tIns="0" rIns="0" bIns="0" anchor="t" anchorCtr="0" upright="1">
                            <a:spAutoFit/>
                          </wps:bodyPr>
                        </wps:wsp>
                        <wps:wsp>
                          <wps:cNvPr id="30" name="Rectangle 36"/>
                          <wps:cNvSpPr>
                            <a:spLocks noChangeArrowheads="1"/>
                          </wps:cNvSpPr>
                          <wps:spPr bwMode="auto">
                            <a:xfrm>
                              <a:off x="3191" y="4849"/>
                              <a:ext cx="290" cy="476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14:paraId="3D149A8A" w14:textId="77777777" w:rsidR="006C7EA0" w:rsidRDefault="006C7EA0">
                                <w:r>
                                  <w:rPr>
                                    <w:rFonts w:ascii="Arial" w:hAnsi="Arial" w:cs="Arial"/>
                                    <w:color w:val="000000"/>
                                    <w:sz w:val="26"/>
                                    <w:szCs w:val="26"/>
                                  </w:rPr>
                                  <w:t>10</w:t>
                                </w:r>
                              </w:p>
                            </w:txbxContent>
                          </wps:txbx>
                          <wps:bodyPr rot="0" vert="horz" wrap="none" lIns="0" tIns="0" rIns="0" bIns="0" anchor="t" anchorCtr="0" upright="1">
                            <a:spAutoFit/>
                          </wps:bodyPr>
                        </wps:wsp>
                        <wps:wsp>
                          <wps:cNvPr id="31" name="Rectangle 37"/>
                          <wps:cNvSpPr>
                            <a:spLocks noChangeArrowheads="1"/>
                          </wps:cNvSpPr>
                          <wps:spPr bwMode="auto">
                            <a:xfrm>
                              <a:off x="5307" y="4849"/>
                              <a:ext cx="290" cy="476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14:paraId="01C4B192" w14:textId="77777777" w:rsidR="006C7EA0" w:rsidRDefault="006C7EA0">
                                <w:r>
                                  <w:rPr>
                                    <w:rFonts w:ascii="Arial" w:hAnsi="Arial" w:cs="Arial"/>
                                    <w:color w:val="000000"/>
                                    <w:sz w:val="26"/>
                                    <w:szCs w:val="26"/>
                                  </w:rPr>
                                  <w:t>15</w:t>
                                </w:r>
                              </w:p>
                            </w:txbxContent>
                          </wps:txbx>
                          <wps:bodyPr rot="0" vert="horz" wrap="none" lIns="0" tIns="0" rIns="0" bIns="0" anchor="t" anchorCtr="0" upright="1">
                            <a:spAutoFit/>
                          </wps:bodyPr>
                        </wps:wsp>
                        <wps:wsp>
                          <wps:cNvPr id="32" name="Rectangle 38"/>
                          <wps:cNvSpPr>
                            <a:spLocks noChangeArrowheads="1"/>
                          </wps:cNvSpPr>
                          <wps:spPr bwMode="auto">
                            <a:xfrm>
                              <a:off x="7401" y="4849"/>
                              <a:ext cx="290" cy="476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14:paraId="43E39E2F" w14:textId="77777777" w:rsidR="006C7EA0" w:rsidRDefault="006C7EA0">
                                <w:r>
                                  <w:rPr>
                                    <w:rFonts w:ascii="Arial" w:hAnsi="Arial" w:cs="Arial"/>
                                    <w:color w:val="000000"/>
                                    <w:sz w:val="26"/>
                                    <w:szCs w:val="26"/>
                                  </w:rPr>
                                  <w:t>20</w:t>
                                </w:r>
                              </w:p>
                            </w:txbxContent>
                          </wps:txbx>
                          <wps:bodyPr rot="0" vert="horz" wrap="none" lIns="0" tIns="0" rIns="0" bIns="0" anchor="t" anchorCtr="0" upright="1">
                            <a:spAutoFit/>
                          </wps:bodyPr>
                        </wps:wsp>
                        <wps:wsp>
                          <wps:cNvPr id="33" name="Freeform 39"/>
                          <wps:cNvSpPr>
                            <a:spLocks noEditPoints="1"/>
                          </wps:cNvSpPr>
                          <wps:spPr bwMode="auto">
                            <a:xfrm>
                              <a:off x="1241" y="4677"/>
                              <a:ext cx="6308" cy="113"/>
                            </a:xfrm>
                            <a:custGeom>
                              <a:avLst/>
                              <a:gdLst>
                                <a:gd name="T0" fmla="*/ 0 w 6308"/>
                                <a:gd name="T1" fmla="*/ 0 h 113"/>
                                <a:gd name="T2" fmla="*/ 6308 w 6308"/>
                                <a:gd name="T3" fmla="*/ 0 h 113"/>
                                <a:gd name="T4" fmla="*/ 4 w 6308"/>
                                <a:gd name="T5" fmla="*/ 0 h 113"/>
                                <a:gd name="T6" fmla="*/ 4 w 6308"/>
                                <a:gd name="T7" fmla="*/ 113 h 113"/>
                                <a:gd name="T8" fmla="*/ 2104 w 6308"/>
                                <a:gd name="T9" fmla="*/ 0 h 113"/>
                                <a:gd name="T10" fmla="*/ 2104 w 6308"/>
                                <a:gd name="T11" fmla="*/ 113 h 113"/>
                                <a:gd name="T12" fmla="*/ 4205 w 6308"/>
                                <a:gd name="T13" fmla="*/ 0 h 113"/>
                                <a:gd name="T14" fmla="*/ 4205 w 6308"/>
                                <a:gd name="T15" fmla="*/ 113 h 113"/>
                                <a:gd name="T16" fmla="*/ 6304 w 6308"/>
                                <a:gd name="T17" fmla="*/ 0 h 113"/>
                                <a:gd name="T18" fmla="*/ 6304 w 6308"/>
                                <a:gd name="T19" fmla="*/ 113 h 113"/>
                                <a:gd name="T20" fmla="*/ 0 60000 65536"/>
                                <a:gd name="T21" fmla="*/ 0 60000 65536"/>
                                <a:gd name="T22" fmla="*/ 0 60000 65536"/>
                                <a:gd name="T23" fmla="*/ 0 60000 65536"/>
                                <a:gd name="T24" fmla="*/ 0 60000 65536"/>
                                <a:gd name="T25" fmla="*/ 0 60000 65536"/>
                                <a:gd name="T26" fmla="*/ 0 60000 65536"/>
                                <a:gd name="T27" fmla="*/ 0 60000 65536"/>
                                <a:gd name="T28" fmla="*/ 0 60000 65536"/>
                                <a:gd name="T29" fmla="*/ 0 60000 65536"/>
                              </a:gdLst>
                              <a:ahLst/>
                              <a:cxnLst>
                                <a:cxn ang="T20">
                                  <a:pos x="T0" y="T1"/>
                                </a:cxn>
                                <a:cxn ang="T21">
                                  <a:pos x="T2" y="T3"/>
                                </a:cxn>
                                <a:cxn ang="T22">
                                  <a:pos x="T4" y="T5"/>
                                </a:cxn>
                                <a:cxn ang="T23">
                                  <a:pos x="T6" y="T7"/>
                                </a:cxn>
                                <a:cxn ang="T24">
                                  <a:pos x="T8" y="T9"/>
                                </a:cxn>
                                <a:cxn ang="T25">
                                  <a:pos x="T10" y="T11"/>
                                </a:cxn>
                                <a:cxn ang="T26">
                                  <a:pos x="T12" y="T13"/>
                                </a:cxn>
                                <a:cxn ang="T27">
                                  <a:pos x="T14" y="T15"/>
                                </a:cxn>
                                <a:cxn ang="T28">
                                  <a:pos x="T16" y="T17"/>
                                </a:cxn>
                                <a:cxn ang="T29">
                                  <a:pos x="T18" y="T19"/>
                                </a:cxn>
                              </a:cxnLst>
                              <a:rect l="0" t="0" r="r" b="b"/>
                              <a:pathLst>
                                <a:path w="6308" h="113">
                                  <a:moveTo>
                                    <a:pt x="0" y="0"/>
                                  </a:moveTo>
                                  <a:lnTo>
                                    <a:pt x="6308" y="0"/>
                                  </a:lnTo>
                                  <a:moveTo>
                                    <a:pt x="4" y="0"/>
                                  </a:moveTo>
                                  <a:lnTo>
                                    <a:pt x="4" y="113"/>
                                  </a:lnTo>
                                  <a:moveTo>
                                    <a:pt x="2104" y="0"/>
                                  </a:moveTo>
                                  <a:lnTo>
                                    <a:pt x="2104" y="113"/>
                                  </a:lnTo>
                                  <a:moveTo>
                                    <a:pt x="4205" y="0"/>
                                  </a:moveTo>
                                  <a:lnTo>
                                    <a:pt x="4205" y="113"/>
                                  </a:lnTo>
                                  <a:moveTo>
                                    <a:pt x="6304" y="0"/>
                                  </a:moveTo>
                                  <a:lnTo>
                                    <a:pt x="6304" y="113"/>
                                  </a:lnTo>
                                </a:path>
                              </a:pathLst>
                            </a:cu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34" name="Rectangle 40"/>
                          <wps:cNvSpPr>
                            <a:spLocks noChangeArrowheads="1"/>
                          </wps:cNvSpPr>
                          <wps:spPr bwMode="auto">
                            <a:xfrm>
                              <a:off x="946" y="4504"/>
                              <a:ext cx="145" cy="476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14:paraId="224271CD" w14:textId="77777777" w:rsidR="006C7EA0" w:rsidRDefault="006C7EA0">
                                <w:r>
                                  <w:rPr>
                                    <w:rFonts w:ascii="Arial" w:hAnsi="Arial" w:cs="Arial"/>
                                    <w:color w:val="000000"/>
                                    <w:sz w:val="26"/>
                                    <w:szCs w:val="26"/>
                                  </w:rPr>
                                  <w:t>5</w:t>
                                </w:r>
                              </w:p>
                            </w:txbxContent>
                          </wps:txbx>
                          <wps:bodyPr rot="0" vert="horz" wrap="none" lIns="0" tIns="0" rIns="0" bIns="0" anchor="t" anchorCtr="0" upright="1">
                            <a:spAutoFit/>
                          </wps:bodyPr>
                        </wps:wsp>
                        <wps:wsp>
                          <wps:cNvPr id="35" name="Rectangle 41"/>
                          <wps:cNvSpPr>
                            <a:spLocks noChangeArrowheads="1"/>
                          </wps:cNvSpPr>
                          <wps:spPr bwMode="auto">
                            <a:xfrm>
                              <a:off x="795" y="3125"/>
                              <a:ext cx="290" cy="476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14:paraId="30313FC7" w14:textId="77777777" w:rsidR="006C7EA0" w:rsidRDefault="006C7EA0">
                                <w:r>
                                  <w:rPr>
                                    <w:rFonts w:ascii="Arial" w:hAnsi="Arial" w:cs="Arial"/>
                                    <w:color w:val="000000"/>
                                    <w:sz w:val="26"/>
                                    <w:szCs w:val="26"/>
                                  </w:rPr>
                                  <w:t>10</w:t>
                                </w:r>
                              </w:p>
                            </w:txbxContent>
                          </wps:txbx>
                          <wps:bodyPr rot="0" vert="horz" wrap="none" lIns="0" tIns="0" rIns="0" bIns="0" anchor="t" anchorCtr="0" upright="1">
                            <a:spAutoFit/>
                          </wps:bodyPr>
                        </wps:wsp>
                        <wps:wsp>
                          <wps:cNvPr id="36" name="Rectangle 42"/>
                          <wps:cNvSpPr>
                            <a:spLocks noChangeArrowheads="1"/>
                          </wps:cNvSpPr>
                          <wps:spPr bwMode="auto">
                            <a:xfrm>
                              <a:off x="795" y="1746"/>
                              <a:ext cx="290" cy="476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14:paraId="7DDB4FF9" w14:textId="77777777" w:rsidR="006C7EA0" w:rsidRDefault="006C7EA0">
                                <w:r>
                                  <w:rPr>
                                    <w:rFonts w:ascii="Arial" w:hAnsi="Arial" w:cs="Arial"/>
                                    <w:color w:val="000000"/>
                                    <w:sz w:val="26"/>
                                    <w:szCs w:val="26"/>
                                  </w:rPr>
                                  <w:t>15</w:t>
                                </w:r>
                              </w:p>
                            </w:txbxContent>
                          </wps:txbx>
                          <wps:bodyPr rot="0" vert="horz" wrap="none" lIns="0" tIns="0" rIns="0" bIns="0" anchor="t" anchorCtr="0" upright="1">
                            <a:spAutoFit/>
                          </wps:bodyPr>
                        </wps:wsp>
                        <wps:wsp>
                          <wps:cNvPr id="37" name="Rectangle 43"/>
                          <wps:cNvSpPr>
                            <a:spLocks noChangeArrowheads="1"/>
                          </wps:cNvSpPr>
                          <wps:spPr bwMode="auto">
                            <a:xfrm>
                              <a:off x="795" y="366"/>
                              <a:ext cx="290" cy="476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14:paraId="219D2774" w14:textId="77777777" w:rsidR="006C7EA0" w:rsidRDefault="006C7EA0">
                                <w:r>
                                  <w:rPr>
                                    <w:rFonts w:ascii="Arial" w:hAnsi="Arial" w:cs="Arial"/>
                                    <w:color w:val="000000"/>
                                    <w:sz w:val="26"/>
                                    <w:szCs w:val="26"/>
                                  </w:rPr>
                                  <w:t>20</w:t>
                                </w:r>
                              </w:p>
                            </w:txbxContent>
                          </wps:txbx>
                          <wps:bodyPr rot="0" vert="horz" wrap="none" lIns="0" tIns="0" rIns="0" bIns="0" anchor="t" anchorCtr="0" upright="1">
                            <a:spAutoFit/>
                          </wps:bodyPr>
                        </wps:wsp>
                        <wps:wsp>
                          <wps:cNvPr id="39" name="Freeform 44"/>
                          <wps:cNvSpPr>
                            <a:spLocks noEditPoints="1"/>
                          </wps:cNvSpPr>
                          <wps:spPr bwMode="auto">
                            <a:xfrm>
                              <a:off x="1131" y="535"/>
                              <a:ext cx="114" cy="4144"/>
                            </a:xfrm>
                            <a:custGeom>
                              <a:avLst/>
                              <a:gdLst>
                                <a:gd name="T0" fmla="*/ 114 w 114"/>
                                <a:gd name="T1" fmla="*/ 4144 h 4144"/>
                                <a:gd name="T2" fmla="*/ 114 w 114"/>
                                <a:gd name="T3" fmla="*/ 0 h 4144"/>
                                <a:gd name="T4" fmla="*/ 114 w 114"/>
                                <a:gd name="T5" fmla="*/ 4142 h 4144"/>
                                <a:gd name="T6" fmla="*/ 0 w 114"/>
                                <a:gd name="T7" fmla="*/ 4142 h 4144"/>
                                <a:gd name="T8" fmla="*/ 114 w 114"/>
                                <a:gd name="T9" fmla="*/ 2762 h 4144"/>
                                <a:gd name="T10" fmla="*/ 0 w 114"/>
                                <a:gd name="T11" fmla="*/ 2762 h 4144"/>
                                <a:gd name="T12" fmla="*/ 114 w 114"/>
                                <a:gd name="T13" fmla="*/ 1383 h 4144"/>
                                <a:gd name="T14" fmla="*/ 0 w 114"/>
                                <a:gd name="T15" fmla="*/ 1383 h 4144"/>
                                <a:gd name="T16" fmla="*/ 114 w 114"/>
                                <a:gd name="T17" fmla="*/ 4 h 4144"/>
                                <a:gd name="T18" fmla="*/ 0 w 114"/>
                                <a:gd name="T19" fmla="*/ 4 h 4144"/>
                                <a:gd name="T20" fmla="*/ 0 60000 65536"/>
                                <a:gd name="T21" fmla="*/ 0 60000 65536"/>
                                <a:gd name="T22" fmla="*/ 0 60000 65536"/>
                                <a:gd name="T23" fmla="*/ 0 60000 65536"/>
                                <a:gd name="T24" fmla="*/ 0 60000 65536"/>
                                <a:gd name="T25" fmla="*/ 0 60000 65536"/>
                                <a:gd name="T26" fmla="*/ 0 60000 65536"/>
                                <a:gd name="T27" fmla="*/ 0 60000 65536"/>
                                <a:gd name="T28" fmla="*/ 0 60000 65536"/>
                                <a:gd name="T29" fmla="*/ 0 60000 65536"/>
                              </a:gdLst>
                              <a:ahLst/>
                              <a:cxnLst>
                                <a:cxn ang="T20">
                                  <a:pos x="T0" y="T1"/>
                                </a:cxn>
                                <a:cxn ang="T21">
                                  <a:pos x="T2" y="T3"/>
                                </a:cxn>
                                <a:cxn ang="T22">
                                  <a:pos x="T4" y="T5"/>
                                </a:cxn>
                                <a:cxn ang="T23">
                                  <a:pos x="T6" y="T7"/>
                                </a:cxn>
                                <a:cxn ang="T24">
                                  <a:pos x="T8" y="T9"/>
                                </a:cxn>
                                <a:cxn ang="T25">
                                  <a:pos x="T10" y="T11"/>
                                </a:cxn>
                                <a:cxn ang="T26">
                                  <a:pos x="T12" y="T13"/>
                                </a:cxn>
                                <a:cxn ang="T27">
                                  <a:pos x="T14" y="T15"/>
                                </a:cxn>
                                <a:cxn ang="T28">
                                  <a:pos x="T16" y="T17"/>
                                </a:cxn>
                                <a:cxn ang="T29">
                                  <a:pos x="T18" y="T19"/>
                                </a:cxn>
                              </a:cxnLst>
                              <a:rect l="0" t="0" r="r" b="b"/>
                              <a:pathLst>
                                <a:path w="114" h="4144">
                                  <a:moveTo>
                                    <a:pt x="114" y="4144"/>
                                  </a:moveTo>
                                  <a:lnTo>
                                    <a:pt x="114" y="0"/>
                                  </a:lnTo>
                                  <a:moveTo>
                                    <a:pt x="114" y="4142"/>
                                  </a:moveTo>
                                  <a:lnTo>
                                    <a:pt x="0" y="4142"/>
                                  </a:lnTo>
                                  <a:moveTo>
                                    <a:pt x="114" y="2762"/>
                                  </a:moveTo>
                                  <a:lnTo>
                                    <a:pt x="0" y="2762"/>
                                  </a:lnTo>
                                  <a:moveTo>
                                    <a:pt x="114" y="1383"/>
                                  </a:moveTo>
                                  <a:lnTo>
                                    <a:pt x="0" y="1383"/>
                                  </a:lnTo>
                                  <a:moveTo>
                                    <a:pt x="114" y="4"/>
                                  </a:moveTo>
                                  <a:lnTo>
                                    <a:pt x="0" y="4"/>
                                  </a:lnTo>
                                </a:path>
                              </a:pathLst>
                            </a:cu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40" name="Line 45"/>
                          <wps:cNvCnPr/>
                          <wps:spPr bwMode="auto">
                            <a:xfrm flipV="1">
                              <a:off x="1245" y="539"/>
                              <a:ext cx="6300" cy="4138"/>
                            </a:xfrm>
                            <a:prstGeom prst="line">
                              <a:avLst/>
                            </a:pr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wps:wsp>
                          <wps:cNvPr id="41" name="Oval 46"/>
                          <wps:cNvSpPr>
                            <a:spLocks noChangeArrowheads="1"/>
                          </wps:cNvSpPr>
                          <wps:spPr bwMode="auto">
                            <a:xfrm>
                              <a:off x="2441" y="4339"/>
                              <a:ext cx="124" cy="123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42" name="Oval 47"/>
                          <wps:cNvSpPr>
                            <a:spLocks noChangeArrowheads="1"/>
                          </wps:cNvSpPr>
                          <wps:spPr bwMode="auto">
                            <a:xfrm>
                              <a:off x="2441" y="4338"/>
                              <a:ext cx="124" cy="124"/>
                            </a:xfrm>
                            <a:prstGeom prst="ellipse">
                              <a:avLst/>
                            </a:pr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43" name="Oval 48"/>
                          <wps:cNvSpPr>
                            <a:spLocks noChangeArrowheads="1"/>
                          </wps:cNvSpPr>
                          <wps:spPr bwMode="auto">
                            <a:xfrm>
                              <a:off x="3283" y="3786"/>
                              <a:ext cx="124" cy="126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44" name="Freeform 49"/>
                          <wps:cNvSpPr>
                            <a:spLocks/>
                          </wps:cNvSpPr>
                          <wps:spPr bwMode="auto">
                            <a:xfrm>
                              <a:off x="3283" y="3786"/>
                              <a:ext cx="124" cy="125"/>
                            </a:xfrm>
                            <a:custGeom>
                              <a:avLst/>
                              <a:gdLst>
                                <a:gd name="T0" fmla="*/ 124 w 124"/>
                                <a:gd name="T1" fmla="*/ 62 h 125"/>
                                <a:gd name="T2" fmla="*/ 62 w 124"/>
                                <a:gd name="T3" fmla="*/ 125 h 125"/>
                                <a:gd name="T4" fmla="*/ 0 w 124"/>
                                <a:gd name="T5" fmla="*/ 62 h 125"/>
                                <a:gd name="T6" fmla="*/ 62 w 124"/>
                                <a:gd name="T7" fmla="*/ 0 h 125"/>
                                <a:gd name="T8" fmla="*/ 124 w 124"/>
                                <a:gd name="T9" fmla="*/ 62 h 125"/>
                                <a:gd name="T10" fmla="*/ 0 60000 65536"/>
                                <a:gd name="T11" fmla="*/ 0 60000 65536"/>
                                <a:gd name="T12" fmla="*/ 0 60000 65536"/>
                                <a:gd name="T13" fmla="*/ 0 60000 65536"/>
                                <a:gd name="T14" fmla="*/ 0 60000 65536"/>
                              </a:gdLst>
                              <a:ahLst/>
                              <a:cxnLst>
                                <a:cxn ang="T10">
                                  <a:pos x="T0" y="T1"/>
                                </a:cxn>
                                <a:cxn ang="T11">
                                  <a:pos x="T2" y="T3"/>
                                </a:cxn>
                                <a:cxn ang="T12">
                                  <a:pos x="T4" y="T5"/>
                                </a:cxn>
                                <a:cxn ang="T13">
                                  <a:pos x="T6" y="T7"/>
                                </a:cxn>
                                <a:cxn ang="T14">
                                  <a:pos x="T8" y="T9"/>
                                </a:cxn>
                              </a:cxnLst>
                              <a:rect l="0" t="0" r="r" b="b"/>
                              <a:pathLst>
                                <a:path w="124" h="125">
                                  <a:moveTo>
                                    <a:pt x="124" y="62"/>
                                  </a:moveTo>
                                  <a:cubicBezTo>
                                    <a:pt x="124" y="97"/>
                                    <a:pt x="97" y="125"/>
                                    <a:pt x="62" y="125"/>
                                  </a:cubicBezTo>
                                  <a:cubicBezTo>
                                    <a:pt x="28" y="125"/>
                                    <a:pt x="0" y="97"/>
                                    <a:pt x="0" y="62"/>
                                  </a:cubicBezTo>
                                  <a:cubicBezTo>
                                    <a:pt x="0" y="29"/>
                                    <a:pt x="28" y="0"/>
                                    <a:pt x="62" y="0"/>
                                  </a:cubicBezTo>
                                  <a:cubicBezTo>
                                    <a:pt x="97" y="0"/>
                                    <a:pt x="124" y="29"/>
                                    <a:pt x="124" y="62"/>
                                  </a:cubicBezTo>
                                </a:path>
                              </a:pathLst>
                            </a:cu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45" name="Oval 50"/>
                          <wps:cNvSpPr>
                            <a:spLocks noChangeArrowheads="1"/>
                          </wps:cNvSpPr>
                          <wps:spPr bwMode="auto">
                            <a:xfrm>
                              <a:off x="3283" y="3235"/>
                              <a:ext cx="124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46" name="Oval 51"/>
                          <wps:cNvSpPr>
                            <a:spLocks noChangeArrowheads="1"/>
                          </wps:cNvSpPr>
                          <wps:spPr bwMode="auto">
                            <a:xfrm>
                              <a:off x="3283" y="3235"/>
                              <a:ext cx="124" cy="124"/>
                            </a:xfrm>
                            <a:prstGeom prst="ellipse">
                              <a:avLst/>
                            </a:pr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47" name="Oval 52"/>
                          <wps:cNvSpPr>
                            <a:spLocks noChangeArrowheads="1"/>
                          </wps:cNvSpPr>
                          <wps:spPr bwMode="auto">
                            <a:xfrm>
                              <a:off x="3283" y="2683"/>
                              <a:ext cx="124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48" name="Oval 53"/>
                          <wps:cNvSpPr>
                            <a:spLocks noChangeArrowheads="1"/>
                          </wps:cNvSpPr>
                          <wps:spPr bwMode="auto">
                            <a:xfrm>
                              <a:off x="3283" y="2683"/>
                              <a:ext cx="124" cy="124"/>
                            </a:xfrm>
                            <a:prstGeom prst="ellipse">
                              <a:avLst/>
                            </a:pr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49" name="Oval 54"/>
                          <wps:cNvSpPr>
                            <a:spLocks noChangeArrowheads="1"/>
                          </wps:cNvSpPr>
                          <wps:spPr bwMode="auto">
                            <a:xfrm>
                              <a:off x="4122" y="3786"/>
                              <a:ext cx="125" cy="126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50" name="Freeform 55"/>
                          <wps:cNvSpPr>
                            <a:spLocks/>
                          </wps:cNvSpPr>
                          <wps:spPr bwMode="auto">
                            <a:xfrm>
                              <a:off x="4122" y="3786"/>
                              <a:ext cx="125" cy="125"/>
                            </a:xfrm>
                            <a:custGeom>
                              <a:avLst/>
                              <a:gdLst>
                                <a:gd name="T0" fmla="*/ 125 w 125"/>
                                <a:gd name="T1" fmla="*/ 62 h 125"/>
                                <a:gd name="T2" fmla="*/ 62 w 125"/>
                                <a:gd name="T3" fmla="*/ 125 h 125"/>
                                <a:gd name="T4" fmla="*/ 0 w 125"/>
                                <a:gd name="T5" fmla="*/ 62 h 125"/>
                                <a:gd name="T6" fmla="*/ 62 w 125"/>
                                <a:gd name="T7" fmla="*/ 0 h 125"/>
                                <a:gd name="T8" fmla="*/ 125 w 125"/>
                                <a:gd name="T9" fmla="*/ 62 h 125"/>
                                <a:gd name="T10" fmla="*/ 0 60000 65536"/>
                                <a:gd name="T11" fmla="*/ 0 60000 65536"/>
                                <a:gd name="T12" fmla="*/ 0 60000 65536"/>
                                <a:gd name="T13" fmla="*/ 0 60000 65536"/>
                                <a:gd name="T14" fmla="*/ 0 60000 65536"/>
                              </a:gdLst>
                              <a:ahLst/>
                              <a:cxnLst>
                                <a:cxn ang="T10">
                                  <a:pos x="T0" y="T1"/>
                                </a:cxn>
                                <a:cxn ang="T11">
                                  <a:pos x="T2" y="T3"/>
                                </a:cxn>
                                <a:cxn ang="T12">
                                  <a:pos x="T4" y="T5"/>
                                </a:cxn>
                                <a:cxn ang="T13">
                                  <a:pos x="T6" y="T7"/>
                                </a:cxn>
                                <a:cxn ang="T14">
                                  <a:pos x="T8" y="T9"/>
                                </a:cxn>
                              </a:cxnLst>
                              <a:rect l="0" t="0" r="r" b="b"/>
                              <a:pathLst>
                                <a:path w="125" h="125">
                                  <a:moveTo>
                                    <a:pt x="125" y="62"/>
                                  </a:moveTo>
                                  <a:cubicBezTo>
                                    <a:pt x="125" y="97"/>
                                    <a:pt x="97" y="125"/>
                                    <a:pt x="62" y="125"/>
                                  </a:cubicBezTo>
                                  <a:cubicBezTo>
                                    <a:pt x="28" y="125"/>
                                    <a:pt x="0" y="97"/>
                                    <a:pt x="0" y="62"/>
                                  </a:cubicBezTo>
                                  <a:cubicBezTo>
                                    <a:pt x="0" y="29"/>
                                    <a:pt x="28" y="0"/>
                                    <a:pt x="62" y="0"/>
                                  </a:cubicBezTo>
                                  <a:cubicBezTo>
                                    <a:pt x="97" y="0"/>
                                    <a:pt x="125" y="29"/>
                                    <a:pt x="125" y="62"/>
                                  </a:cubicBezTo>
                                </a:path>
                              </a:pathLst>
                            </a:cu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51" name="Oval 56"/>
                          <wps:cNvSpPr>
                            <a:spLocks noChangeArrowheads="1"/>
                          </wps:cNvSpPr>
                          <wps:spPr bwMode="auto">
                            <a:xfrm>
                              <a:off x="4122" y="3235"/>
                              <a:ext cx="125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52" name="Oval 57"/>
                          <wps:cNvSpPr>
                            <a:spLocks noChangeArrowheads="1"/>
                          </wps:cNvSpPr>
                          <wps:spPr bwMode="auto">
                            <a:xfrm>
                              <a:off x="4122" y="3235"/>
                              <a:ext cx="125" cy="124"/>
                            </a:xfrm>
                            <a:prstGeom prst="ellipse">
                              <a:avLst/>
                            </a:pr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53" name="Oval 58"/>
                          <wps:cNvSpPr>
                            <a:spLocks noChangeArrowheads="1"/>
                          </wps:cNvSpPr>
                          <wps:spPr bwMode="auto">
                            <a:xfrm>
                              <a:off x="4122" y="2683"/>
                              <a:ext cx="125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54" name="Oval 59"/>
                          <wps:cNvSpPr>
                            <a:spLocks noChangeArrowheads="1"/>
                          </wps:cNvSpPr>
                          <wps:spPr bwMode="auto">
                            <a:xfrm>
                              <a:off x="4122" y="2683"/>
                              <a:ext cx="125" cy="124"/>
                            </a:xfrm>
                            <a:prstGeom prst="ellipse">
                              <a:avLst/>
                            </a:pr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55" name="Oval 60"/>
                          <wps:cNvSpPr>
                            <a:spLocks noChangeArrowheads="1"/>
                          </wps:cNvSpPr>
                          <wps:spPr bwMode="auto">
                            <a:xfrm>
                              <a:off x="4122" y="2132"/>
                              <a:ext cx="125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56" name="Oval 61"/>
                          <wps:cNvSpPr>
                            <a:spLocks noChangeArrowheads="1"/>
                          </wps:cNvSpPr>
                          <wps:spPr bwMode="auto">
                            <a:xfrm>
                              <a:off x="4122" y="2132"/>
                              <a:ext cx="125" cy="124"/>
                            </a:xfrm>
                            <a:prstGeom prst="ellipse">
                              <a:avLst/>
                            </a:pr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57" name="Oval 62"/>
                          <wps:cNvSpPr>
                            <a:spLocks noChangeArrowheads="1"/>
                          </wps:cNvSpPr>
                          <wps:spPr bwMode="auto">
                            <a:xfrm>
                              <a:off x="4961" y="3235"/>
                              <a:ext cx="126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58" name="Freeform 63"/>
                          <wps:cNvSpPr>
                            <a:spLocks/>
                          </wps:cNvSpPr>
                          <wps:spPr bwMode="auto">
                            <a:xfrm>
                              <a:off x="4961" y="3235"/>
                              <a:ext cx="126" cy="124"/>
                            </a:xfrm>
                            <a:custGeom>
                              <a:avLst/>
                              <a:gdLst>
                                <a:gd name="T0" fmla="*/ 126 w 126"/>
                                <a:gd name="T1" fmla="*/ 62 h 124"/>
                                <a:gd name="T2" fmla="*/ 64 w 126"/>
                                <a:gd name="T3" fmla="*/ 124 h 124"/>
                                <a:gd name="T4" fmla="*/ 0 w 126"/>
                                <a:gd name="T5" fmla="*/ 62 h 124"/>
                                <a:gd name="T6" fmla="*/ 64 w 126"/>
                                <a:gd name="T7" fmla="*/ 0 h 124"/>
                                <a:gd name="T8" fmla="*/ 126 w 126"/>
                                <a:gd name="T9" fmla="*/ 62 h 124"/>
                                <a:gd name="T10" fmla="*/ 0 60000 65536"/>
                                <a:gd name="T11" fmla="*/ 0 60000 65536"/>
                                <a:gd name="T12" fmla="*/ 0 60000 65536"/>
                                <a:gd name="T13" fmla="*/ 0 60000 65536"/>
                                <a:gd name="T14" fmla="*/ 0 60000 65536"/>
                              </a:gdLst>
                              <a:ahLst/>
                              <a:cxnLst>
                                <a:cxn ang="T10">
                                  <a:pos x="T0" y="T1"/>
                                </a:cxn>
                                <a:cxn ang="T11">
                                  <a:pos x="T2" y="T3"/>
                                </a:cxn>
                                <a:cxn ang="T12">
                                  <a:pos x="T4" y="T5"/>
                                </a:cxn>
                                <a:cxn ang="T13">
                                  <a:pos x="T6" y="T7"/>
                                </a:cxn>
                                <a:cxn ang="T14">
                                  <a:pos x="T8" y="T9"/>
                                </a:cxn>
                              </a:cxnLst>
                              <a:rect l="0" t="0" r="r" b="b"/>
                              <a:pathLst>
                                <a:path w="126" h="124">
                                  <a:moveTo>
                                    <a:pt x="126" y="62"/>
                                  </a:moveTo>
                                  <a:cubicBezTo>
                                    <a:pt x="126" y="96"/>
                                    <a:pt x="97" y="124"/>
                                    <a:pt x="64" y="124"/>
                                  </a:cubicBezTo>
                                  <a:cubicBezTo>
                                    <a:pt x="29" y="124"/>
                                    <a:pt x="0" y="96"/>
                                    <a:pt x="0" y="62"/>
                                  </a:cubicBezTo>
                                  <a:cubicBezTo>
                                    <a:pt x="0" y="27"/>
                                    <a:pt x="29" y="0"/>
                                    <a:pt x="64" y="0"/>
                                  </a:cubicBezTo>
                                  <a:cubicBezTo>
                                    <a:pt x="97" y="0"/>
                                    <a:pt x="126" y="27"/>
                                    <a:pt x="126" y="62"/>
                                  </a:cubicBezTo>
                                </a:path>
                              </a:pathLst>
                            </a:cu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59" name="Oval 64"/>
                          <wps:cNvSpPr>
                            <a:spLocks noChangeArrowheads="1"/>
                          </wps:cNvSpPr>
                          <wps:spPr bwMode="auto">
                            <a:xfrm>
                              <a:off x="4961" y="2683"/>
                              <a:ext cx="126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60" name="Freeform 65"/>
                          <wps:cNvSpPr>
                            <a:spLocks/>
                          </wps:cNvSpPr>
                          <wps:spPr bwMode="auto">
                            <a:xfrm>
                              <a:off x="4961" y="2683"/>
                              <a:ext cx="126" cy="124"/>
                            </a:xfrm>
                            <a:custGeom>
                              <a:avLst/>
                              <a:gdLst>
                                <a:gd name="T0" fmla="*/ 126 w 126"/>
                                <a:gd name="T1" fmla="*/ 62 h 124"/>
                                <a:gd name="T2" fmla="*/ 64 w 126"/>
                                <a:gd name="T3" fmla="*/ 124 h 124"/>
                                <a:gd name="T4" fmla="*/ 0 w 126"/>
                                <a:gd name="T5" fmla="*/ 62 h 124"/>
                                <a:gd name="T6" fmla="*/ 64 w 126"/>
                                <a:gd name="T7" fmla="*/ 0 h 124"/>
                                <a:gd name="T8" fmla="*/ 126 w 126"/>
                                <a:gd name="T9" fmla="*/ 62 h 124"/>
                                <a:gd name="T10" fmla="*/ 0 60000 65536"/>
                                <a:gd name="T11" fmla="*/ 0 60000 65536"/>
                                <a:gd name="T12" fmla="*/ 0 60000 65536"/>
                                <a:gd name="T13" fmla="*/ 0 60000 65536"/>
                                <a:gd name="T14" fmla="*/ 0 60000 65536"/>
                              </a:gdLst>
                              <a:ahLst/>
                              <a:cxnLst>
                                <a:cxn ang="T10">
                                  <a:pos x="T0" y="T1"/>
                                </a:cxn>
                                <a:cxn ang="T11">
                                  <a:pos x="T2" y="T3"/>
                                </a:cxn>
                                <a:cxn ang="T12">
                                  <a:pos x="T4" y="T5"/>
                                </a:cxn>
                                <a:cxn ang="T13">
                                  <a:pos x="T6" y="T7"/>
                                </a:cxn>
                                <a:cxn ang="T14">
                                  <a:pos x="T8" y="T9"/>
                                </a:cxn>
                              </a:cxnLst>
                              <a:rect l="0" t="0" r="r" b="b"/>
                              <a:pathLst>
                                <a:path w="126" h="124">
                                  <a:moveTo>
                                    <a:pt x="126" y="62"/>
                                  </a:moveTo>
                                  <a:cubicBezTo>
                                    <a:pt x="126" y="97"/>
                                    <a:pt x="97" y="124"/>
                                    <a:pt x="64" y="124"/>
                                  </a:cubicBezTo>
                                  <a:cubicBezTo>
                                    <a:pt x="29" y="124"/>
                                    <a:pt x="0" y="97"/>
                                    <a:pt x="0" y="62"/>
                                  </a:cubicBezTo>
                                  <a:cubicBezTo>
                                    <a:pt x="0" y="28"/>
                                    <a:pt x="29" y="0"/>
                                    <a:pt x="64" y="0"/>
                                  </a:cubicBezTo>
                                  <a:cubicBezTo>
                                    <a:pt x="97" y="0"/>
                                    <a:pt x="126" y="28"/>
                                    <a:pt x="126" y="62"/>
                                  </a:cubicBezTo>
                                </a:path>
                              </a:pathLst>
                            </a:cu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61" name="Oval 66"/>
                          <wps:cNvSpPr>
                            <a:spLocks noChangeArrowheads="1"/>
                          </wps:cNvSpPr>
                          <wps:spPr bwMode="auto">
                            <a:xfrm>
                              <a:off x="4961" y="2132"/>
                              <a:ext cx="126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62" name="Freeform 67"/>
                          <wps:cNvSpPr>
                            <a:spLocks/>
                          </wps:cNvSpPr>
                          <wps:spPr bwMode="auto">
                            <a:xfrm>
                              <a:off x="4961" y="2132"/>
                              <a:ext cx="126" cy="124"/>
                            </a:xfrm>
                            <a:custGeom>
                              <a:avLst/>
                              <a:gdLst>
                                <a:gd name="T0" fmla="*/ 126 w 126"/>
                                <a:gd name="T1" fmla="*/ 62 h 124"/>
                                <a:gd name="T2" fmla="*/ 64 w 126"/>
                                <a:gd name="T3" fmla="*/ 124 h 124"/>
                                <a:gd name="T4" fmla="*/ 0 w 126"/>
                                <a:gd name="T5" fmla="*/ 62 h 124"/>
                                <a:gd name="T6" fmla="*/ 64 w 126"/>
                                <a:gd name="T7" fmla="*/ 0 h 124"/>
                                <a:gd name="T8" fmla="*/ 126 w 126"/>
                                <a:gd name="T9" fmla="*/ 62 h 124"/>
                                <a:gd name="T10" fmla="*/ 0 60000 65536"/>
                                <a:gd name="T11" fmla="*/ 0 60000 65536"/>
                                <a:gd name="T12" fmla="*/ 0 60000 65536"/>
                                <a:gd name="T13" fmla="*/ 0 60000 65536"/>
                                <a:gd name="T14" fmla="*/ 0 60000 65536"/>
                              </a:gdLst>
                              <a:ahLst/>
                              <a:cxnLst>
                                <a:cxn ang="T10">
                                  <a:pos x="T0" y="T1"/>
                                </a:cxn>
                                <a:cxn ang="T11">
                                  <a:pos x="T2" y="T3"/>
                                </a:cxn>
                                <a:cxn ang="T12">
                                  <a:pos x="T4" y="T5"/>
                                </a:cxn>
                                <a:cxn ang="T13">
                                  <a:pos x="T6" y="T7"/>
                                </a:cxn>
                                <a:cxn ang="T14">
                                  <a:pos x="T8" y="T9"/>
                                </a:cxn>
                              </a:cxnLst>
                              <a:rect l="0" t="0" r="r" b="b"/>
                              <a:pathLst>
                                <a:path w="126" h="124">
                                  <a:moveTo>
                                    <a:pt x="126" y="62"/>
                                  </a:moveTo>
                                  <a:cubicBezTo>
                                    <a:pt x="126" y="96"/>
                                    <a:pt x="97" y="124"/>
                                    <a:pt x="64" y="124"/>
                                  </a:cubicBezTo>
                                  <a:cubicBezTo>
                                    <a:pt x="29" y="124"/>
                                    <a:pt x="0" y="96"/>
                                    <a:pt x="0" y="62"/>
                                  </a:cubicBezTo>
                                  <a:cubicBezTo>
                                    <a:pt x="0" y="27"/>
                                    <a:pt x="29" y="0"/>
                                    <a:pt x="64" y="0"/>
                                  </a:cubicBezTo>
                                  <a:cubicBezTo>
                                    <a:pt x="97" y="0"/>
                                    <a:pt x="126" y="27"/>
                                    <a:pt x="126" y="62"/>
                                  </a:cubicBezTo>
                                </a:path>
                              </a:pathLst>
                            </a:cu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63" name="Oval 68"/>
                          <wps:cNvSpPr>
                            <a:spLocks noChangeArrowheads="1"/>
                          </wps:cNvSpPr>
                          <wps:spPr bwMode="auto">
                            <a:xfrm>
                              <a:off x="4961" y="1580"/>
                              <a:ext cx="126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31" name="Freeform 69"/>
                          <wps:cNvSpPr>
                            <a:spLocks/>
                          </wps:cNvSpPr>
                          <wps:spPr bwMode="auto">
                            <a:xfrm>
                              <a:off x="4961" y="1580"/>
                              <a:ext cx="126" cy="124"/>
                            </a:xfrm>
                            <a:custGeom>
                              <a:avLst/>
                              <a:gdLst>
                                <a:gd name="T0" fmla="*/ 126 w 126"/>
                                <a:gd name="T1" fmla="*/ 62 h 124"/>
                                <a:gd name="T2" fmla="*/ 64 w 126"/>
                                <a:gd name="T3" fmla="*/ 124 h 124"/>
                                <a:gd name="T4" fmla="*/ 0 w 126"/>
                                <a:gd name="T5" fmla="*/ 62 h 124"/>
                                <a:gd name="T6" fmla="*/ 64 w 126"/>
                                <a:gd name="T7" fmla="*/ 0 h 124"/>
                                <a:gd name="T8" fmla="*/ 126 w 126"/>
                                <a:gd name="T9" fmla="*/ 62 h 124"/>
                                <a:gd name="T10" fmla="*/ 0 60000 65536"/>
                                <a:gd name="T11" fmla="*/ 0 60000 65536"/>
                                <a:gd name="T12" fmla="*/ 0 60000 65536"/>
                                <a:gd name="T13" fmla="*/ 0 60000 65536"/>
                                <a:gd name="T14" fmla="*/ 0 60000 65536"/>
                              </a:gdLst>
                              <a:ahLst/>
                              <a:cxnLst>
                                <a:cxn ang="T10">
                                  <a:pos x="T0" y="T1"/>
                                </a:cxn>
                                <a:cxn ang="T11">
                                  <a:pos x="T2" y="T3"/>
                                </a:cxn>
                                <a:cxn ang="T12">
                                  <a:pos x="T4" y="T5"/>
                                </a:cxn>
                                <a:cxn ang="T13">
                                  <a:pos x="T6" y="T7"/>
                                </a:cxn>
                                <a:cxn ang="T14">
                                  <a:pos x="T8" y="T9"/>
                                </a:cxn>
                              </a:cxnLst>
                              <a:rect l="0" t="0" r="r" b="b"/>
                              <a:pathLst>
                                <a:path w="126" h="124">
                                  <a:moveTo>
                                    <a:pt x="126" y="62"/>
                                  </a:moveTo>
                                  <a:cubicBezTo>
                                    <a:pt x="126" y="96"/>
                                    <a:pt x="97" y="124"/>
                                    <a:pt x="64" y="124"/>
                                  </a:cubicBezTo>
                                  <a:cubicBezTo>
                                    <a:pt x="29" y="124"/>
                                    <a:pt x="0" y="96"/>
                                    <a:pt x="0" y="62"/>
                                  </a:cubicBezTo>
                                  <a:cubicBezTo>
                                    <a:pt x="0" y="28"/>
                                    <a:pt x="29" y="0"/>
                                    <a:pt x="64" y="0"/>
                                  </a:cubicBezTo>
                                  <a:cubicBezTo>
                                    <a:pt x="97" y="0"/>
                                    <a:pt x="126" y="28"/>
                                    <a:pt x="126" y="62"/>
                                  </a:cubicBezTo>
                                </a:path>
                              </a:pathLst>
                            </a:cu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32" name="Oval 70"/>
                          <wps:cNvSpPr>
                            <a:spLocks noChangeArrowheads="1"/>
                          </wps:cNvSpPr>
                          <wps:spPr bwMode="auto">
                            <a:xfrm>
                              <a:off x="5802" y="3235"/>
                              <a:ext cx="124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33" name="Oval 71"/>
                          <wps:cNvSpPr>
                            <a:spLocks noChangeArrowheads="1"/>
                          </wps:cNvSpPr>
                          <wps:spPr bwMode="auto">
                            <a:xfrm>
                              <a:off x="5802" y="3235"/>
                              <a:ext cx="124" cy="124"/>
                            </a:xfrm>
                            <a:prstGeom prst="ellipse">
                              <a:avLst/>
                            </a:pr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34" name="Oval 72"/>
                          <wps:cNvSpPr>
                            <a:spLocks noChangeArrowheads="1"/>
                          </wps:cNvSpPr>
                          <wps:spPr bwMode="auto">
                            <a:xfrm>
                              <a:off x="5802" y="2132"/>
                              <a:ext cx="124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35" name="Oval 73"/>
                          <wps:cNvSpPr>
                            <a:spLocks noChangeArrowheads="1"/>
                          </wps:cNvSpPr>
                          <wps:spPr bwMode="auto">
                            <a:xfrm>
                              <a:off x="5802" y="2132"/>
                              <a:ext cx="124" cy="124"/>
                            </a:xfrm>
                            <a:prstGeom prst="ellipse">
                              <a:avLst/>
                            </a:pr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36" name="Oval 74"/>
                          <wps:cNvSpPr>
                            <a:spLocks noChangeArrowheads="1"/>
                          </wps:cNvSpPr>
                          <wps:spPr bwMode="auto">
                            <a:xfrm>
                              <a:off x="5802" y="1580"/>
                              <a:ext cx="124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37" name="Oval 75"/>
                          <wps:cNvSpPr>
                            <a:spLocks noChangeArrowheads="1"/>
                          </wps:cNvSpPr>
                          <wps:spPr bwMode="auto">
                            <a:xfrm>
                              <a:off x="5802" y="1580"/>
                              <a:ext cx="124" cy="124"/>
                            </a:xfrm>
                            <a:prstGeom prst="ellipse">
                              <a:avLst/>
                            </a:pr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38" name="Oval 76"/>
                          <wps:cNvSpPr>
                            <a:spLocks noChangeArrowheads="1"/>
                          </wps:cNvSpPr>
                          <wps:spPr bwMode="auto">
                            <a:xfrm>
                              <a:off x="6641" y="2132"/>
                              <a:ext cx="124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39" name="Oval 77"/>
                          <wps:cNvSpPr>
                            <a:spLocks noChangeArrowheads="1"/>
                          </wps:cNvSpPr>
                          <wps:spPr bwMode="auto">
                            <a:xfrm>
                              <a:off x="6641" y="2132"/>
                              <a:ext cx="124" cy="124"/>
                            </a:xfrm>
                            <a:prstGeom prst="ellipse">
                              <a:avLst/>
                            </a:pr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40" name="Freeform 78"/>
                          <wps:cNvSpPr>
                            <a:spLocks noEditPoints="1"/>
                          </wps:cNvSpPr>
                          <wps:spPr bwMode="auto">
                            <a:xfrm>
                              <a:off x="2497" y="1756"/>
                              <a:ext cx="4131" cy="2023"/>
                            </a:xfrm>
                            <a:custGeom>
                              <a:avLst/>
                              <a:gdLst>
                                <a:gd name="T0" fmla="*/ 143 w 3061"/>
                                <a:gd name="T1" fmla="*/ 1946 h 1502"/>
                                <a:gd name="T2" fmla="*/ 138 w 3061"/>
                                <a:gd name="T3" fmla="*/ 1961 h 1502"/>
                                <a:gd name="T4" fmla="*/ 196 w 3061"/>
                                <a:gd name="T5" fmla="*/ 1911 h 1502"/>
                                <a:gd name="T6" fmla="*/ 294 w 3061"/>
                                <a:gd name="T7" fmla="*/ 1861 h 1502"/>
                                <a:gd name="T8" fmla="*/ 340 w 3061"/>
                                <a:gd name="T9" fmla="*/ 1864 h 1502"/>
                                <a:gd name="T10" fmla="*/ 385 w 3061"/>
                                <a:gd name="T11" fmla="*/ 1830 h 1502"/>
                                <a:gd name="T12" fmla="*/ 486 w 3061"/>
                                <a:gd name="T13" fmla="*/ 1768 h 1502"/>
                                <a:gd name="T14" fmla="*/ 538 w 3061"/>
                                <a:gd name="T15" fmla="*/ 1754 h 1502"/>
                                <a:gd name="T16" fmla="*/ 592 w 3061"/>
                                <a:gd name="T17" fmla="*/ 1740 h 1502"/>
                                <a:gd name="T18" fmla="*/ 591 w 3061"/>
                                <a:gd name="T19" fmla="*/ 1717 h 1502"/>
                                <a:gd name="T20" fmla="*/ 718 w 3061"/>
                                <a:gd name="T21" fmla="*/ 1654 h 1502"/>
                                <a:gd name="T22" fmla="*/ 807 w 3061"/>
                                <a:gd name="T23" fmla="*/ 1636 h 1502"/>
                                <a:gd name="T24" fmla="*/ 794 w 3061"/>
                                <a:gd name="T25" fmla="*/ 1631 h 1502"/>
                                <a:gd name="T26" fmla="*/ 885 w 3061"/>
                                <a:gd name="T27" fmla="*/ 1576 h 1502"/>
                                <a:gd name="T28" fmla="*/ 1023 w 3061"/>
                                <a:gd name="T29" fmla="*/ 1518 h 1502"/>
                                <a:gd name="T30" fmla="*/ 1019 w 3061"/>
                                <a:gd name="T31" fmla="*/ 1533 h 1502"/>
                                <a:gd name="T32" fmla="*/ 1068 w 3061"/>
                                <a:gd name="T33" fmla="*/ 1484 h 1502"/>
                                <a:gd name="T34" fmla="*/ 1178 w 3061"/>
                                <a:gd name="T35" fmla="*/ 1430 h 1502"/>
                                <a:gd name="T36" fmla="*/ 1213 w 3061"/>
                                <a:gd name="T37" fmla="*/ 1437 h 1502"/>
                                <a:gd name="T38" fmla="*/ 1256 w 3061"/>
                                <a:gd name="T39" fmla="*/ 1403 h 1502"/>
                                <a:gd name="T40" fmla="*/ 1390 w 3061"/>
                                <a:gd name="T41" fmla="*/ 1327 h 1502"/>
                                <a:gd name="T42" fmla="*/ 1486 w 3061"/>
                                <a:gd name="T43" fmla="*/ 1294 h 1502"/>
                                <a:gd name="T44" fmla="*/ 1482 w 3061"/>
                                <a:gd name="T45" fmla="*/ 1309 h 1502"/>
                                <a:gd name="T46" fmla="*/ 1553 w 3061"/>
                                <a:gd name="T47" fmla="*/ 1249 h 1502"/>
                                <a:gd name="T48" fmla="*/ 1683 w 3061"/>
                                <a:gd name="T49" fmla="*/ 1187 h 1502"/>
                                <a:gd name="T50" fmla="*/ 1699 w 3061"/>
                                <a:gd name="T51" fmla="*/ 1203 h 1502"/>
                                <a:gd name="T52" fmla="*/ 1742 w 3061"/>
                                <a:gd name="T53" fmla="*/ 1169 h 1502"/>
                                <a:gd name="T54" fmla="*/ 1843 w 3061"/>
                                <a:gd name="T55" fmla="*/ 1106 h 1502"/>
                                <a:gd name="T56" fmla="*/ 1897 w 3061"/>
                                <a:gd name="T57" fmla="*/ 1092 h 1502"/>
                                <a:gd name="T58" fmla="*/ 1950 w 3061"/>
                                <a:gd name="T59" fmla="*/ 1079 h 1502"/>
                                <a:gd name="T60" fmla="*/ 1976 w 3061"/>
                                <a:gd name="T61" fmla="*/ 1041 h 1502"/>
                                <a:gd name="T62" fmla="*/ 2077 w 3061"/>
                                <a:gd name="T63" fmla="*/ 994 h 1502"/>
                                <a:gd name="T64" fmla="*/ 2153 w 3061"/>
                                <a:gd name="T65" fmla="*/ 982 h 1502"/>
                                <a:gd name="T66" fmla="*/ 2138 w 3061"/>
                                <a:gd name="T67" fmla="*/ 976 h 1502"/>
                                <a:gd name="T68" fmla="*/ 2270 w 3061"/>
                                <a:gd name="T69" fmla="*/ 900 h 1502"/>
                                <a:gd name="T70" fmla="*/ 2367 w 3061"/>
                                <a:gd name="T71" fmla="*/ 863 h 1502"/>
                                <a:gd name="T72" fmla="*/ 2363 w 3061"/>
                                <a:gd name="T73" fmla="*/ 878 h 1502"/>
                                <a:gd name="T74" fmla="*/ 2427 w 3061"/>
                                <a:gd name="T75" fmla="*/ 823 h 1502"/>
                                <a:gd name="T76" fmla="*/ 2561 w 3061"/>
                                <a:gd name="T77" fmla="*/ 757 h 1502"/>
                                <a:gd name="T78" fmla="*/ 2656 w 3061"/>
                                <a:gd name="T79" fmla="*/ 737 h 1502"/>
                                <a:gd name="T80" fmla="*/ 2641 w 3061"/>
                                <a:gd name="T81" fmla="*/ 731 h 1502"/>
                                <a:gd name="T82" fmla="*/ 2733 w 3061"/>
                                <a:gd name="T83" fmla="*/ 676 h 1502"/>
                                <a:gd name="T84" fmla="*/ 2830 w 3061"/>
                                <a:gd name="T85" fmla="*/ 640 h 1502"/>
                                <a:gd name="T86" fmla="*/ 2826 w 3061"/>
                                <a:gd name="T87" fmla="*/ 653 h 1502"/>
                                <a:gd name="T88" fmla="*/ 2911 w 3061"/>
                                <a:gd name="T89" fmla="*/ 587 h 1502"/>
                                <a:gd name="T90" fmla="*/ 3027 w 3061"/>
                                <a:gd name="T91" fmla="*/ 531 h 1502"/>
                                <a:gd name="T92" fmla="*/ 3057 w 3061"/>
                                <a:gd name="T93" fmla="*/ 540 h 1502"/>
                                <a:gd name="T94" fmla="*/ 3100 w 3061"/>
                                <a:gd name="T95" fmla="*/ 506 h 1502"/>
                                <a:gd name="T96" fmla="*/ 3203 w 3061"/>
                                <a:gd name="T97" fmla="*/ 444 h 1502"/>
                                <a:gd name="T98" fmla="*/ 3255 w 3061"/>
                                <a:gd name="T99" fmla="*/ 432 h 1502"/>
                                <a:gd name="T100" fmla="*/ 3309 w 3061"/>
                                <a:gd name="T101" fmla="*/ 419 h 1502"/>
                                <a:gd name="T102" fmla="*/ 3320 w 3061"/>
                                <a:gd name="T103" fmla="*/ 389 h 1502"/>
                                <a:gd name="T104" fmla="*/ 3435 w 3061"/>
                                <a:gd name="T105" fmla="*/ 333 h 1502"/>
                                <a:gd name="T106" fmla="*/ 3541 w 3061"/>
                                <a:gd name="T107" fmla="*/ 306 h 1502"/>
                                <a:gd name="T108" fmla="*/ 3526 w 3061"/>
                                <a:gd name="T109" fmla="*/ 300 h 1502"/>
                                <a:gd name="T110" fmla="*/ 3614 w 3061"/>
                                <a:gd name="T111" fmla="*/ 245 h 1502"/>
                                <a:gd name="T112" fmla="*/ 3711 w 3061"/>
                                <a:gd name="T113" fmla="*/ 209 h 1502"/>
                                <a:gd name="T114" fmla="*/ 3706 w 3061"/>
                                <a:gd name="T115" fmla="*/ 222 h 1502"/>
                                <a:gd name="T116" fmla="*/ 3784 w 3061"/>
                                <a:gd name="T117" fmla="*/ 162 h 1502"/>
                                <a:gd name="T118" fmla="*/ 3920 w 3061"/>
                                <a:gd name="T119" fmla="*/ 97 h 1502"/>
                                <a:gd name="T120" fmla="*/ 4003 w 3061"/>
                                <a:gd name="T121" fmla="*/ 82 h 1502"/>
                                <a:gd name="T122" fmla="*/ 3989 w 3061"/>
                                <a:gd name="T123" fmla="*/ 77 h 1502"/>
                                <a:gd name="T124" fmla="*/ 4077 w 3061"/>
                                <a:gd name="T125" fmla="*/ 20 h 1502"/>
                                <a:gd name="T126" fmla="*/ 0 60000 65536"/>
                                <a:gd name="T127" fmla="*/ 0 60000 65536"/>
                                <a:gd name="T128" fmla="*/ 0 60000 65536"/>
                                <a:gd name="T129" fmla="*/ 0 60000 65536"/>
                                <a:gd name="T130" fmla="*/ 0 60000 65536"/>
                                <a:gd name="T131" fmla="*/ 0 60000 65536"/>
                                <a:gd name="T132" fmla="*/ 0 60000 65536"/>
                                <a:gd name="T133" fmla="*/ 0 60000 65536"/>
                                <a:gd name="T134" fmla="*/ 0 60000 65536"/>
                                <a:gd name="T135" fmla="*/ 0 60000 65536"/>
                                <a:gd name="T136" fmla="*/ 0 60000 65536"/>
                                <a:gd name="T137" fmla="*/ 0 60000 65536"/>
                                <a:gd name="T138" fmla="*/ 0 60000 65536"/>
                                <a:gd name="T139" fmla="*/ 0 60000 65536"/>
                                <a:gd name="T140" fmla="*/ 0 60000 65536"/>
                                <a:gd name="T141" fmla="*/ 0 60000 65536"/>
                                <a:gd name="T142" fmla="*/ 0 60000 65536"/>
                                <a:gd name="T143" fmla="*/ 0 60000 65536"/>
                                <a:gd name="T144" fmla="*/ 0 60000 65536"/>
                                <a:gd name="T145" fmla="*/ 0 60000 65536"/>
                                <a:gd name="T146" fmla="*/ 0 60000 65536"/>
                                <a:gd name="T147" fmla="*/ 0 60000 65536"/>
                                <a:gd name="T148" fmla="*/ 0 60000 65536"/>
                                <a:gd name="T149" fmla="*/ 0 60000 65536"/>
                                <a:gd name="T150" fmla="*/ 0 60000 65536"/>
                                <a:gd name="T151" fmla="*/ 0 60000 65536"/>
                                <a:gd name="T152" fmla="*/ 0 60000 65536"/>
                                <a:gd name="T153" fmla="*/ 0 60000 65536"/>
                                <a:gd name="T154" fmla="*/ 0 60000 65536"/>
                                <a:gd name="T155" fmla="*/ 0 60000 65536"/>
                                <a:gd name="T156" fmla="*/ 0 60000 65536"/>
                                <a:gd name="T157" fmla="*/ 0 60000 65536"/>
                                <a:gd name="T158" fmla="*/ 0 60000 65536"/>
                                <a:gd name="T159" fmla="*/ 0 60000 65536"/>
                                <a:gd name="T160" fmla="*/ 0 60000 65536"/>
                                <a:gd name="T161" fmla="*/ 0 60000 65536"/>
                                <a:gd name="T162" fmla="*/ 0 60000 65536"/>
                                <a:gd name="T163" fmla="*/ 0 60000 65536"/>
                                <a:gd name="T164" fmla="*/ 0 60000 65536"/>
                                <a:gd name="T165" fmla="*/ 0 60000 65536"/>
                                <a:gd name="T166" fmla="*/ 0 60000 65536"/>
                                <a:gd name="T167" fmla="*/ 0 60000 65536"/>
                                <a:gd name="T168" fmla="*/ 0 60000 65536"/>
                                <a:gd name="T169" fmla="*/ 0 60000 65536"/>
                                <a:gd name="T170" fmla="*/ 0 60000 65536"/>
                                <a:gd name="T171" fmla="*/ 0 60000 65536"/>
                                <a:gd name="T172" fmla="*/ 0 60000 65536"/>
                                <a:gd name="T173" fmla="*/ 0 60000 65536"/>
                                <a:gd name="T174" fmla="*/ 0 60000 65536"/>
                                <a:gd name="T175" fmla="*/ 0 60000 65536"/>
                                <a:gd name="T176" fmla="*/ 0 60000 65536"/>
                                <a:gd name="T177" fmla="*/ 0 60000 65536"/>
                                <a:gd name="T178" fmla="*/ 0 60000 65536"/>
                                <a:gd name="T179" fmla="*/ 0 60000 65536"/>
                                <a:gd name="T180" fmla="*/ 0 60000 65536"/>
                                <a:gd name="T181" fmla="*/ 0 60000 65536"/>
                                <a:gd name="T182" fmla="*/ 0 60000 65536"/>
                                <a:gd name="T183" fmla="*/ 0 60000 65536"/>
                                <a:gd name="T184" fmla="*/ 0 60000 65536"/>
                                <a:gd name="T185" fmla="*/ 0 60000 65536"/>
                                <a:gd name="T186" fmla="*/ 0 60000 65536"/>
                                <a:gd name="T187" fmla="*/ 0 60000 65536"/>
                                <a:gd name="T188" fmla="*/ 0 60000 65536"/>
                              </a:gdLst>
                              <a:ahLst/>
                              <a:cxnLst>
                                <a:cxn ang="T126">
                                  <a:pos x="T0" y="T1"/>
                                </a:cxn>
                                <a:cxn ang="T127">
                                  <a:pos x="T2" y="T3"/>
                                </a:cxn>
                                <a:cxn ang="T128">
                                  <a:pos x="T4" y="T5"/>
                                </a:cxn>
                                <a:cxn ang="T129">
                                  <a:pos x="T6" y="T7"/>
                                </a:cxn>
                                <a:cxn ang="T130">
                                  <a:pos x="T8" y="T9"/>
                                </a:cxn>
                                <a:cxn ang="T131">
                                  <a:pos x="T10" y="T11"/>
                                </a:cxn>
                                <a:cxn ang="T132">
                                  <a:pos x="T12" y="T13"/>
                                </a:cxn>
                                <a:cxn ang="T133">
                                  <a:pos x="T14" y="T15"/>
                                </a:cxn>
                                <a:cxn ang="T134">
                                  <a:pos x="T16" y="T17"/>
                                </a:cxn>
                                <a:cxn ang="T135">
                                  <a:pos x="T18" y="T19"/>
                                </a:cxn>
                                <a:cxn ang="T136">
                                  <a:pos x="T20" y="T21"/>
                                </a:cxn>
                                <a:cxn ang="T137">
                                  <a:pos x="T22" y="T23"/>
                                </a:cxn>
                                <a:cxn ang="T138">
                                  <a:pos x="T24" y="T25"/>
                                </a:cxn>
                                <a:cxn ang="T139">
                                  <a:pos x="T26" y="T27"/>
                                </a:cxn>
                                <a:cxn ang="T140">
                                  <a:pos x="T28" y="T29"/>
                                </a:cxn>
                                <a:cxn ang="T141">
                                  <a:pos x="T30" y="T31"/>
                                </a:cxn>
                                <a:cxn ang="T142">
                                  <a:pos x="T32" y="T33"/>
                                </a:cxn>
                                <a:cxn ang="T143">
                                  <a:pos x="T34" y="T35"/>
                                </a:cxn>
                                <a:cxn ang="T144">
                                  <a:pos x="T36" y="T37"/>
                                </a:cxn>
                                <a:cxn ang="T145">
                                  <a:pos x="T38" y="T39"/>
                                </a:cxn>
                                <a:cxn ang="T146">
                                  <a:pos x="T40" y="T41"/>
                                </a:cxn>
                                <a:cxn ang="T147">
                                  <a:pos x="T42" y="T43"/>
                                </a:cxn>
                                <a:cxn ang="T148">
                                  <a:pos x="T44" y="T45"/>
                                </a:cxn>
                                <a:cxn ang="T149">
                                  <a:pos x="T46" y="T47"/>
                                </a:cxn>
                                <a:cxn ang="T150">
                                  <a:pos x="T48" y="T49"/>
                                </a:cxn>
                                <a:cxn ang="T151">
                                  <a:pos x="T50" y="T51"/>
                                </a:cxn>
                                <a:cxn ang="T152">
                                  <a:pos x="T52" y="T53"/>
                                </a:cxn>
                                <a:cxn ang="T153">
                                  <a:pos x="T54" y="T55"/>
                                </a:cxn>
                                <a:cxn ang="T154">
                                  <a:pos x="T56" y="T57"/>
                                </a:cxn>
                                <a:cxn ang="T155">
                                  <a:pos x="T58" y="T59"/>
                                </a:cxn>
                                <a:cxn ang="T156">
                                  <a:pos x="T60" y="T61"/>
                                </a:cxn>
                                <a:cxn ang="T157">
                                  <a:pos x="T62" y="T63"/>
                                </a:cxn>
                                <a:cxn ang="T158">
                                  <a:pos x="T64" y="T65"/>
                                </a:cxn>
                                <a:cxn ang="T159">
                                  <a:pos x="T66" y="T67"/>
                                </a:cxn>
                                <a:cxn ang="T160">
                                  <a:pos x="T68" y="T69"/>
                                </a:cxn>
                                <a:cxn ang="T161">
                                  <a:pos x="T70" y="T71"/>
                                </a:cxn>
                                <a:cxn ang="T162">
                                  <a:pos x="T72" y="T73"/>
                                </a:cxn>
                                <a:cxn ang="T163">
                                  <a:pos x="T74" y="T75"/>
                                </a:cxn>
                                <a:cxn ang="T164">
                                  <a:pos x="T76" y="T77"/>
                                </a:cxn>
                                <a:cxn ang="T165">
                                  <a:pos x="T78" y="T79"/>
                                </a:cxn>
                                <a:cxn ang="T166">
                                  <a:pos x="T80" y="T81"/>
                                </a:cxn>
                                <a:cxn ang="T167">
                                  <a:pos x="T82" y="T83"/>
                                </a:cxn>
                                <a:cxn ang="T168">
                                  <a:pos x="T84" y="T85"/>
                                </a:cxn>
                                <a:cxn ang="T169">
                                  <a:pos x="T86" y="T87"/>
                                </a:cxn>
                                <a:cxn ang="T170">
                                  <a:pos x="T88" y="T89"/>
                                </a:cxn>
                                <a:cxn ang="T171">
                                  <a:pos x="T90" y="T91"/>
                                </a:cxn>
                                <a:cxn ang="T172">
                                  <a:pos x="T92" y="T93"/>
                                </a:cxn>
                                <a:cxn ang="T173">
                                  <a:pos x="T94" y="T95"/>
                                </a:cxn>
                                <a:cxn ang="T174">
                                  <a:pos x="T96" y="T97"/>
                                </a:cxn>
                                <a:cxn ang="T175">
                                  <a:pos x="T98" y="T99"/>
                                </a:cxn>
                                <a:cxn ang="T176">
                                  <a:pos x="T100" y="T101"/>
                                </a:cxn>
                                <a:cxn ang="T177">
                                  <a:pos x="T102" y="T103"/>
                                </a:cxn>
                                <a:cxn ang="T178">
                                  <a:pos x="T104" y="T105"/>
                                </a:cxn>
                                <a:cxn ang="T179">
                                  <a:pos x="T106" y="T107"/>
                                </a:cxn>
                                <a:cxn ang="T180">
                                  <a:pos x="T108" y="T109"/>
                                </a:cxn>
                                <a:cxn ang="T181">
                                  <a:pos x="T110" y="T111"/>
                                </a:cxn>
                                <a:cxn ang="T182">
                                  <a:pos x="T112" y="T113"/>
                                </a:cxn>
                                <a:cxn ang="T183">
                                  <a:pos x="T114" y="T115"/>
                                </a:cxn>
                                <a:cxn ang="T184">
                                  <a:pos x="T116" y="T117"/>
                                </a:cxn>
                                <a:cxn ang="T185">
                                  <a:pos x="T118" y="T119"/>
                                </a:cxn>
                                <a:cxn ang="T186">
                                  <a:pos x="T120" y="T121"/>
                                </a:cxn>
                                <a:cxn ang="T187">
                                  <a:pos x="T122" y="T123"/>
                                </a:cxn>
                                <a:cxn ang="T188">
                                  <a:pos x="T124" y="T125"/>
                                </a:cxn>
                              </a:cxnLst>
                              <a:rect l="0" t="0" r="r" b="b"/>
                              <a:pathLst>
                                <a:path w="3061" h="1502">
                                  <a:moveTo>
                                    <a:pt x="0" y="1487"/>
                                  </a:moveTo>
                                  <a:lnTo>
                                    <a:pt x="29" y="1473"/>
                                  </a:lnTo>
                                  <a:cubicBezTo>
                                    <a:pt x="33" y="1471"/>
                                    <a:pt x="38" y="1473"/>
                                    <a:pt x="40" y="1477"/>
                                  </a:cubicBezTo>
                                  <a:cubicBezTo>
                                    <a:pt x="42" y="1481"/>
                                    <a:pt x="40" y="1485"/>
                                    <a:pt x="36" y="1487"/>
                                  </a:cubicBezTo>
                                  <a:lnTo>
                                    <a:pt x="7" y="1502"/>
                                  </a:lnTo>
                                  <a:lnTo>
                                    <a:pt x="0" y="1487"/>
                                  </a:lnTo>
                                  <a:close/>
                                  <a:moveTo>
                                    <a:pt x="72" y="1453"/>
                                  </a:moveTo>
                                  <a:lnTo>
                                    <a:pt x="95" y="1441"/>
                                  </a:lnTo>
                                  <a:cubicBezTo>
                                    <a:pt x="99" y="1439"/>
                                    <a:pt x="104" y="1441"/>
                                    <a:pt x="106" y="1445"/>
                                  </a:cubicBezTo>
                                  <a:cubicBezTo>
                                    <a:pt x="108" y="1449"/>
                                    <a:pt x="106" y="1454"/>
                                    <a:pt x="102" y="1456"/>
                                  </a:cubicBezTo>
                                  <a:lnTo>
                                    <a:pt x="79" y="1467"/>
                                  </a:lnTo>
                                  <a:cubicBezTo>
                                    <a:pt x="75" y="1469"/>
                                    <a:pt x="71" y="1467"/>
                                    <a:pt x="69" y="1463"/>
                                  </a:cubicBezTo>
                                  <a:cubicBezTo>
                                    <a:pt x="67" y="1459"/>
                                    <a:pt x="68" y="1455"/>
                                    <a:pt x="72" y="1453"/>
                                  </a:cubicBezTo>
                                  <a:close/>
                                  <a:moveTo>
                                    <a:pt x="95" y="1441"/>
                                  </a:moveTo>
                                  <a:lnTo>
                                    <a:pt x="102" y="1439"/>
                                  </a:lnTo>
                                  <a:cubicBezTo>
                                    <a:pt x="106" y="1437"/>
                                    <a:pt x="110" y="1439"/>
                                    <a:pt x="112" y="1443"/>
                                  </a:cubicBezTo>
                                  <a:cubicBezTo>
                                    <a:pt x="114" y="1447"/>
                                    <a:pt x="112" y="1452"/>
                                    <a:pt x="108" y="1453"/>
                                  </a:cubicBezTo>
                                  <a:lnTo>
                                    <a:pt x="102" y="1456"/>
                                  </a:lnTo>
                                  <a:cubicBezTo>
                                    <a:pt x="97" y="1458"/>
                                    <a:pt x="93" y="1456"/>
                                    <a:pt x="91" y="1452"/>
                                  </a:cubicBezTo>
                                  <a:cubicBezTo>
                                    <a:pt x="89" y="1447"/>
                                    <a:pt x="91" y="1443"/>
                                    <a:pt x="95" y="1441"/>
                                  </a:cubicBezTo>
                                  <a:close/>
                                  <a:moveTo>
                                    <a:pt x="145" y="1419"/>
                                  </a:moveTo>
                                  <a:lnTo>
                                    <a:pt x="156" y="1413"/>
                                  </a:lnTo>
                                  <a:cubicBezTo>
                                    <a:pt x="160" y="1411"/>
                                    <a:pt x="165" y="1413"/>
                                    <a:pt x="167" y="1417"/>
                                  </a:cubicBezTo>
                                  <a:cubicBezTo>
                                    <a:pt x="169" y="1421"/>
                                    <a:pt x="167" y="1425"/>
                                    <a:pt x="163" y="1427"/>
                                  </a:cubicBezTo>
                                  <a:lnTo>
                                    <a:pt x="152" y="1433"/>
                                  </a:lnTo>
                                  <a:cubicBezTo>
                                    <a:pt x="148" y="1435"/>
                                    <a:pt x="143" y="1434"/>
                                    <a:pt x="141" y="1430"/>
                                  </a:cubicBezTo>
                                  <a:cubicBezTo>
                                    <a:pt x="139" y="1426"/>
                                    <a:pt x="141" y="1421"/>
                                    <a:pt x="145" y="1419"/>
                                  </a:cubicBezTo>
                                  <a:close/>
                                  <a:moveTo>
                                    <a:pt x="156" y="1413"/>
                                  </a:moveTo>
                                  <a:lnTo>
                                    <a:pt x="173" y="1405"/>
                                  </a:lnTo>
                                  <a:cubicBezTo>
                                    <a:pt x="177" y="1403"/>
                                    <a:pt x="182" y="1404"/>
                                    <a:pt x="184" y="1408"/>
                                  </a:cubicBezTo>
                                  <a:cubicBezTo>
                                    <a:pt x="186" y="1412"/>
                                    <a:pt x="184" y="1417"/>
                                    <a:pt x="181" y="1419"/>
                                  </a:cubicBezTo>
                                  <a:lnTo>
                                    <a:pt x="163" y="1427"/>
                                  </a:lnTo>
                                  <a:cubicBezTo>
                                    <a:pt x="160" y="1429"/>
                                    <a:pt x="155" y="1428"/>
                                    <a:pt x="153" y="1424"/>
                                  </a:cubicBezTo>
                                  <a:cubicBezTo>
                                    <a:pt x="151" y="1420"/>
                                    <a:pt x="152" y="1415"/>
                                    <a:pt x="156" y="1413"/>
                                  </a:cubicBezTo>
                                  <a:close/>
                                  <a:moveTo>
                                    <a:pt x="216" y="1383"/>
                                  </a:moveTo>
                                  <a:lnTo>
                                    <a:pt x="218" y="1382"/>
                                  </a:lnTo>
                                  <a:cubicBezTo>
                                    <a:pt x="222" y="1380"/>
                                    <a:pt x="227" y="1382"/>
                                    <a:pt x="229" y="1386"/>
                                  </a:cubicBezTo>
                                  <a:cubicBezTo>
                                    <a:pt x="230" y="1390"/>
                                    <a:pt x="229" y="1395"/>
                                    <a:pt x="225" y="1397"/>
                                  </a:cubicBezTo>
                                  <a:lnTo>
                                    <a:pt x="223" y="1397"/>
                                  </a:lnTo>
                                  <a:cubicBezTo>
                                    <a:pt x="219" y="1399"/>
                                    <a:pt x="215" y="1398"/>
                                    <a:pt x="213" y="1394"/>
                                  </a:cubicBezTo>
                                  <a:cubicBezTo>
                                    <a:pt x="211" y="1390"/>
                                    <a:pt x="212" y="1385"/>
                                    <a:pt x="216" y="1383"/>
                                  </a:cubicBezTo>
                                  <a:close/>
                                  <a:moveTo>
                                    <a:pt x="218" y="1382"/>
                                  </a:moveTo>
                                  <a:lnTo>
                                    <a:pt x="246" y="1370"/>
                                  </a:lnTo>
                                  <a:cubicBezTo>
                                    <a:pt x="250" y="1368"/>
                                    <a:pt x="254" y="1370"/>
                                    <a:pt x="256" y="1374"/>
                                  </a:cubicBezTo>
                                  <a:cubicBezTo>
                                    <a:pt x="258" y="1378"/>
                                    <a:pt x="256" y="1382"/>
                                    <a:pt x="252" y="1384"/>
                                  </a:cubicBezTo>
                                  <a:lnTo>
                                    <a:pt x="225" y="1397"/>
                                  </a:lnTo>
                                  <a:cubicBezTo>
                                    <a:pt x="221" y="1399"/>
                                    <a:pt x="216" y="1397"/>
                                    <a:pt x="214" y="1393"/>
                                  </a:cubicBezTo>
                                  <a:cubicBezTo>
                                    <a:pt x="212" y="1389"/>
                                    <a:pt x="214" y="1384"/>
                                    <a:pt x="218" y="1382"/>
                                  </a:cubicBezTo>
                                  <a:close/>
                                  <a:moveTo>
                                    <a:pt x="288" y="1348"/>
                                  </a:moveTo>
                                  <a:lnTo>
                                    <a:pt x="312" y="1336"/>
                                  </a:lnTo>
                                  <a:cubicBezTo>
                                    <a:pt x="316" y="1334"/>
                                    <a:pt x="321" y="1336"/>
                                    <a:pt x="323" y="1340"/>
                                  </a:cubicBezTo>
                                  <a:cubicBezTo>
                                    <a:pt x="325" y="1344"/>
                                    <a:pt x="324" y="1349"/>
                                    <a:pt x="320" y="1351"/>
                                  </a:cubicBezTo>
                                  <a:lnTo>
                                    <a:pt x="295" y="1363"/>
                                  </a:lnTo>
                                  <a:cubicBezTo>
                                    <a:pt x="292" y="1365"/>
                                    <a:pt x="287" y="1363"/>
                                    <a:pt x="285" y="1359"/>
                                  </a:cubicBezTo>
                                  <a:cubicBezTo>
                                    <a:pt x="283" y="1355"/>
                                    <a:pt x="284" y="1350"/>
                                    <a:pt x="288" y="1348"/>
                                  </a:cubicBezTo>
                                  <a:close/>
                                  <a:moveTo>
                                    <a:pt x="312" y="1336"/>
                                  </a:moveTo>
                                  <a:lnTo>
                                    <a:pt x="317" y="1334"/>
                                  </a:lnTo>
                                  <a:cubicBezTo>
                                    <a:pt x="321" y="1332"/>
                                    <a:pt x="326" y="1334"/>
                                    <a:pt x="328" y="1338"/>
                                  </a:cubicBezTo>
                                  <a:cubicBezTo>
                                    <a:pt x="330" y="1342"/>
                                    <a:pt x="328" y="1346"/>
                                    <a:pt x="324" y="1348"/>
                                  </a:cubicBezTo>
                                  <a:lnTo>
                                    <a:pt x="320" y="1351"/>
                                  </a:lnTo>
                                  <a:cubicBezTo>
                                    <a:pt x="316" y="1353"/>
                                    <a:pt x="311" y="1351"/>
                                    <a:pt x="309" y="1347"/>
                                  </a:cubicBezTo>
                                  <a:cubicBezTo>
                                    <a:pt x="307" y="1343"/>
                                    <a:pt x="309" y="1338"/>
                                    <a:pt x="312" y="1336"/>
                                  </a:cubicBezTo>
                                  <a:close/>
                                  <a:moveTo>
                                    <a:pt x="360" y="1313"/>
                                  </a:moveTo>
                                  <a:lnTo>
                                    <a:pt x="374" y="1306"/>
                                  </a:lnTo>
                                  <a:cubicBezTo>
                                    <a:pt x="378" y="1304"/>
                                    <a:pt x="383" y="1305"/>
                                    <a:pt x="385" y="1309"/>
                                  </a:cubicBezTo>
                                  <a:cubicBezTo>
                                    <a:pt x="387" y="1313"/>
                                    <a:pt x="385" y="1318"/>
                                    <a:pt x="381" y="1320"/>
                                  </a:cubicBezTo>
                                  <a:lnTo>
                                    <a:pt x="367" y="1327"/>
                                  </a:lnTo>
                                  <a:cubicBezTo>
                                    <a:pt x="363" y="1329"/>
                                    <a:pt x="358" y="1327"/>
                                    <a:pt x="356" y="1323"/>
                                  </a:cubicBezTo>
                                  <a:cubicBezTo>
                                    <a:pt x="354" y="1319"/>
                                    <a:pt x="356" y="1315"/>
                                    <a:pt x="360" y="1313"/>
                                  </a:cubicBezTo>
                                  <a:close/>
                                  <a:moveTo>
                                    <a:pt x="374" y="1306"/>
                                  </a:moveTo>
                                  <a:lnTo>
                                    <a:pt x="389" y="1298"/>
                                  </a:lnTo>
                                  <a:cubicBezTo>
                                    <a:pt x="392" y="1296"/>
                                    <a:pt x="397" y="1298"/>
                                    <a:pt x="399" y="1302"/>
                                  </a:cubicBezTo>
                                  <a:cubicBezTo>
                                    <a:pt x="401" y="1306"/>
                                    <a:pt x="400" y="1311"/>
                                    <a:pt x="396" y="1313"/>
                                  </a:cubicBezTo>
                                  <a:lnTo>
                                    <a:pt x="381" y="1320"/>
                                  </a:lnTo>
                                  <a:cubicBezTo>
                                    <a:pt x="377" y="1322"/>
                                    <a:pt x="372" y="1320"/>
                                    <a:pt x="370" y="1316"/>
                                  </a:cubicBezTo>
                                  <a:cubicBezTo>
                                    <a:pt x="368" y="1312"/>
                                    <a:pt x="370" y="1308"/>
                                    <a:pt x="374" y="1306"/>
                                  </a:cubicBezTo>
                                  <a:close/>
                                  <a:moveTo>
                                    <a:pt x="432" y="1278"/>
                                  </a:moveTo>
                                  <a:lnTo>
                                    <a:pt x="438" y="1275"/>
                                  </a:lnTo>
                                  <a:cubicBezTo>
                                    <a:pt x="442" y="1273"/>
                                    <a:pt x="447" y="1275"/>
                                    <a:pt x="449" y="1279"/>
                                  </a:cubicBezTo>
                                  <a:cubicBezTo>
                                    <a:pt x="451" y="1283"/>
                                    <a:pt x="449" y="1287"/>
                                    <a:pt x="445" y="1289"/>
                                  </a:cubicBezTo>
                                  <a:lnTo>
                                    <a:pt x="439" y="1292"/>
                                  </a:lnTo>
                                  <a:cubicBezTo>
                                    <a:pt x="435" y="1294"/>
                                    <a:pt x="430" y="1292"/>
                                    <a:pt x="428" y="1288"/>
                                  </a:cubicBezTo>
                                  <a:cubicBezTo>
                                    <a:pt x="426" y="1284"/>
                                    <a:pt x="428" y="1279"/>
                                    <a:pt x="432" y="1278"/>
                                  </a:cubicBezTo>
                                  <a:close/>
                                  <a:moveTo>
                                    <a:pt x="438" y="1275"/>
                                  </a:moveTo>
                                  <a:lnTo>
                                    <a:pt x="461" y="1264"/>
                                  </a:lnTo>
                                  <a:cubicBezTo>
                                    <a:pt x="465" y="1262"/>
                                    <a:pt x="469" y="1263"/>
                                    <a:pt x="471" y="1267"/>
                                  </a:cubicBezTo>
                                  <a:cubicBezTo>
                                    <a:pt x="473" y="1271"/>
                                    <a:pt x="472" y="1276"/>
                                    <a:pt x="468" y="1278"/>
                                  </a:cubicBezTo>
                                  <a:lnTo>
                                    <a:pt x="445" y="1289"/>
                                  </a:lnTo>
                                  <a:cubicBezTo>
                                    <a:pt x="441" y="1291"/>
                                    <a:pt x="436" y="1290"/>
                                    <a:pt x="434" y="1286"/>
                                  </a:cubicBezTo>
                                  <a:cubicBezTo>
                                    <a:pt x="432" y="1282"/>
                                    <a:pt x="434" y="1277"/>
                                    <a:pt x="438" y="1275"/>
                                  </a:cubicBezTo>
                                  <a:close/>
                                  <a:moveTo>
                                    <a:pt x="503" y="1242"/>
                                  </a:moveTo>
                                  <a:lnTo>
                                    <a:pt x="530" y="1229"/>
                                  </a:lnTo>
                                  <a:cubicBezTo>
                                    <a:pt x="534" y="1227"/>
                                    <a:pt x="539" y="1228"/>
                                    <a:pt x="541" y="1232"/>
                                  </a:cubicBezTo>
                                  <a:cubicBezTo>
                                    <a:pt x="543" y="1236"/>
                                    <a:pt x="541" y="1241"/>
                                    <a:pt x="537" y="1243"/>
                                  </a:cubicBezTo>
                                  <a:lnTo>
                                    <a:pt x="511" y="1256"/>
                                  </a:lnTo>
                                  <a:cubicBezTo>
                                    <a:pt x="507" y="1258"/>
                                    <a:pt x="502" y="1257"/>
                                    <a:pt x="500" y="1253"/>
                                  </a:cubicBezTo>
                                  <a:cubicBezTo>
                                    <a:pt x="498" y="1249"/>
                                    <a:pt x="500" y="1244"/>
                                    <a:pt x="503" y="1242"/>
                                  </a:cubicBezTo>
                                  <a:close/>
                                  <a:moveTo>
                                    <a:pt x="530" y="1229"/>
                                  </a:moveTo>
                                  <a:lnTo>
                                    <a:pt x="532" y="1228"/>
                                  </a:lnTo>
                                  <a:cubicBezTo>
                                    <a:pt x="536" y="1226"/>
                                    <a:pt x="541" y="1227"/>
                                    <a:pt x="543" y="1231"/>
                                  </a:cubicBezTo>
                                  <a:cubicBezTo>
                                    <a:pt x="545" y="1235"/>
                                    <a:pt x="543" y="1240"/>
                                    <a:pt x="539" y="1242"/>
                                  </a:cubicBezTo>
                                  <a:lnTo>
                                    <a:pt x="537" y="1243"/>
                                  </a:lnTo>
                                  <a:cubicBezTo>
                                    <a:pt x="533" y="1245"/>
                                    <a:pt x="528" y="1244"/>
                                    <a:pt x="527" y="1240"/>
                                  </a:cubicBezTo>
                                  <a:cubicBezTo>
                                    <a:pt x="525" y="1236"/>
                                    <a:pt x="526" y="1231"/>
                                    <a:pt x="530" y="1229"/>
                                  </a:cubicBezTo>
                                  <a:close/>
                                  <a:moveTo>
                                    <a:pt x="576" y="1207"/>
                                  </a:moveTo>
                                  <a:lnTo>
                                    <a:pt x="592" y="1200"/>
                                  </a:lnTo>
                                  <a:cubicBezTo>
                                    <a:pt x="596" y="1199"/>
                                    <a:pt x="601" y="1201"/>
                                    <a:pt x="602" y="1205"/>
                                  </a:cubicBezTo>
                                  <a:cubicBezTo>
                                    <a:pt x="604" y="1209"/>
                                    <a:pt x="602" y="1214"/>
                                    <a:pt x="598" y="1215"/>
                                  </a:cubicBezTo>
                                  <a:lnTo>
                                    <a:pt x="582" y="1222"/>
                                  </a:lnTo>
                                  <a:cubicBezTo>
                                    <a:pt x="578" y="1224"/>
                                    <a:pt x="573" y="1222"/>
                                    <a:pt x="572" y="1218"/>
                                  </a:cubicBezTo>
                                  <a:cubicBezTo>
                                    <a:pt x="570" y="1214"/>
                                    <a:pt x="572" y="1209"/>
                                    <a:pt x="576" y="1207"/>
                                  </a:cubicBezTo>
                                  <a:close/>
                                  <a:moveTo>
                                    <a:pt x="592" y="1201"/>
                                  </a:moveTo>
                                  <a:lnTo>
                                    <a:pt x="605" y="1194"/>
                                  </a:lnTo>
                                  <a:cubicBezTo>
                                    <a:pt x="609" y="1193"/>
                                    <a:pt x="614" y="1194"/>
                                    <a:pt x="616" y="1198"/>
                                  </a:cubicBezTo>
                                  <a:cubicBezTo>
                                    <a:pt x="618" y="1202"/>
                                    <a:pt x="616" y="1207"/>
                                    <a:pt x="612" y="1209"/>
                                  </a:cubicBezTo>
                                  <a:lnTo>
                                    <a:pt x="598" y="1215"/>
                                  </a:lnTo>
                                  <a:cubicBezTo>
                                    <a:pt x="594" y="1217"/>
                                    <a:pt x="590" y="1215"/>
                                    <a:pt x="588" y="1211"/>
                                  </a:cubicBezTo>
                                  <a:cubicBezTo>
                                    <a:pt x="586" y="1207"/>
                                    <a:pt x="588" y="1202"/>
                                    <a:pt x="592" y="1201"/>
                                  </a:cubicBezTo>
                                  <a:close/>
                                  <a:moveTo>
                                    <a:pt x="648" y="1174"/>
                                  </a:moveTo>
                                  <a:lnTo>
                                    <a:pt x="656" y="1170"/>
                                  </a:lnTo>
                                  <a:cubicBezTo>
                                    <a:pt x="659" y="1168"/>
                                    <a:pt x="664" y="1170"/>
                                    <a:pt x="666" y="1174"/>
                                  </a:cubicBezTo>
                                  <a:cubicBezTo>
                                    <a:pt x="668" y="1177"/>
                                    <a:pt x="667" y="1182"/>
                                    <a:pt x="663" y="1184"/>
                                  </a:cubicBezTo>
                                  <a:lnTo>
                                    <a:pt x="655" y="1188"/>
                                  </a:lnTo>
                                  <a:cubicBezTo>
                                    <a:pt x="651" y="1190"/>
                                    <a:pt x="646" y="1188"/>
                                    <a:pt x="644" y="1184"/>
                                  </a:cubicBezTo>
                                  <a:cubicBezTo>
                                    <a:pt x="642" y="1180"/>
                                    <a:pt x="644" y="1176"/>
                                    <a:pt x="648" y="1174"/>
                                  </a:cubicBezTo>
                                  <a:close/>
                                  <a:moveTo>
                                    <a:pt x="656" y="1170"/>
                                  </a:moveTo>
                                  <a:lnTo>
                                    <a:pt x="677" y="1159"/>
                                  </a:lnTo>
                                  <a:cubicBezTo>
                                    <a:pt x="681" y="1157"/>
                                    <a:pt x="685" y="1159"/>
                                    <a:pt x="687" y="1163"/>
                                  </a:cubicBezTo>
                                  <a:cubicBezTo>
                                    <a:pt x="689" y="1167"/>
                                    <a:pt x="688" y="1172"/>
                                    <a:pt x="684" y="1174"/>
                                  </a:cubicBezTo>
                                  <a:lnTo>
                                    <a:pt x="663" y="1184"/>
                                  </a:lnTo>
                                  <a:cubicBezTo>
                                    <a:pt x="659" y="1186"/>
                                    <a:pt x="654" y="1185"/>
                                    <a:pt x="652" y="1181"/>
                                  </a:cubicBezTo>
                                  <a:cubicBezTo>
                                    <a:pt x="650" y="1177"/>
                                    <a:pt x="652" y="1172"/>
                                    <a:pt x="656" y="1170"/>
                                  </a:cubicBezTo>
                                  <a:close/>
                                  <a:moveTo>
                                    <a:pt x="720" y="1138"/>
                                  </a:moveTo>
                                  <a:lnTo>
                                    <a:pt x="748" y="1124"/>
                                  </a:lnTo>
                                  <a:cubicBezTo>
                                    <a:pt x="752" y="1122"/>
                                    <a:pt x="756" y="1123"/>
                                    <a:pt x="758" y="1127"/>
                                  </a:cubicBezTo>
                                  <a:cubicBezTo>
                                    <a:pt x="760" y="1131"/>
                                    <a:pt x="759" y="1136"/>
                                    <a:pt x="755" y="1138"/>
                                  </a:cubicBezTo>
                                  <a:lnTo>
                                    <a:pt x="727" y="1152"/>
                                  </a:lnTo>
                                  <a:cubicBezTo>
                                    <a:pt x="723" y="1154"/>
                                    <a:pt x="718" y="1153"/>
                                    <a:pt x="716" y="1149"/>
                                  </a:cubicBezTo>
                                  <a:cubicBezTo>
                                    <a:pt x="714" y="1145"/>
                                    <a:pt x="716" y="1140"/>
                                    <a:pt x="720" y="1138"/>
                                  </a:cubicBezTo>
                                  <a:close/>
                                  <a:moveTo>
                                    <a:pt x="748" y="1124"/>
                                  </a:moveTo>
                                  <a:lnTo>
                                    <a:pt x="748" y="1124"/>
                                  </a:lnTo>
                                  <a:cubicBezTo>
                                    <a:pt x="752" y="1122"/>
                                    <a:pt x="757" y="1123"/>
                                    <a:pt x="759" y="1127"/>
                                  </a:cubicBezTo>
                                  <a:cubicBezTo>
                                    <a:pt x="761" y="1131"/>
                                    <a:pt x="759" y="1136"/>
                                    <a:pt x="755" y="1138"/>
                                  </a:cubicBezTo>
                                  <a:cubicBezTo>
                                    <a:pt x="751" y="1140"/>
                                    <a:pt x="746" y="1139"/>
                                    <a:pt x="744" y="1135"/>
                                  </a:cubicBezTo>
                                  <a:cubicBezTo>
                                    <a:pt x="742" y="1131"/>
                                    <a:pt x="744" y="1126"/>
                                    <a:pt x="748" y="1124"/>
                                  </a:cubicBezTo>
                                  <a:close/>
                                  <a:moveTo>
                                    <a:pt x="791" y="1102"/>
                                  </a:moveTo>
                                  <a:lnTo>
                                    <a:pt x="809" y="1093"/>
                                  </a:lnTo>
                                  <a:cubicBezTo>
                                    <a:pt x="813" y="1091"/>
                                    <a:pt x="818" y="1093"/>
                                    <a:pt x="820" y="1097"/>
                                  </a:cubicBezTo>
                                  <a:cubicBezTo>
                                    <a:pt x="822" y="1101"/>
                                    <a:pt x="820" y="1105"/>
                                    <a:pt x="816" y="1107"/>
                                  </a:cubicBezTo>
                                  <a:lnTo>
                                    <a:pt x="798" y="1116"/>
                                  </a:lnTo>
                                  <a:cubicBezTo>
                                    <a:pt x="794" y="1118"/>
                                    <a:pt x="790" y="1117"/>
                                    <a:pt x="788" y="1113"/>
                                  </a:cubicBezTo>
                                  <a:cubicBezTo>
                                    <a:pt x="786" y="1109"/>
                                    <a:pt x="787" y="1104"/>
                                    <a:pt x="791" y="1102"/>
                                  </a:cubicBezTo>
                                  <a:close/>
                                  <a:moveTo>
                                    <a:pt x="809" y="1093"/>
                                  </a:moveTo>
                                  <a:lnTo>
                                    <a:pt x="820" y="1088"/>
                                  </a:lnTo>
                                  <a:cubicBezTo>
                                    <a:pt x="824" y="1086"/>
                                    <a:pt x="829" y="1088"/>
                                    <a:pt x="831" y="1092"/>
                                  </a:cubicBezTo>
                                  <a:cubicBezTo>
                                    <a:pt x="833" y="1096"/>
                                    <a:pt x="831" y="1101"/>
                                    <a:pt x="827" y="1103"/>
                                  </a:cubicBezTo>
                                  <a:lnTo>
                                    <a:pt x="816" y="1108"/>
                                  </a:lnTo>
                                  <a:cubicBezTo>
                                    <a:pt x="812" y="1109"/>
                                    <a:pt x="807" y="1108"/>
                                    <a:pt x="805" y="1104"/>
                                  </a:cubicBezTo>
                                  <a:cubicBezTo>
                                    <a:pt x="804" y="1100"/>
                                    <a:pt x="805" y="1095"/>
                                    <a:pt x="809" y="1093"/>
                                  </a:cubicBezTo>
                                  <a:close/>
                                  <a:moveTo>
                                    <a:pt x="863" y="1067"/>
                                  </a:moveTo>
                                  <a:lnTo>
                                    <a:pt x="873" y="1062"/>
                                  </a:lnTo>
                                  <a:cubicBezTo>
                                    <a:pt x="877" y="1060"/>
                                    <a:pt x="882" y="1062"/>
                                    <a:pt x="884" y="1066"/>
                                  </a:cubicBezTo>
                                  <a:cubicBezTo>
                                    <a:pt x="886" y="1070"/>
                                    <a:pt x="884" y="1075"/>
                                    <a:pt x="880" y="1077"/>
                                  </a:cubicBezTo>
                                  <a:lnTo>
                                    <a:pt x="870" y="1082"/>
                                  </a:lnTo>
                                  <a:cubicBezTo>
                                    <a:pt x="866" y="1084"/>
                                    <a:pt x="862" y="1082"/>
                                    <a:pt x="860" y="1078"/>
                                  </a:cubicBezTo>
                                  <a:cubicBezTo>
                                    <a:pt x="858" y="1074"/>
                                    <a:pt x="859" y="1069"/>
                                    <a:pt x="863" y="1067"/>
                                  </a:cubicBezTo>
                                  <a:close/>
                                  <a:moveTo>
                                    <a:pt x="873" y="1062"/>
                                  </a:moveTo>
                                  <a:lnTo>
                                    <a:pt x="892" y="1053"/>
                                  </a:lnTo>
                                  <a:cubicBezTo>
                                    <a:pt x="896" y="1051"/>
                                    <a:pt x="901" y="1053"/>
                                    <a:pt x="903" y="1057"/>
                                  </a:cubicBezTo>
                                  <a:cubicBezTo>
                                    <a:pt x="905" y="1061"/>
                                    <a:pt x="903" y="1065"/>
                                    <a:pt x="899" y="1067"/>
                                  </a:cubicBezTo>
                                  <a:lnTo>
                                    <a:pt x="880" y="1077"/>
                                  </a:lnTo>
                                  <a:cubicBezTo>
                                    <a:pt x="876" y="1079"/>
                                    <a:pt x="872" y="1077"/>
                                    <a:pt x="870" y="1073"/>
                                  </a:cubicBezTo>
                                  <a:cubicBezTo>
                                    <a:pt x="868" y="1069"/>
                                    <a:pt x="869" y="1064"/>
                                    <a:pt x="873" y="1062"/>
                                  </a:cubicBezTo>
                                  <a:close/>
                                  <a:moveTo>
                                    <a:pt x="935" y="1032"/>
                                  </a:moveTo>
                                  <a:lnTo>
                                    <a:pt x="963" y="1017"/>
                                  </a:lnTo>
                                  <a:cubicBezTo>
                                    <a:pt x="967" y="1015"/>
                                    <a:pt x="972" y="1017"/>
                                    <a:pt x="974" y="1021"/>
                                  </a:cubicBezTo>
                                  <a:cubicBezTo>
                                    <a:pt x="976" y="1025"/>
                                    <a:pt x="974" y="1030"/>
                                    <a:pt x="971" y="1032"/>
                                  </a:cubicBezTo>
                                  <a:lnTo>
                                    <a:pt x="942" y="1046"/>
                                  </a:lnTo>
                                  <a:cubicBezTo>
                                    <a:pt x="938" y="1048"/>
                                    <a:pt x="933" y="1046"/>
                                    <a:pt x="931" y="1042"/>
                                  </a:cubicBezTo>
                                  <a:cubicBezTo>
                                    <a:pt x="929" y="1038"/>
                                    <a:pt x="931" y="1034"/>
                                    <a:pt x="935" y="1032"/>
                                  </a:cubicBezTo>
                                  <a:close/>
                                  <a:moveTo>
                                    <a:pt x="1007" y="996"/>
                                  </a:moveTo>
                                  <a:lnTo>
                                    <a:pt x="1030" y="986"/>
                                  </a:lnTo>
                                  <a:cubicBezTo>
                                    <a:pt x="1034" y="984"/>
                                    <a:pt x="1038" y="985"/>
                                    <a:pt x="1040" y="989"/>
                                  </a:cubicBezTo>
                                  <a:cubicBezTo>
                                    <a:pt x="1042" y="993"/>
                                    <a:pt x="1040" y="998"/>
                                    <a:pt x="1036" y="1000"/>
                                  </a:cubicBezTo>
                                  <a:lnTo>
                                    <a:pt x="1013" y="1011"/>
                                  </a:lnTo>
                                  <a:cubicBezTo>
                                    <a:pt x="1009" y="1012"/>
                                    <a:pt x="1005" y="1011"/>
                                    <a:pt x="1003" y="1007"/>
                                  </a:cubicBezTo>
                                  <a:cubicBezTo>
                                    <a:pt x="1001" y="1003"/>
                                    <a:pt x="1003" y="998"/>
                                    <a:pt x="1007" y="996"/>
                                  </a:cubicBezTo>
                                  <a:close/>
                                  <a:moveTo>
                                    <a:pt x="1030" y="985"/>
                                  </a:moveTo>
                                  <a:lnTo>
                                    <a:pt x="1036" y="983"/>
                                  </a:lnTo>
                                  <a:cubicBezTo>
                                    <a:pt x="1040" y="981"/>
                                    <a:pt x="1045" y="983"/>
                                    <a:pt x="1047" y="987"/>
                                  </a:cubicBezTo>
                                  <a:cubicBezTo>
                                    <a:pt x="1048" y="991"/>
                                    <a:pt x="1046" y="996"/>
                                    <a:pt x="1042" y="998"/>
                                  </a:cubicBezTo>
                                  <a:lnTo>
                                    <a:pt x="1036" y="1000"/>
                                  </a:lnTo>
                                  <a:cubicBezTo>
                                    <a:pt x="1032" y="1002"/>
                                    <a:pt x="1027" y="1000"/>
                                    <a:pt x="1025" y="996"/>
                                  </a:cubicBezTo>
                                  <a:cubicBezTo>
                                    <a:pt x="1024" y="992"/>
                                    <a:pt x="1026" y="987"/>
                                    <a:pt x="1030" y="985"/>
                                  </a:cubicBezTo>
                                  <a:close/>
                                  <a:moveTo>
                                    <a:pt x="1079" y="963"/>
                                  </a:moveTo>
                                  <a:lnTo>
                                    <a:pt x="1091" y="957"/>
                                  </a:lnTo>
                                  <a:cubicBezTo>
                                    <a:pt x="1095" y="955"/>
                                    <a:pt x="1099" y="957"/>
                                    <a:pt x="1101" y="961"/>
                                  </a:cubicBezTo>
                                  <a:cubicBezTo>
                                    <a:pt x="1103" y="965"/>
                                    <a:pt x="1102" y="970"/>
                                    <a:pt x="1098" y="972"/>
                                  </a:cubicBezTo>
                                  <a:lnTo>
                                    <a:pt x="1086" y="977"/>
                                  </a:lnTo>
                                  <a:cubicBezTo>
                                    <a:pt x="1083" y="979"/>
                                    <a:pt x="1078" y="978"/>
                                    <a:pt x="1076" y="974"/>
                                  </a:cubicBezTo>
                                  <a:cubicBezTo>
                                    <a:pt x="1074" y="970"/>
                                    <a:pt x="1075" y="965"/>
                                    <a:pt x="1079" y="963"/>
                                  </a:cubicBezTo>
                                  <a:close/>
                                  <a:moveTo>
                                    <a:pt x="1091" y="957"/>
                                  </a:moveTo>
                                  <a:lnTo>
                                    <a:pt x="1108" y="949"/>
                                  </a:lnTo>
                                  <a:cubicBezTo>
                                    <a:pt x="1112" y="947"/>
                                    <a:pt x="1117" y="948"/>
                                    <a:pt x="1119" y="952"/>
                                  </a:cubicBezTo>
                                  <a:cubicBezTo>
                                    <a:pt x="1121" y="956"/>
                                    <a:pt x="1119" y="961"/>
                                    <a:pt x="1115" y="963"/>
                                  </a:cubicBezTo>
                                  <a:lnTo>
                                    <a:pt x="1098" y="972"/>
                                  </a:lnTo>
                                  <a:cubicBezTo>
                                    <a:pt x="1094" y="974"/>
                                    <a:pt x="1089" y="972"/>
                                    <a:pt x="1087" y="968"/>
                                  </a:cubicBezTo>
                                  <a:cubicBezTo>
                                    <a:pt x="1085" y="964"/>
                                    <a:pt x="1087" y="959"/>
                                    <a:pt x="1091" y="957"/>
                                  </a:cubicBezTo>
                                  <a:close/>
                                  <a:moveTo>
                                    <a:pt x="1151" y="927"/>
                                  </a:moveTo>
                                  <a:lnTo>
                                    <a:pt x="1152" y="927"/>
                                  </a:lnTo>
                                  <a:cubicBezTo>
                                    <a:pt x="1156" y="925"/>
                                    <a:pt x="1161" y="926"/>
                                    <a:pt x="1163" y="930"/>
                                  </a:cubicBezTo>
                                  <a:cubicBezTo>
                                    <a:pt x="1165" y="934"/>
                                    <a:pt x="1163" y="939"/>
                                    <a:pt x="1159" y="941"/>
                                  </a:cubicBezTo>
                                  <a:lnTo>
                                    <a:pt x="1158" y="942"/>
                                  </a:lnTo>
                                  <a:cubicBezTo>
                                    <a:pt x="1154" y="944"/>
                                    <a:pt x="1149" y="942"/>
                                    <a:pt x="1147" y="938"/>
                                  </a:cubicBezTo>
                                  <a:cubicBezTo>
                                    <a:pt x="1145" y="934"/>
                                    <a:pt x="1147" y="929"/>
                                    <a:pt x="1151" y="927"/>
                                  </a:cubicBezTo>
                                  <a:close/>
                                  <a:moveTo>
                                    <a:pt x="1152" y="927"/>
                                  </a:moveTo>
                                  <a:lnTo>
                                    <a:pt x="1179" y="913"/>
                                  </a:lnTo>
                                  <a:cubicBezTo>
                                    <a:pt x="1183" y="911"/>
                                    <a:pt x="1188" y="913"/>
                                    <a:pt x="1190" y="917"/>
                                  </a:cubicBezTo>
                                  <a:cubicBezTo>
                                    <a:pt x="1192" y="921"/>
                                    <a:pt x="1191" y="925"/>
                                    <a:pt x="1187" y="927"/>
                                  </a:cubicBezTo>
                                  <a:lnTo>
                                    <a:pt x="1159" y="941"/>
                                  </a:lnTo>
                                  <a:cubicBezTo>
                                    <a:pt x="1155" y="943"/>
                                    <a:pt x="1151" y="941"/>
                                    <a:pt x="1149" y="937"/>
                                  </a:cubicBezTo>
                                  <a:cubicBezTo>
                                    <a:pt x="1147" y="934"/>
                                    <a:pt x="1148" y="929"/>
                                    <a:pt x="1152" y="927"/>
                                  </a:cubicBezTo>
                                  <a:close/>
                                  <a:moveTo>
                                    <a:pt x="1223" y="893"/>
                                  </a:moveTo>
                                  <a:lnTo>
                                    <a:pt x="1247" y="881"/>
                                  </a:lnTo>
                                  <a:cubicBezTo>
                                    <a:pt x="1251" y="879"/>
                                    <a:pt x="1256" y="880"/>
                                    <a:pt x="1258" y="884"/>
                                  </a:cubicBezTo>
                                  <a:cubicBezTo>
                                    <a:pt x="1260" y="888"/>
                                    <a:pt x="1258" y="893"/>
                                    <a:pt x="1254" y="895"/>
                                  </a:cubicBezTo>
                                  <a:lnTo>
                                    <a:pt x="1230" y="907"/>
                                  </a:lnTo>
                                  <a:cubicBezTo>
                                    <a:pt x="1226" y="909"/>
                                    <a:pt x="1221" y="907"/>
                                    <a:pt x="1219" y="903"/>
                                  </a:cubicBezTo>
                                  <a:cubicBezTo>
                                    <a:pt x="1217" y="899"/>
                                    <a:pt x="1219" y="895"/>
                                    <a:pt x="1223" y="893"/>
                                  </a:cubicBezTo>
                                  <a:close/>
                                  <a:moveTo>
                                    <a:pt x="1247" y="881"/>
                                  </a:moveTo>
                                  <a:lnTo>
                                    <a:pt x="1252" y="878"/>
                                  </a:lnTo>
                                  <a:cubicBezTo>
                                    <a:pt x="1255" y="876"/>
                                    <a:pt x="1260" y="878"/>
                                    <a:pt x="1262" y="882"/>
                                  </a:cubicBezTo>
                                  <a:cubicBezTo>
                                    <a:pt x="1264" y="886"/>
                                    <a:pt x="1263" y="891"/>
                                    <a:pt x="1259" y="893"/>
                                  </a:cubicBezTo>
                                  <a:lnTo>
                                    <a:pt x="1254" y="895"/>
                                  </a:lnTo>
                                  <a:cubicBezTo>
                                    <a:pt x="1250" y="897"/>
                                    <a:pt x="1245" y="895"/>
                                    <a:pt x="1243" y="891"/>
                                  </a:cubicBezTo>
                                  <a:cubicBezTo>
                                    <a:pt x="1241" y="887"/>
                                    <a:pt x="1243" y="883"/>
                                    <a:pt x="1247" y="881"/>
                                  </a:cubicBezTo>
                                  <a:close/>
                                  <a:moveTo>
                                    <a:pt x="1294" y="857"/>
                                  </a:moveTo>
                                  <a:lnTo>
                                    <a:pt x="1308" y="850"/>
                                  </a:lnTo>
                                  <a:cubicBezTo>
                                    <a:pt x="1312" y="848"/>
                                    <a:pt x="1317" y="850"/>
                                    <a:pt x="1319" y="854"/>
                                  </a:cubicBezTo>
                                  <a:cubicBezTo>
                                    <a:pt x="1321" y="857"/>
                                    <a:pt x="1319" y="862"/>
                                    <a:pt x="1315" y="864"/>
                                  </a:cubicBezTo>
                                  <a:lnTo>
                                    <a:pt x="1302" y="871"/>
                                  </a:lnTo>
                                  <a:cubicBezTo>
                                    <a:pt x="1298" y="873"/>
                                    <a:pt x="1293" y="872"/>
                                    <a:pt x="1291" y="868"/>
                                  </a:cubicBezTo>
                                  <a:cubicBezTo>
                                    <a:pt x="1289" y="864"/>
                                    <a:pt x="1291" y="859"/>
                                    <a:pt x="1294" y="857"/>
                                  </a:cubicBezTo>
                                  <a:close/>
                                  <a:moveTo>
                                    <a:pt x="1308" y="850"/>
                                  </a:moveTo>
                                  <a:lnTo>
                                    <a:pt x="1323" y="843"/>
                                  </a:lnTo>
                                  <a:cubicBezTo>
                                    <a:pt x="1327" y="841"/>
                                    <a:pt x="1332" y="842"/>
                                    <a:pt x="1334" y="846"/>
                                  </a:cubicBezTo>
                                  <a:cubicBezTo>
                                    <a:pt x="1336" y="850"/>
                                    <a:pt x="1334" y="855"/>
                                    <a:pt x="1330" y="857"/>
                                  </a:cubicBezTo>
                                  <a:lnTo>
                                    <a:pt x="1315" y="864"/>
                                  </a:lnTo>
                                  <a:cubicBezTo>
                                    <a:pt x="1312" y="866"/>
                                    <a:pt x="1307" y="865"/>
                                    <a:pt x="1305" y="861"/>
                                  </a:cubicBezTo>
                                  <a:cubicBezTo>
                                    <a:pt x="1303" y="857"/>
                                    <a:pt x="1304" y="852"/>
                                    <a:pt x="1308" y="850"/>
                                  </a:cubicBezTo>
                                  <a:close/>
                                  <a:moveTo>
                                    <a:pt x="1366" y="821"/>
                                  </a:moveTo>
                                  <a:lnTo>
                                    <a:pt x="1370" y="819"/>
                                  </a:lnTo>
                                  <a:cubicBezTo>
                                    <a:pt x="1374" y="817"/>
                                    <a:pt x="1379" y="819"/>
                                    <a:pt x="1381" y="823"/>
                                  </a:cubicBezTo>
                                  <a:cubicBezTo>
                                    <a:pt x="1382" y="827"/>
                                    <a:pt x="1381" y="832"/>
                                    <a:pt x="1377" y="834"/>
                                  </a:cubicBezTo>
                                  <a:lnTo>
                                    <a:pt x="1373" y="835"/>
                                  </a:lnTo>
                                  <a:cubicBezTo>
                                    <a:pt x="1369" y="837"/>
                                    <a:pt x="1364" y="836"/>
                                    <a:pt x="1362" y="832"/>
                                  </a:cubicBezTo>
                                  <a:cubicBezTo>
                                    <a:pt x="1360" y="828"/>
                                    <a:pt x="1362" y="823"/>
                                    <a:pt x="1366" y="821"/>
                                  </a:cubicBezTo>
                                  <a:close/>
                                  <a:moveTo>
                                    <a:pt x="1370" y="819"/>
                                  </a:moveTo>
                                  <a:lnTo>
                                    <a:pt x="1395" y="807"/>
                                  </a:lnTo>
                                  <a:cubicBezTo>
                                    <a:pt x="1399" y="806"/>
                                    <a:pt x="1404" y="807"/>
                                    <a:pt x="1406" y="811"/>
                                  </a:cubicBezTo>
                                  <a:cubicBezTo>
                                    <a:pt x="1408" y="815"/>
                                    <a:pt x="1406" y="820"/>
                                    <a:pt x="1402" y="822"/>
                                  </a:cubicBezTo>
                                  <a:lnTo>
                                    <a:pt x="1377" y="834"/>
                                  </a:lnTo>
                                  <a:cubicBezTo>
                                    <a:pt x="1373" y="836"/>
                                    <a:pt x="1368" y="834"/>
                                    <a:pt x="1366" y="830"/>
                                  </a:cubicBezTo>
                                  <a:cubicBezTo>
                                    <a:pt x="1364" y="826"/>
                                    <a:pt x="1366" y="821"/>
                                    <a:pt x="1370" y="819"/>
                                  </a:cubicBezTo>
                                  <a:close/>
                                  <a:moveTo>
                                    <a:pt x="1438" y="786"/>
                                  </a:moveTo>
                                  <a:lnTo>
                                    <a:pt x="1464" y="773"/>
                                  </a:lnTo>
                                  <a:cubicBezTo>
                                    <a:pt x="1468" y="771"/>
                                    <a:pt x="1473" y="773"/>
                                    <a:pt x="1475" y="777"/>
                                  </a:cubicBezTo>
                                  <a:cubicBezTo>
                                    <a:pt x="1477" y="781"/>
                                    <a:pt x="1476" y="785"/>
                                    <a:pt x="1472" y="787"/>
                                  </a:cubicBezTo>
                                  <a:lnTo>
                                    <a:pt x="1445" y="801"/>
                                  </a:lnTo>
                                  <a:cubicBezTo>
                                    <a:pt x="1441" y="803"/>
                                    <a:pt x="1436" y="801"/>
                                    <a:pt x="1435" y="797"/>
                                  </a:cubicBezTo>
                                  <a:cubicBezTo>
                                    <a:pt x="1433" y="793"/>
                                    <a:pt x="1434" y="788"/>
                                    <a:pt x="1438" y="786"/>
                                  </a:cubicBezTo>
                                  <a:close/>
                                  <a:moveTo>
                                    <a:pt x="1464" y="773"/>
                                  </a:moveTo>
                                  <a:lnTo>
                                    <a:pt x="1467" y="772"/>
                                  </a:lnTo>
                                  <a:cubicBezTo>
                                    <a:pt x="1471" y="770"/>
                                    <a:pt x="1475" y="772"/>
                                    <a:pt x="1477" y="776"/>
                                  </a:cubicBezTo>
                                  <a:cubicBezTo>
                                    <a:pt x="1479" y="780"/>
                                    <a:pt x="1478" y="784"/>
                                    <a:pt x="1474" y="786"/>
                                  </a:cubicBezTo>
                                  <a:lnTo>
                                    <a:pt x="1472" y="787"/>
                                  </a:lnTo>
                                  <a:cubicBezTo>
                                    <a:pt x="1468" y="789"/>
                                    <a:pt x="1463" y="788"/>
                                    <a:pt x="1461" y="784"/>
                                  </a:cubicBezTo>
                                  <a:cubicBezTo>
                                    <a:pt x="1459" y="780"/>
                                    <a:pt x="1461" y="775"/>
                                    <a:pt x="1464" y="773"/>
                                  </a:cubicBezTo>
                                  <a:close/>
                                  <a:moveTo>
                                    <a:pt x="1511" y="751"/>
                                  </a:moveTo>
                                  <a:lnTo>
                                    <a:pt x="1526" y="745"/>
                                  </a:lnTo>
                                  <a:cubicBezTo>
                                    <a:pt x="1531" y="743"/>
                                    <a:pt x="1535" y="745"/>
                                    <a:pt x="1537" y="749"/>
                                  </a:cubicBezTo>
                                  <a:cubicBezTo>
                                    <a:pt x="1539" y="753"/>
                                    <a:pt x="1537" y="758"/>
                                    <a:pt x="1533" y="760"/>
                                  </a:cubicBezTo>
                                  <a:lnTo>
                                    <a:pt x="1517" y="766"/>
                                  </a:lnTo>
                                  <a:cubicBezTo>
                                    <a:pt x="1513" y="768"/>
                                    <a:pt x="1508" y="766"/>
                                    <a:pt x="1506" y="762"/>
                                  </a:cubicBezTo>
                                  <a:cubicBezTo>
                                    <a:pt x="1505" y="758"/>
                                    <a:pt x="1507" y="753"/>
                                    <a:pt x="1511" y="751"/>
                                  </a:cubicBezTo>
                                  <a:close/>
                                  <a:moveTo>
                                    <a:pt x="1526" y="745"/>
                                  </a:moveTo>
                                  <a:lnTo>
                                    <a:pt x="1539" y="738"/>
                                  </a:lnTo>
                                  <a:cubicBezTo>
                                    <a:pt x="1543" y="736"/>
                                    <a:pt x="1548" y="738"/>
                                    <a:pt x="1550" y="742"/>
                                  </a:cubicBezTo>
                                  <a:cubicBezTo>
                                    <a:pt x="1552" y="746"/>
                                    <a:pt x="1550" y="751"/>
                                    <a:pt x="1546" y="753"/>
                                  </a:cubicBezTo>
                                  <a:lnTo>
                                    <a:pt x="1533" y="759"/>
                                  </a:lnTo>
                                  <a:cubicBezTo>
                                    <a:pt x="1529" y="761"/>
                                    <a:pt x="1524" y="760"/>
                                    <a:pt x="1522" y="756"/>
                                  </a:cubicBezTo>
                                  <a:cubicBezTo>
                                    <a:pt x="1520" y="752"/>
                                    <a:pt x="1522" y="747"/>
                                    <a:pt x="1526" y="745"/>
                                  </a:cubicBezTo>
                                  <a:close/>
                                  <a:moveTo>
                                    <a:pt x="1582" y="717"/>
                                  </a:moveTo>
                                  <a:lnTo>
                                    <a:pt x="1587" y="714"/>
                                  </a:lnTo>
                                  <a:cubicBezTo>
                                    <a:pt x="1591" y="712"/>
                                    <a:pt x="1596" y="714"/>
                                    <a:pt x="1598" y="718"/>
                                  </a:cubicBezTo>
                                  <a:cubicBezTo>
                                    <a:pt x="1600" y="722"/>
                                    <a:pt x="1598" y="727"/>
                                    <a:pt x="1595" y="729"/>
                                  </a:cubicBezTo>
                                  <a:lnTo>
                                    <a:pt x="1589" y="731"/>
                                  </a:lnTo>
                                  <a:cubicBezTo>
                                    <a:pt x="1585" y="733"/>
                                    <a:pt x="1581" y="732"/>
                                    <a:pt x="1579" y="728"/>
                                  </a:cubicBezTo>
                                  <a:cubicBezTo>
                                    <a:pt x="1577" y="724"/>
                                    <a:pt x="1578" y="719"/>
                                    <a:pt x="1582" y="717"/>
                                  </a:cubicBezTo>
                                  <a:close/>
                                  <a:moveTo>
                                    <a:pt x="1588" y="714"/>
                                  </a:moveTo>
                                  <a:lnTo>
                                    <a:pt x="1611" y="703"/>
                                  </a:lnTo>
                                  <a:cubicBezTo>
                                    <a:pt x="1615" y="701"/>
                                    <a:pt x="1620" y="703"/>
                                    <a:pt x="1622" y="707"/>
                                  </a:cubicBezTo>
                                  <a:cubicBezTo>
                                    <a:pt x="1624" y="711"/>
                                    <a:pt x="1622" y="716"/>
                                    <a:pt x="1618" y="718"/>
                                  </a:cubicBezTo>
                                  <a:lnTo>
                                    <a:pt x="1594" y="729"/>
                                  </a:lnTo>
                                  <a:cubicBezTo>
                                    <a:pt x="1590" y="731"/>
                                    <a:pt x="1586" y="729"/>
                                    <a:pt x="1584" y="725"/>
                                  </a:cubicBezTo>
                                  <a:cubicBezTo>
                                    <a:pt x="1582" y="721"/>
                                    <a:pt x="1584" y="716"/>
                                    <a:pt x="1588" y="714"/>
                                  </a:cubicBezTo>
                                  <a:close/>
                                  <a:moveTo>
                                    <a:pt x="1654" y="682"/>
                                  </a:moveTo>
                                  <a:lnTo>
                                    <a:pt x="1682" y="668"/>
                                  </a:lnTo>
                                  <a:cubicBezTo>
                                    <a:pt x="1686" y="666"/>
                                    <a:pt x="1691" y="668"/>
                                    <a:pt x="1693" y="672"/>
                                  </a:cubicBezTo>
                                  <a:cubicBezTo>
                                    <a:pt x="1695" y="676"/>
                                    <a:pt x="1693" y="681"/>
                                    <a:pt x="1689" y="683"/>
                                  </a:cubicBezTo>
                                  <a:lnTo>
                                    <a:pt x="1661" y="696"/>
                                  </a:lnTo>
                                  <a:cubicBezTo>
                                    <a:pt x="1657" y="698"/>
                                    <a:pt x="1653" y="697"/>
                                    <a:pt x="1651" y="693"/>
                                  </a:cubicBezTo>
                                  <a:cubicBezTo>
                                    <a:pt x="1649" y="689"/>
                                    <a:pt x="1650" y="684"/>
                                    <a:pt x="1654" y="682"/>
                                  </a:cubicBezTo>
                                  <a:close/>
                                  <a:moveTo>
                                    <a:pt x="1682" y="668"/>
                                  </a:moveTo>
                                  <a:lnTo>
                                    <a:pt x="1683" y="668"/>
                                  </a:lnTo>
                                  <a:cubicBezTo>
                                    <a:pt x="1687" y="666"/>
                                    <a:pt x="1692" y="667"/>
                                    <a:pt x="1694" y="671"/>
                                  </a:cubicBezTo>
                                  <a:cubicBezTo>
                                    <a:pt x="1696" y="675"/>
                                    <a:pt x="1694" y="680"/>
                                    <a:pt x="1690" y="682"/>
                                  </a:cubicBezTo>
                                  <a:lnTo>
                                    <a:pt x="1689" y="683"/>
                                  </a:lnTo>
                                  <a:cubicBezTo>
                                    <a:pt x="1685" y="684"/>
                                    <a:pt x="1680" y="683"/>
                                    <a:pt x="1679" y="679"/>
                                  </a:cubicBezTo>
                                  <a:cubicBezTo>
                                    <a:pt x="1677" y="675"/>
                                    <a:pt x="1678" y="670"/>
                                    <a:pt x="1682" y="668"/>
                                  </a:cubicBezTo>
                                  <a:close/>
                                  <a:moveTo>
                                    <a:pt x="1726" y="646"/>
                                  </a:moveTo>
                                  <a:lnTo>
                                    <a:pt x="1744" y="637"/>
                                  </a:lnTo>
                                  <a:cubicBezTo>
                                    <a:pt x="1747" y="635"/>
                                    <a:pt x="1752" y="637"/>
                                    <a:pt x="1754" y="641"/>
                                  </a:cubicBezTo>
                                  <a:cubicBezTo>
                                    <a:pt x="1756" y="645"/>
                                    <a:pt x="1755" y="650"/>
                                    <a:pt x="1751" y="652"/>
                                  </a:cubicBezTo>
                                  <a:lnTo>
                                    <a:pt x="1733" y="661"/>
                                  </a:lnTo>
                                  <a:cubicBezTo>
                                    <a:pt x="1729" y="663"/>
                                    <a:pt x="1724" y="661"/>
                                    <a:pt x="1722" y="657"/>
                                  </a:cubicBezTo>
                                  <a:cubicBezTo>
                                    <a:pt x="1720" y="653"/>
                                    <a:pt x="1722" y="648"/>
                                    <a:pt x="1726" y="646"/>
                                  </a:cubicBezTo>
                                  <a:close/>
                                  <a:moveTo>
                                    <a:pt x="1744" y="637"/>
                                  </a:moveTo>
                                  <a:lnTo>
                                    <a:pt x="1754" y="632"/>
                                  </a:lnTo>
                                  <a:cubicBezTo>
                                    <a:pt x="1758" y="630"/>
                                    <a:pt x="1763" y="632"/>
                                    <a:pt x="1765" y="636"/>
                                  </a:cubicBezTo>
                                  <a:cubicBezTo>
                                    <a:pt x="1767" y="640"/>
                                    <a:pt x="1765" y="644"/>
                                    <a:pt x="1762" y="646"/>
                                  </a:cubicBezTo>
                                  <a:lnTo>
                                    <a:pt x="1751" y="652"/>
                                  </a:lnTo>
                                  <a:cubicBezTo>
                                    <a:pt x="1747" y="654"/>
                                    <a:pt x="1742" y="652"/>
                                    <a:pt x="1740" y="648"/>
                                  </a:cubicBezTo>
                                  <a:cubicBezTo>
                                    <a:pt x="1738" y="644"/>
                                    <a:pt x="1740" y="639"/>
                                    <a:pt x="1744" y="637"/>
                                  </a:cubicBezTo>
                                  <a:close/>
                                  <a:moveTo>
                                    <a:pt x="1798" y="611"/>
                                  </a:moveTo>
                                  <a:lnTo>
                                    <a:pt x="1808" y="607"/>
                                  </a:lnTo>
                                  <a:cubicBezTo>
                                    <a:pt x="1812" y="605"/>
                                    <a:pt x="1817" y="607"/>
                                    <a:pt x="1818" y="611"/>
                                  </a:cubicBezTo>
                                  <a:cubicBezTo>
                                    <a:pt x="1820" y="615"/>
                                    <a:pt x="1818" y="619"/>
                                    <a:pt x="1814" y="621"/>
                                  </a:cubicBezTo>
                                  <a:lnTo>
                                    <a:pt x="1805" y="626"/>
                                  </a:lnTo>
                                  <a:cubicBezTo>
                                    <a:pt x="1801" y="628"/>
                                    <a:pt x="1796" y="626"/>
                                    <a:pt x="1794" y="622"/>
                                  </a:cubicBezTo>
                                  <a:cubicBezTo>
                                    <a:pt x="1792" y="618"/>
                                    <a:pt x="1794" y="613"/>
                                    <a:pt x="1798" y="611"/>
                                  </a:cubicBezTo>
                                  <a:close/>
                                  <a:moveTo>
                                    <a:pt x="1808" y="607"/>
                                  </a:moveTo>
                                  <a:lnTo>
                                    <a:pt x="1826" y="597"/>
                                  </a:lnTo>
                                  <a:cubicBezTo>
                                    <a:pt x="1830" y="595"/>
                                    <a:pt x="1835" y="597"/>
                                    <a:pt x="1837" y="601"/>
                                  </a:cubicBezTo>
                                  <a:cubicBezTo>
                                    <a:pt x="1839" y="605"/>
                                    <a:pt x="1838" y="610"/>
                                    <a:pt x="1834" y="612"/>
                                  </a:cubicBezTo>
                                  <a:lnTo>
                                    <a:pt x="1815" y="621"/>
                                  </a:lnTo>
                                  <a:cubicBezTo>
                                    <a:pt x="1811" y="623"/>
                                    <a:pt x="1806" y="621"/>
                                    <a:pt x="1804" y="617"/>
                                  </a:cubicBezTo>
                                  <a:cubicBezTo>
                                    <a:pt x="1802" y="614"/>
                                    <a:pt x="1804" y="609"/>
                                    <a:pt x="1808" y="607"/>
                                  </a:cubicBezTo>
                                  <a:close/>
                                  <a:moveTo>
                                    <a:pt x="1869" y="576"/>
                                  </a:moveTo>
                                  <a:lnTo>
                                    <a:pt x="1898" y="562"/>
                                  </a:lnTo>
                                  <a:cubicBezTo>
                                    <a:pt x="1902" y="560"/>
                                    <a:pt x="1907" y="561"/>
                                    <a:pt x="1909" y="565"/>
                                  </a:cubicBezTo>
                                  <a:cubicBezTo>
                                    <a:pt x="1911" y="569"/>
                                    <a:pt x="1909" y="574"/>
                                    <a:pt x="1905" y="576"/>
                                  </a:cubicBezTo>
                                  <a:lnTo>
                                    <a:pt x="1877" y="590"/>
                                  </a:lnTo>
                                  <a:cubicBezTo>
                                    <a:pt x="1873" y="592"/>
                                    <a:pt x="1868" y="591"/>
                                    <a:pt x="1866" y="587"/>
                                  </a:cubicBezTo>
                                  <a:cubicBezTo>
                                    <a:pt x="1864" y="583"/>
                                    <a:pt x="1865" y="578"/>
                                    <a:pt x="1869" y="576"/>
                                  </a:cubicBezTo>
                                  <a:close/>
                                  <a:moveTo>
                                    <a:pt x="1942" y="541"/>
                                  </a:moveTo>
                                  <a:lnTo>
                                    <a:pt x="1962" y="532"/>
                                  </a:lnTo>
                                  <a:cubicBezTo>
                                    <a:pt x="1966" y="531"/>
                                    <a:pt x="1970" y="533"/>
                                    <a:pt x="1972" y="537"/>
                                  </a:cubicBezTo>
                                  <a:cubicBezTo>
                                    <a:pt x="1974" y="541"/>
                                    <a:pt x="1972" y="545"/>
                                    <a:pt x="1968" y="547"/>
                                  </a:cubicBezTo>
                                  <a:lnTo>
                                    <a:pt x="1948" y="555"/>
                                  </a:lnTo>
                                  <a:cubicBezTo>
                                    <a:pt x="1944" y="557"/>
                                    <a:pt x="1939" y="555"/>
                                    <a:pt x="1937" y="551"/>
                                  </a:cubicBezTo>
                                  <a:cubicBezTo>
                                    <a:pt x="1936" y="547"/>
                                    <a:pt x="1938" y="542"/>
                                    <a:pt x="1942" y="541"/>
                                  </a:cubicBezTo>
                                  <a:close/>
                                  <a:moveTo>
                                    <a:pt x="1961" y="532"/>
                                  </a:moveTo>
                                  <a:lnTo>
                                    <a:pt x="1971" y="528"/>
                                  </a:lnTo>
                                  <a:cubicBezTo>
                                    <a:pt x="1975" y="526"/>
                                    <a:pt x="1980" y="528"/>
                                    <a:pt x="1981" y="532"/>
                                  </a:cubicBezTo>
                                  <a:cubicBezTo>
                                    <a:pt x="1983" y="536"/>
                                    <a:pt x="1982" y="541"/>
                                    <a:pt x="1978" y="543"/>
                                  </a:cubicBezTo>
                                  <a:lnTo>
                                    <a:pt x="1968" y="547"/>
                                  </a:lnTo>
                                  <a:cubicBezTo>
                                    <a:pt x="1964" y="549"/>
                                    <a:pt x="1959" y="547"/>
                                    <a:pt x="1957" y="543"/>
                                  </a:cubicBezTo>
                                  <a:cubicBezTo>
                                    <a:pt x="1956" y="539"/>
                                    <a:pt x="1957" y="534"/>
                                    <a:pt x="1961" y="532"/>
                                  </a:cubicBezTo>
                                  <a:close/>
                                  <a:moveTo>
                                    <a:pt x="2014" y="507"/>
                                  </a:moveTo>
                                  <a:lnTo>
                                    <a:pt x="2025" y="502"/>
                                  </a:lnTo>
                                  <a:cubicBezTo>
                                    <a:pt x="2029" y="500"/>
                                    <a:pt x="2034" y="501"/>
                                    <a:pt x="2036" y="505"/>
                                  </a:cubicBezTo>
                                  <a:cubicBezTo>
                                    <a:pt x="2038" y="509"/>
                                    <a:pt x="2036" y="514"/>
                                    <a:pt x="2032" y="516"/>
                                  </a:cubicBezTo>
                                  <a:lnTo>
                                    <a:pt x="2021" y="522"/>
                                  </a:lnTo>
                                  <a:cubicBezTo>
                                    <a:pt x="2017" y="524"/>
                                    <a:pt x="2012" y="522"/>
                                    <a:pt x="2010" y="518"/>
                                  </a:cubicBezTo>
                                  <a:cubicBezTo>
                                    <a:pt x="2008" y="514"/>
                                    <a:pt x="2010" y="509"/>
                                    <a:pt x="2014" y="507"/>
                                  </a:cubicBezTo>
                                  <a:close/>
                                  <a:moveTo>
                                    <a:pt x="2025" y="502"/>
                                  </a:moveTo>
                                  <a:lnTo>
                                    <a:pt x="2043" y="493"/>
                                  </a:lnTo>
                                  <a:cubicBezTo>
                                    <a:pt x="2046" y="491"/>
                                    <a:pt x="2051" y="493"/>
                                    <a:pt x="2053" y="497"/>
                                  </a:cubicBezTo>
                                  <a:cubicBezTo>
                                    <a:pt x="2055" y="501"/>
                                    <a:pt x="2054" y="505"/>
                                    <a:pt x="2050" y="507"/>
                                  </a:cubicBezTo>
                                  <a:lnTo>
                                    <a:pt x="2032" y="516"/>
                                  </a:lnTo>
                                  <a:cubicBezTo>
                                    <a:pt x="2028" y="518"/>
                                    <a:pt x="2024" y="516"/>
                                    <a:pt x="2022" y="513"/>
                                  </a:cubicBezTo>
                                  <a:cubicBezTo>
                                    <a:pt x="2020" y="509"/>
                                    <a:pt x="2021" y="504"/>
                                    <a:pt x="2025" y="502"/>
                                  </a:cubicBezTo>
                                  <a:close/>
                                  <a:moveTo>
                                    <a:pt x="2085" y="472"/>
                                  </a:moveTo>
                                  <a:lnTo>
                                    <a:pt x="2087" y="471"/>
                                  </a:lnTo>
                                  <a:cubicBezTo>
                                    <a:pt x="2091" y="469"/>
                                    <a:pt x="2095" y="471"/>
                                    <a:pt x="2097" y="475"/>
                                  </a:cubicBezTo>
                                  <a:cubicBezTo>
                                    <a:pt x="2099" y="479"/>
                                    <a:pt x="2098" y="483"/>
                                    <a:pt x="2094" y="485"/>
                                  </a:cubicBezTo>
                                  <a:lnTo>
                                    <a:pt x="2093" y="486"/>
                                  </a:lnTo>
                                  <a:cubicBezTo>
                                    <a:pt x="2089" y="488"/>
                                    <a:pt x="2084" y="486"/>
                                    <a:pt x="2082" y="482"/>
                                  </a:cubicBezTo>
                                  <a:cubicBezTo>
                                    <a:pt x="2080" y="478"/>
                                    <a:pt x="2082" y="474"/>
                                    <a:pt x="2085" y="472"/>
                                  </a:cubicBezTo>
                                  <a:close/>
                                  <a:moveTo>
                                    <a:pt x="2087" y="471"/>
                                  </a:moveTo>
                                  <a:lnTo>
                                    <a:pt x="2114" y="457"/>
                                  </a:lnTo>
                                  <a:cubicBezTo>
                                    <a:pt x="2118" y="455"/>
                                    <a:pt x="2123" y="457"/>
                                    <a:pt x="2125" y="461"/>
                                  </a:cubicBezTo>
                                  <a:cubicBezTo>
                                    <a:pt x="2127" y="465"/>
                                    <a:pt x="2125" y="470"/>
                                    <a:pt x="2121" y="472"/>
                                  </a:cubicBezTo>
                                  <a:lnTo>
                                    <a:pt x="2094" y="485"/>
                                  </a:lnTo>
                                  <a:cubicBezTo>
                                    <a:pt x="2090" y="487"/>
                                    <a:pt x="2085" y="486"/>
                                    <a:pt x="2083" y="482"/>
                                  </a:cubicBezTo>
                                  <a:cubicBezTo>
                                    <a:pt x="2081" y="478"/>
                                    <a:pt x="2083" y="473"/>
                                    <a:pt x="2087" y="471"/>
                                  </a:cubicBezTo>
                                  <a:close/>
                                  <a:moveTo>
                                    <a:pt x="2157" y="436"/>
                                  </a:moveTo>
                                  <a:lnTo>
                                    <a:pt x="2182" y="425"/>
                                  </a:lnTo>
                                  <a:cubicBezTo>
                                    <a:pt x="2186" y="423"/>
                                    <a:pt x="2190" y="425"/>
                                    <a:pt x="2192" y="429"/>
                                  </a:cubicBezTo>
                                  <a:cubicBezTo>
                                    <a:pt x="2194" y="433"/>
                                    <a:pt x="2192" y="438"/>
                                    <a:pt x="2188" y="439"/>
                                  </a:cubicBezTo>
                                  <a:lnTo>
                                    <a:pt x="2164" y="451"/>
                                  </a:lnTo>
                                  <a:cubicBezTo>
                                    <a:pt x="2160" y="452"/>
                                    <a:pt x="2155" y="451"/>
                                    <a:pt x="2153" y="447"/>
                                  </a:cubicBezTo>
                                  <a:cubicBezTo>
                                    <a:pt x="2152" y="443"/>
                                    <a:pt x="2153" y="438"/>
                                    <a:pt x="2157" y="436"/>
                                  </a:cubicBezTo>
                                  <a:close/>
                                  <a:moveTo>
                                    <a:pt x="2181" y="425"/>
                                  </a:moveTo>
                                  <a:lnTo>
                                    <a:pt x="2186" y="423"/>
                                  </a:lnTo>
                                  <a:cubicBezTo>
                                    <a:pt x="2190" y="421"/>
                                    <a:pt x="2195" y="422"/>
                                    <a:pt x="2197" y="426"/>
                                  </a:cubicBezTo>
                                  <a:cubicBezTo>
                                    <a:pt x="2199" y="430"/>
                                    <a:pt x="2197" y="435"/>
                                    <a:pt x="2193" y="437"/>
                                  </a:cubicBezTo>
                                  <a:lnTo>
                                    <a:pt x="2188" y="439"/>
                                  </a:lnTo>
                                  <a:cubicBezTo>
                                    <a:pt x="2184" y="441"/>
                                    <a:pt x="2180" y="440"/>
                                    <a:pt x="2178" y="436"/>
                                  </a:cubicBezTo>
                                  <a:cubicBezTo>
                                    <a:pt x="2176" y="432"/>
                                    <a:pt x="2177" y="427"/>
                                    <a:pt x="2181" y="425"/>
                                  </a:cubicBezTo>
                                  <a:close/>
                                  <a:moveTo>
                                    <a:pt x="2229" y="401"/>
                                  </a:moveTo>
                                  <a:lnTo>
                                    <a:pt x="2243" y="394"/>
                                  </a:lnTo>
                                  <a:cubicBezTo>
                                    <a:pt x="2247" y="392"/>
                                    <a:pt x="2251" y="394"/>
                                    <a:pt x="2253" y="398"/>
                                  </a:cubicBezTo>
                                  <a:cubicBezTo>
                                    <a:pt x="2255" y="402"/>
                                    <a:pt x="2254" y="407"/>
                                    <a:pt x="2250" y="409"/>
                                  </a:cubicBezTo>
                                  <a:lnTo>
                                    <a:pt x="2236" y="415"/>
                                  </a:lnTo>
                                  <a:cubicBezTo>
                                    <a:pt x="2232" y="417"/>
                                    <a:pt x="2227" y="416"/>
                                    <a:pt x="2225" y="412"/>
                                  </a:cubicBezTo>
                                  <a:cubicBezTo>
                                    <a:pt x="2224" y="408"/>
                                    <a:pt x="2225" y="403"/>
                                    <a:pt x="2229" y="401"/>
                                  </a:cubicBezTo>
                                  <a:close/>
                                  <a:moveTo>
                                    <a:pt x="2243" y="394"/>
                                  </a:moveTo>
                                  <a:lnTo>
                                    <a:pt x="2258" y="387"/>
                                  </a:lnTo>
                                  <a:cubicBezTo>
                                    <a:pt x="2262" y="385"/>
                                    <a:pt x="2266" y="386"/>
                                    <a:pt x="2268" y="390"/>
                                  </a:cubicBezTo>
                                  <a:cubicBezTo>
                                    <a:pt x="2270" y="394"/>
                                    <a:pt x="2269" y="399"/>
                                    <a:pt x="2265" y="401"/>
                                  </a:cubicBezTo>
                                  <a:lnTo>
                                    <a:pt x="2250" y="409"/>
                                  </a:lnTo>
                                  <a:cubicBezTo>
                                    <a:pt x="2246" y="411"/>
                                    <a:pt x="2241" y="409"/>
                                    <a:pt x="2239" y="405"/>
                                  </a:cubicBezTo>
                                  <a:cubicBezTo>
                                    <a:pt x="2237" y="401"/>
                                    <a:pt x="2239" y="396"/>
                                    <a:pt x="2243" y="394"/>
                                  </a:cubicBezTo>
                                  <a:close/>
                                  <a:moveTo>
                                    <a:pt x="2301" y="365"/>
                                  </a:moveTo>
                                  <a:lnTo>
                                    <a:pt x="2304" y="364"/>
                                  </a:lnTo>
                                  <a:cubicBezTo>
                                    <a:pt x="2308" y="362"/>
                                    <a:pt x="2313" y="363"/>
                                    <a:pt x="2315" y="367"/>
                                  </a:cubicBezTo>
                                  <a:cubicBezTo>
                                    <a:pt x="2317" y="371"/>
                                    <a:pt x="2315" y="376"/>
                                    <a:pt x="2311" y="378"/>
                                  </a:cubicBezTo>
                                  <a:lnTo>
                                    <a:pt x="2308" y="380"/>
                                  </a:lnTo>
                                  <a:cubicBezTo>
                                    <a:pt x="2304" y="382"/>
                                    <a:pt x="2299" y="380"/>
                                    <a:pt x="2297" y="376"/>
                                  </a:cubicBezTo>
                                  <a:cubicBezTo>
                                    <a:pt x="2295" y="372"/>
                                    <a:pt x="2297" y="367"/>
                                    <a:pt x="2301" y="365"/>
                                  </a:cubicBezTo>
                                  <a:close/>
                                  <a:moveTo>
                                    <a:pt x="2304" y="364"/>
                                  </a:moveTo>
                                  <a:lnTo>
                                    <a:pt x="2329" y="351"/>
                                  </a:lnTo>
                                  <a:cubicBezTo>
                                    <a:pt x="2333" y="349"/>
                                    <a:pt x="2338" y="351"/>
                                    <a:pt x="2340" y="355"/>
                                  </a:cubicBezTo>
                                  <a:cubicBezTo>
                                    <a:pt x="2342" y="359"/>
                                    <a:pt x="2340" y="363"/>
                                    <a:pt x="2336" y="365"/>
                                  </a:cubicBezTo>
                                  <a:lnTo>
                                    <a:pt x="2311" y="378"/>
                                  </a:lnTo>
                                  <a:cubicBezTo>
                                    <a:pt x="2307" y="380"/>
                                    <a:pt x="2303" y="378"/>
                                    <a:pt x="2301" y="374"/>
                                  </a:cubicBezTo>
                                  <a:cubicBezTo>
                                    <a:pt x="2299" y="370"/>
                                    <a:pt x="2300" y="366"/>
                                    <a:pt x="2304" y="364"/>
                                  </a:cubicBezTo>
                                  <a:close/>
                                  <a:moveTo>
                                    <a:pt x="2373" y="330"/>
                                  </a:moveTo>
                                  <a:lnTo>
                                    <a:pt x="2399" y="317"/>
                                  </a:lnTo>
                                  <a:cubicBezTo>
                                    <a:pt x="2403" y="316"/>
                                    <a:pt x="2408" y="317"/>
                                    <a:pt x="2410" y="321"/>
                                  </a:cubicBezTo>
                                  <a:cubicBezTo>
                                    <a:pt x="2412" y="325"/>
                                    <a:pt x="2410" y="330"/>
                                    <a:pt x="2406" y="332"/>
                                  </a:cubicBezTo>
                                  <a:lnTo>
                                    <a:pt x="2379" y="344"/>
                                  </a:lnTo>
                                  <a:cubicBezTo>
                                    <a:pt x="2375" y="346"/>
                                    <a:pt x="2370" y="344"/>
                                    <a:pt x="2369" y="340"/>
                                  </a:cubicBezTo>
                                  <a:cubicBezTo>
                                    <a:pt x="2367" y="336"/>
                                    <a:pt x="2368" y="331"/>
                                    <a:pt x="2373" y="330"/>
                                  </a:cubicBezTo>
                                  <a:close/>
                                  <a:moveTo>
                                    <a:pt x="2399" y="317"/>
                                  </a:moveTo>
                                  <a:lnTo>
                                    <a:pt x="2402" y="316"/>
                                  </a:lnTo>
                                  <a:cubicBezTo>
                                    <a:pt x="2406" y="315"/>
                                    <a:pt x="2411" y="316"/>
                                    <a:pt x="2412" y="321"/>
                                  </a:cubicBezTo>
                                  <a:cubicBezTo>
                                    <a:pt x="2414" y="325"/>
                                    <a:pt x="2412" y="329"/>
                                    <a:pt x="2408" y="331"/>
                                  </a:cubicBezTo>
                                  <a:lnTo>
                                    <a:pt x="2406" y="332"/>
                                  </a:lnTo>
                                  <a:cubicBezTo>
                                    <a:pt x="2401" y="334"/>
                                    <a:pt x="2397" y="332"/>
                                    <a:pt x="2395" y="328"/>
                                  </a:cubicBezTo>
                                  <a:cubicBezTo>
                                    <a:pt x="2393" y="324"/>
                                    <a:pt x="2395" y="319"/>
                                    <a:pt x="2399" y="317"/>
                                  </a:cubicBezTo>
                                  <a:close/>
                                  <a:moveTo>
                                    <a:pt x="2445" y="297"/>
                                  </a:moveTo>
                                  <a:lnTo>
                                    <a:pt x="2460" y="289"/>
                                  </a:lnTo>
                                  <a:cubicBezTo>
                                    <a:pt x="2464" y="287"/>
                                    <a:pt x="2469" y="289"/>
                                    <a:pt x="2471" y="293"/>
                                  </a:cubicBezTo>
                                  <a:cubicBezTo>
                                    <a:pt x="2473" y="297"/>
                                    <a:pt x="2471" y="302"/>
                                    <a:pt x="2467" y="304"/>
                                  </a:cubicBezTo>
                                  <a:lnTo>
                                    <a:pt x="2452" y="311"/>
                                  </a:lnTo>
                                  <a:cubicBezTo>
                                    <a:pt x="2448" y="313"/>
                                    <a:pt x="2444" y="312"/>
                                    <a:pt x="2442" y="308"/>
                                  </a:cubicBezTo>
                                  <a:cubicBezTo>
                                    <a:pt x="2440" y="304"/>
                                    <a:pt x="2441" y="299"/>
                                    <a:pt x="2445" y="297"/>
                                  </a:cubicBezTo>
                                  <a:close/>
                                  <a:moveTo>
                                    <a:pt x="2460" y="289"/>
                                  </a:moveTo>
                                  <a:lnTo>
                                    <a:pt x="2474" y="283"/>
                                  </a:lnTo>
                                  <a:cubicBezTo>
                                    <a:pt x="2478" y="281"/>
                                    <a:pt x="2483" y="282"/>
                                    <a:pt x="2485" y="286"/>
                                  </a:cubicBezTo>
                                  <a:cubicBezTo>
                                    <a:pt x="2487" y="290"/>
                                    <a:pt x="2485" y="295"/>
                                    <a:pt x="2481" y="297"/>
                                  </a:cubicBezTo>
                                  <a:lnTo>
                                    <a:pt x="2467" y="304"/>
                                  </a:lnTo>
                                  <a:cubicBezTo>
                                    <a:pt x="2464" y="306"/>
                                    <a:pt x="2459" y="304"/>
                                    <a:pt x="2457" y="300"/>
                                  </a:cubicBezTo>
                                  <a:cubicBezTo>
                                    <a:pt x="2455" y="296"/>
                                    <a:pt x="2456" y="291"/>
                                    <a:pt x="2460" y="289"/>
                                  </a:cubicBezTo>
                                  <a:close/>
                                  <a:moveTo>
                                    <a:pt x="2517" y="261"/>
                                  </a:moveTo>
                                  <a:lnTo>
                                    <a:pt x="2522" y="259"/>
                                  </a:lnTo>
                                  <a:cubicBezTo>
                                    <a:pt x="2526" y="257"/>
                                    <a:pt x="2531" y="258"/>
                                    <a:pt x="2533" y="262"/>
                                  </a:cubicBezTo>
                                  <a:cubicBezTo>
                                    <a:pt x="2534" y="266"/>
                                    <a:pt x="2533" y="271"/>
                                    <a:pt x="2529" y="273"/>
                                  </a:cubicBezTo>
                                  <a:lnTo>
                                    <a:pt x="2524" y="275"/>
                                  </a:lnTo>
                                  <a:cubicBezTo>
                                    <a:pt x="2520" y="277"/>
                                    <a:pt x="2515" y="276"/>
                                    <a:pt x="2513" y="272"/>
                                  </a:cubicBezTo>
                                  <a:cubicBezTo>
                                    <a:pt x="2511" y="268"/>
                                    <a:pt x="2513" y="263"/>
                                    <a:pt x="2517" y="261"/>
                                  </a:cubicBezTo>
                                  <a:close/>
                                  <a:moveTo>
                                    <a:pt x="2522" y="259"/>
                                  </a:moveTo>
                                  <a:lnTo>
                                    <a:pt x="2545" y="247"/>
                                  </a:lnTo>
                                  <a:cubicBezTo>
                                    <a:pt x="2549" y="245"/>
                                    <a:pt x="2554" y="246"/>
                                    <a:pt x="2556" y="250"/>
                                  </a:cubicBezTo>
                                  <a:cubicBezTo>
                                    <a:pt x="2558" y="254"/>
                                    <a:pt x="2556" y="259"/>
                                    <a:pt x="2553" y="261"/>
                                  </a:cubicBezTo>
                                  <a:lnTo>
                                    <a:pt x="2529" y="273"/>
                                  </a:lnTo>
                                  <a:cubicBezTo>
                                    <a:pt x="2525" y="275"/>
                                    <a:pt x="2520" y="273"/>
                                    <a:pt x="2518" y="269"/>
                                  </a:cubicBezTo>
                                  <a:cubicBezTo>
                                    <a:pt x="2516" y="265"/>
                                    <a:pt x="2518" y="261"/>
                                    <a:pt x="2522" y="259"/>
                                  </a:cubicBezTo>
                                  <a:close/>
                                  <a:moveTo>
                                    <a:pt x="2589" y="226"/>
                                  </a:moveTo>
                                  <a:lnTo>
                                    <a:pt x="2616" y="213"/>
                                  </a:lnTo>
                                  <a:cubicBezTo>
                                    <a:pt x="2620" y="211"/>
                                    <a:pt x="2625" y="212"/>
                                    <a:pt x="2627" y="216"/>
                                  </a:cubicBezTo>
                                  <a:cubicBezTo>
                                    <a:pt x="2629" y="220"/>
                                    <a:pt x="2628" y="225"/>
                                    <a:pt x="2624" y="227"/>
                                  </a:cubicBezTo>
                                  <a:lnTo>
                                    <a:pt x="2596" y="241"/>
                                  </a:lnTo>
                                  <a:cubicBezTo>
                                    <a:pt x="2592" y="243"/>
                                    <a:pt x="2587" y="241"/>
                                    <a:pt x="2585" y="237"/>
                                  </a:cubicBezTo>
                                  <a:cubicBezTo>
                                    <a:pt x="2583" y="233"/>
                                    <a:pt x="2585" y="228"/>
                                    <a:pt x="2589" y="226"/>
                                  </a:cubicBezTo>
                                  <a:close/>
                                  <a:moveTo>
                                    <a:pt x="2616" y="213"/>
                                  </a:moveTo>
                                  <a:lnTo>
                                    <a:pt x="2617" y="212"/>
                                  </a:lnTo>
                                  <a:cubicBezTo>
                                    <a:pt x="2621" y="210"/>
                                    <a:pt x="2626" y="212"/>
                                    <a:pt x="2628" y="216"/>
                                  </a:cubicBezTo>
                                  <a:cubicBezTo>
                                    <a:pt x="2630" y="220"/>
                                    <a:pt x="2629" y="224"/>
                                    <a:pt x="2625" y="226"/>
                                  </a:cubicBezTo>
                                  <a:lnTo>
                                    <a:pt x="2624" y="227"/>
                                  </a:lnTo>
                                  <a:cubicBezTo>
                                    <a:pt x="2620" y="229"/>
                                    <a:pt x="2615" y="227"/>
                                    <a:pt x="2613" y="223"/>
                                  </a:cubicBezTo>
                                  <a:cubicBezTo>
                                    <a:pt x="2611" y="219"/>
                                    <a:pt x="2613" y="214"/>
                                    <a:pt x="2616" y="213"/>
                                  </a:cubicBezTo>
                                  <a:close/>
                                  <a:moveTo>
                                    <a:pt x="2660" y="191"/>
                                  </a:moveTo>
                                  <a:lnTo>
                                    <a:pt x="2678" y="182"/>
                                  </a:lnTo>
                                  <a:cubicBezTo>
                                    <a:pt x="2682" y="180"/>
                                    <a:pt x="2687" y="181"/>
                                    <a:pt x="2689" y="185"/>
                                  </a:cubicBezTo>
                                  <a:cubicBezTo>
                                    <a:pt x="2691" y="189"/>
                                    <a:pt x="2689" y="194"/>
                                    <a:pt x="2685" y="196"/>
                                  </a:cubicBezTo>
                                  <a:lnTo>
                                    <a:pt x="2667" y="205"/>
                                  </a:lnTo>
                                  <a:cubicBezTo>
                                    <a:pt x="2664" y="207"/>
                                    <a:pt x="2659" y="205"/>
                                    <a:pt x="2657" y="201"/>
                                  </a:cubicBezTo>
                                  <a:cubicBezTo>
                                    <a:pt x="2655" y="197"/>
                                    <a:pt x="2656" y="193"/>
                                    <a:pt x="2660" y="191"/>
                                  </a:cubicBezTo>
                                  <a:close/>
                                  <a:moveTo>
                                    <a:pt x="2678" y="182"/>
                                  </a:moveTo>
                                  <a:lnTo>
                                    <a:pt x="2689" y="176"/>
                                  </a:lnTo>
                                  <a:cubicBezTo>
                                    <a:pt x="2693" y="174"/>
                                    <a:pt x="2698" y="176"/>
                                    <a:pt x="2700" y="180"/>
                                  </a:cubicBezTo>
                                  <a:cubicBezTo>
                                    <a:pt x="2702" y="184"/>
                                    <a:pt x="2700" y="189"/>
                                    <a:pt x="2696" y="191"/>
                                  </a:cubicBezTo>
                                  <a:lnTo>
                                    <a:pt x="2685" y="196"/>
                                  </a:lnTo>
                                  <a:cubicBezTo>
                                    <a:pt x="2681" y="198"/>
                                    <a:pt x="2676" y="196"/>
                                    <a:pt x="2674" y="193"/>
                                  </a:cubicBezTo>
                                  <a:cubicBezTo>
                                    <a:pt x="2672" y="189"/>
                                    <a:pt x="2674" y="184"/>
                                    <a:pt x="2678" y="182"/>
                                  </a:cubicBezTo>
                                  <a:close/>
                                  <a:moveTo>
                                    <a:pt x="2732" y="155"/>
                                  </a:moveTo>
                                  <a:lnTo>
                                    <a:pt x="2739" y="151"/>
                                  </a:lnTo>
                                  <a:cubicBezTo>
                                    <a:pt x="2743" y="149"/>
                                    <a:pt x="2748" y="151"/>
                                    <a:pt x="2750" y="155"/>
                                  </a:cubicBezTo>
                                  <a:cubicBezTo>
                                    <a:pt x="2752" y="159"/>
                                    <a:pt x="2750" y="163"/>
                                    <a:pt x="2747" y="165"/>
                                  </a:cubicBezTo>
                                  <a:lnTo>
                                    <a:pt x="2739" y="169"/>
                                  </a:lnTo>
                                  <a:cubicBezTo>
                                    <a:pt x="2735" y="171"/>
                                    <a:pt x="2730" y="169"/>
                                    <a:pt x="2728" y="166"/>
                                  </a:cubicBezTo>
                                  <a:cubicBezTo>
                                    <a:pt x="2726" y="162"/>
                                    <a:pt x="2728" y="157"/>
                                    <a:pt x="2732" y="155"/>
                                  </a:cubicBezTo>
                                  <a:close/>
                                  <a:moveTo>
                                    <a:pt x="2740" y="151"/>
                                  </a:moveTo>
                                  <a:lnTo>
                                    <a:pt x="2761" y="141"/>
                                  </a:lnTo>
                                  <a:cubicBezTo>
                                    <a:pt x="2765" y="139"/>
                                    <a:pt x="2770" y="141"/>
                                    <a:pt x="2772" y="145"/>
                                  </a:cubicBezTo>
                                  <a:cubicBezTo>
                                    <a:pt x="2774" y="149"/>
                                    <a:pt x="2772" y="154"/>
                                    <a:pt x="2768" y="156"/>
                                  </a:cubicBezTo>
                                  <a:lnTo>
                                    <a:pt x="2746" y="165"/>
                                  </a:lnTo>
                                  <a:cubicBezTo>
                                    <a:pt x="2742" y="167"/>
                                    <a:pt x="2738" y="166"/>
                                    <a:pt x="2736" y="162"/>
                                  </a:cubicBezTo>
                                  <a:cubicBezTo>
                                    <a:pt x="2734" y="158"/>
                                    <a:pt x="2736" y="153"/>
                                    <a:pt x="2740" y="151"/>
                                  </a:cubicBezTo>
                                  <a:close/>
                                  <a:moveTo>
                                    <a:pt x="2804" y="120"/>
                                  </a:moveTo>
                                  <a:lnTo>
                                    <a:pt x="2833" y="106"/>
                                  </a:lnTo>
                                  <a:cubicBezTo>
                                    <a:pt x="2837" y="104"/>
                                    <a:pt x="2841" y="105"/>
                                    <a:pt x="2843" y="109"/>
                                  </a:cubicBezTo>
                                  <a:cubicBezTo>
                                    <a:pt x="2845" y="113"/>
                                    <a:pt x="2844" y="118"/>
                                    <a:pt x="2840" y="120"/>
                                  </a:cubicBezTo>
                                  <a:lnTo>
                                    <a:pt x="2811" y="134"/>
                                  </a:lnTo>
                                  <a:cubicBezTo>
                                    <a:pt x="2807" y="136"/>
                                    <a:pt x="2802" y="135"/>
                                    <a:pt x="2800" y="131"/>
                                  </a:cubicBezTo>
                                  <a:cubicBezTo>
                                    <a:pt x="2798" y="127"/>
                                    <a:pt x="2800" y="122"/>
                                    <a:pt x="2804" y="120"/>
                                  </a:cubicBezTo>
                                  <a:close/>
                                  <a:moveTo>
                                    <a:pt x="2876" y="85"/>
                                  </a:moveTo>
                                  <a:lnTo>
                                    <a:pt x="2896" y="77"/>
                                  </a:lnTo>
                                  <a:cubicBezTo>
                                    <a:pt x="2900" y="75"/>
                                    <a:pt x="2905" y="77"/>
                                    <a:pt x="2906" y="81"/>
                                  </a:cubicBezTo>
                                  <a:cubicBezTo>
                                    <a:pt x="2908" y="85"/>
                                    <a:pt x="2906" y="90"/>
                                    <a:pt x="2902" y="91"/>
                                  </a:cubicBezTo>
                                  <a:lnTo>
                                    <a:pt x="2882" y="100"/>
                                  </a:lnTo>
                                  <a:cubicBezTo>
                                    <a:pt x="2878" y="101"/>
                                    <a:pt x="2874" y="99"/>
                                    <a:pt x="2872" y="95"/>
                                  </a:cubicBezTo>
                                  <a:cubicBezTo>
                                    <a:pt x="2870" y="91"/>
                                    <a:pt x="2872" y="87"/>
                                    <a:pt x="2876" y="85"/>
                                  </a:cubicBezTo>
                                  <a:close/>
                                  <a:moveTo>
                                    <a:pt x="2896" y="77"/>
                                  </a:moveTo>
                                  <a:lnTo>
                                    <a:pt x="2905" y="72"/>
                                  </a:lnTo>
                                  <a:cubicBezTo>
                                    <a:pt x="2909" y="70"/>
                                    <a:pt x="2914" y="72"/>
                                    <a:pt x="2916" y="76"/>
                                  </a:cubicBezTo>
                                  <a:cubicBezTo>
                                    <a:pt x="2918" y="80"/>
                                    <a:pt x="2916" y="84"/>
                                    <a:pt x="2912" y="86"/>
                                  </a:cubicBezTo>
                                  <a:lnTo>
                                    <a:pt x="2903" y="91"/>
                                  </a:lnTo>
                                  <a:cubicBezTo>
                                    <a:pt x="2899" y="93"/>
                                    <a:pt x="2894" y="92"/>
                                    <a:pt x="2892" y="88"/>
                                  </a:cubicBezTo>
                                  <a:cubicBezTo>
                                    <a:pt x="2890" y="84"/>
                                    <a:pt x="2892" y="79"/>
                                    <a:pt x="2896" y="77"/>
                                  </a:cubicBezTo>
                                  <a:close/>
                                  <a:moveTo>
                                    <a:pt x="2949" y="51"/>
                                  </a:moveTo>
                                  <a:lnTo>
                                    <a:pt x="2960" y="46"/>
                                  </a:lnTo>
                                  <a:cubicBezTo>
                                    <a:pt x="2964" y="44"/>
                                    <a:pt x="2969" y="46"/>
                                    <a:pt x="2970" y="50"/>
                                  </a:cubicBezTo>
                                  <a:cubicBezTo>
                                    <a:pt x="2972" y="54"/>
                                    <a:pt x="2970" y="59"/>
                                    <a:pt x="2966" y="61"/>
                                  </a:cubicBezTo>
                                  <a:lnTo>
                                    <a:pt x="2955" y="66"/>
                                  </a:lnTo>
                                  <a:cubicBezTo>
                                    <a:pt x="2951" y="68"/>
                                    <a:pt x="2946" y="66"/>
                                    <a:pt x="2945" y="62"/>
                                  </a:cubicBezTo>
                                  <a:cubicBezTo>
                                    <a:pt x="2943" y="58"/>
                                    <a:pt x="2945" y="53"/>
                                    <a:pt x="2949" y="51"/>
                                  </a:cubicBezTo>
                                  <a:close/>
                                  <a:moveTo>
                                    <a:pt x="2960" y="46"/>
                                  </a:moveTo>
                                  <a:lnTo>
                                    <a:pt x="2977" y="37"/>
                                  </a:lnTo>
                                  <a:cubicBezTo>
                                    <a:pt x="2981" y="35"/>
                                    <a:pt x="2986" y="37"/>
                                    <a:pt x="2988" y="41"/>
                                  </a:cubicBezTo>
                                  <a:cubicBezTo>
                                    <a:pt x="2990" y="45"/>
                                    <a:pt x="2988" y="50"/>
                                    <a:pt x="2984" y="52"/>
                                  </a:cubicBezTo>
                                  <a:lnTo>
                                    <a:pt x="2967" y="60"/>
                                  </a:lnTo>
                                  <a:cubicBezTo>
                                    <a:pt x="2963" y="62"/>
                                    <a:pt x="2958" y="61"/>
                                    <a:pt x="2956" y="57"/>
                                  </a:cubicBezTo>
                                  <a:cubicBezTo>
                                    <a:pt x="2954" y="53"/>
                                    <a:pt x="2956" y="48"/>
                                    <a:pt x="2960" y="46"/>
                                  </a:cubicBezTo>
                                  <a:close/>
                                  <a:moveTo>
                                    <a:pt x="3020" y="16"/>
                                  </a:moveTo>
                                  <a:lnTo>
                                    <a:pt x="3021" y="15"/>
                                  </a:lnTo>
                                  <a:cubicBezTo>
                                    <a:pt x="3025" y="13"/>
                                    <a:pt x="3030" y="15"/>
                                    <a:pt x="3032" y="19"/>
                                  </a:cubicBezTo>
                                  <a:cubicBezTo>
                                    <a:pt x="3034" y="23"/>
                                    <a:pt x="3032" y="28"/>
                                    <a:pt x="3028" y="30"/>
                                  </a:cubicBezTo>
                                  <a:lnTo>
                                    <a:pt x="3027" y="30"/>
                                  </a:lnTo>
                                  <a:cubicBezTo>
                                    <a:pt x="3023" y="32"/>
                                    <a:pt x="3018" y="31"/>
                                    <a:pt x="3016" y="27"/>
                                  </a:cubicBezTo>
                                  <a:cubicBezTo>
                                    <a:pt x="3015" y="23"/>
                                    <a:pt x="3016" y="18"/>
                                    <a:pt x="3020" y="16"/>
                                  </a:cubicBezTo>
                                  <a:close/>
                                  <a:moveTo>
                                    <a:pt x="3021" y="15"/>
                                  </a:moveTo>
                                  <a:lnTo>
                                    <a:pt x="3049" y="2"/>
                                  </a:lnTo>
                                  <a:cubicBezTo>
                                    <a:pt x="3053" y="0"/>
                                    <a:pt x="3057" y="1"/>
                                    <a:pt x="3059" y="5"/>
                                  </a:cubicBezTo>
                                  <a:cubicBezTo>
                                    <a:pt x="3061" y="9"/>
                                    <a:pt x="3060" y="14"/>
                                    <a:pt x="3056" y="16"/>
                                  </a:cubicBezTo>
                                  <a:lnTo>
                                    <a:pt x="3028" y="30"/>
                                  </a:lnTo>
                                  <a:cubicBezTo>
                                    <a:pt x="3024" y="32"/>
                                    <a:pt x="3019" y="30"/>
                                    <a:pt x="3017" y="26"/>
                                  </a:cubicBezTo>
                                  <a:cubicBezTo>
                                    <a:pt x="3015" y="22"/>
                                    <a:pt x="3017" y="17"/>
                                    <a:pt x="3021" y="15"/>
                                  </a:cubicBez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2540">
                              <a:solidFill>
                                <a:srgbClr val="000000"/>
                              </a:solidFill>
                              <a:bevel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41" name="Oval 79"/>
                          <wps:cNvSpPr>
                            <a:spLocks noChangeArrowheads="1"/>
                          </wps:cNvSpPr>
                          <wps:spPr bwMode="auto">
                            <a:xfrm>
                              <a:off x="3407" y="3786"/>
                              <a:ext cx="125" cy="126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42" name="Freeform 80"/>
                          <wps:cNvSpPr>
                            <a:spLocks/>
                          </wps:cNvSpPr>
                          <wps:spPr bwMode="auto">
                            <a:xfrm>
                              <a:off x="3407" y="3786"/>
                              <a:ext cx="125" cy="125"/>
                            </a:xfrm>
                            <a:custGeom>
                              <a:avLst/>
                              <a:gdLst>
                                <a:gd name="T0" fmla="*/ 125 w 125"/>
                                <a:gd name="T1" fmla="*/ 62 h 125"/>
                                <a:gd name="T2" fmla="*/ 63 w 125"/>
                                <a:gd name="T3" fmla="*/ 125 h 125"/>
                                <a:gd name="T4" fmla="*/ 0 w 125"/>
                                <a:gd name="T5" fmla="*/ 62 h 125"/>
                                <a:gd name="T6" fmla="*/ 63 w 125"/>
                                <a:gd name="T7" fmla="*/ 0 h 125"/>
                                <a:gd name="T8" fmla="*/ 125 w 125"/>
                                <a:gd name="T9" fmla="*/ 62 h 125"/>
                                <a:gd name="T10" fmla="*/ 0 60000 65536"/>
                                <a:gd name="T11" fmla="*/ 0 60000 65536"/>
                                <a:gd name="T12" fmla="*/ 0 60000 65536"/>
                                <a:gd name="T13" fmla="*/ 0 60000 65536"/>
                                <a:gd name="T14" fmla="*/ 0 60000 65536"/>
                              </a:gdLst>
                              <a:ahLst/>
                              <a:cxnLst>
                                <a:cxn ang="T10">
                                  <a:pos x="T0" y="T1"/>
                                </a:cxn>
                                <a:cxn ang="T11">
                                  <a:pos x="T2" y="T3"/>
                                </a:cxn>
                                <a:cxn ang="T12">
                                  <a:pos x="T4" y="T5"/>
                                </a:cxn>
                                <a:cxn ang="T13">
                                  <a:pos x="T6" y="T7"/>
                                </a:cxn>
                                <a:cxn ang="T14">
                                  <a:pos x="T8" y="T9"/>
                                </a:cxn>
                              </a:cxnLst>
                              <a:rect l="0" t="0" r="r" b="b"/>
                              <a:pathLst>
                                <a:path w="125" h="125">
                                  <a:moveTo>
                                    <a:pt x="125" y="62"/>
                                  </a:moveTo>
                                  <a:cubicBezTo>
                                    <a:pt x="125" y="97"/>
                                    <a:pt x="97" y="125"/>
                                    <a:pt x="63" y="125"/>
                                  </a:cubicBezTo>
                                  <a:cubicBezTo>
                                    <a:pt x="28" y="125"/>
                                    <a:pt x="0" y="97"/>
                                    <a:pt x="0" y="62"/>
                                  </a:cubicBezTo>
                                  <a:cubicBezTo>
                                    <a:pt x="0" y="29"/>
                                    <a:pt x="28" y="0"/>
                                    <a:pt x="63" y="0"/>
                                  </a:cubicBezTo>
                                  <a:cubicBezTo>
                                    <a:pt x="97" y="0"/>
                                    <a:pt x="125" y="29"/>
                                    <a:pt x="125" y="62"/>
                                  </a:cubicBezTo>
                                </a:path>
                              </a:pathLst>
                            </a:cu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43" name="Oval 81"/>
                          <wps:cNvSpPr>
                            <a:spLocks noChangeArrowheads="1"/>
                          </wps:cNvSpPr>
                          <wps:spPr bwMode="auto">
                            <a:xfrm>
                              <a:off x="3407" y="3235"/>
                              <a:ext cx="125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44" name="Oval 82"/>
                          <wps:cNvSpPr>
                            <a:spLocks noChangeArrowheads="1"/>
                          </wps:cNvSpPr>
                          <wps:spPr bwMode="auto">
                            <a:xfrm>
                              <a:off x="3407" y="3235"/>
                              <a:ext cx="125" cy="124"/>
                            </a:xfrm>
                            <a:prstGeom prst="ellipse">
                              <a:avLst/>
                            </a:pr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45" name="Oval 83"/>
                          <wps:cNvSpPr>
                            <a:spLocks noChangeArrowheads="1"/>
                          </wps:cNvSpPr>
                          <wps:spPr bwMode="auto">
                            <a:xfrm>
                              <a:off x="3407" y="2683"/>
                              <a:ext cx="125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46" name="Oval 84"/>
                          <wps:cNvSpPr>
                            <a:spLocks noChangeArrowheads="1"/>
                          </wps:cNvSpPr>
                          <wps:spPr bwMode="auto">
                            <a:xfrm>
                              <a:off x="3407" y="2683"/>
                              <a:ext cx="125" cy="124"/>
                            </a:xfrm>
                            <a:prstGeom prst="ellipse">
                              <a:avLst/>
                            </a:pr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47" name="Oval 85"/>
                          <wps:cNvSpPr>
                            <a:spLocks noChangeArrowheads="1"/>
                          </wps:cNvSpPr>
                          <wps:spPr bwMode="auto">
                            <a:xfrm>
                              <a:off x="4247" y="3235"/>
                              <a:ext cx="125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48" name="Oval 86"/>
                          <wps:cNvSpPr>
                            <a:spLocks noChangeArrowheads="1"/>
                          </wps:cNvSpPr>
                          <wps:spPr bwMode="auto">
                            <a:xfrm>
                              <a:off x="4247" y="3235"/>
                              <a:ext cx="125" cy="124"/>
                            </a:xfrm>
                            <a:prstGeom prst="ellipse">
                              <a:avLst/>
                            </a:pr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49" name="Oval 87"/>
                          <wps:cNvSpPr>
                            <a:spLocks noChangeArrowheads="1"/>
                          </wps:cNvSpPr>
                          <wps:spPr bwMode="auto">
                            <a:xfrm>
                              <a:off x="4247" y="2683"/>
                              <a:ext cx="125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50" name="Oval 88"/>
                          <wps:cNvSpPr>
                            <a:spLocks noChangeArrowheads="1"/>
                          </wps:cNvSpPr>
                          <wps:spPr bwMode="auto">
                            <a:xfrm>
                              <a:off x="4247" y="2683"/>
                              <a:ext cx="125" cy="124"/>
                            </a:xfrm>
                            <a:prstGeom prst="ellipse">
                              <a:avLst/>
                            </a:pr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51" name="Oval 89"/>
                          <wps:cNvSpPr>
                            <a:spLocks noChangeArrowheads="1"/>
                          </wps:cNvSpPr>
                          <wps:spPr bwMode="auto">
                            <a:xfrm>
                              <a:off x="5087" y="2683"/>
                              <a:ext cx="124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52" name="Freeform 90"/>
                          <wps:cNvSpPr>
                            <a:spLocks/>
                          </wps:cNvSpPr>
                          <wps:spPr bwMode="auto">
                            <a:xfrm>
                              <a:off x="5087" y="2683"/>
                              <a:ext cx="124" cy="124"/>
                            </a:xfrm>
                            <a:custGeom>
                              <a:avLst/>
                              <a:gdLst>
                                <a:gd name="T0" fmla="*/ 124 w 124"/>
                                <a:gd name="T1" fmla="*/ 62 h 124"/>
                                <a:gd name="T2" fmla="*/ 62 w 124"/>
                                <a:gd name="T3" fmla="*/ 124 h 124"/>
                                <a:gd name="T4" fmla="*/ 0 w 124"/>
                                <a:gd name="T5" fmla="*/ 62 h 124"/>
                                <a:gd name="T6" fmla="*/ 62 w 124"/>
                                <a:gd name="T7" fmla="*/ 0 h 124"/>
                                <a:gd name="T8" fmla="*/ 124 w 124"/>
                                <a:gd name="T9" fmla="*/ 62 h 124"/>
                                <a:gd name="T10" fmla="*/ 0 60000 65536"/>
                                <a:gd name="T11" fmla="*/ 0 60000 65536"/>
                                <a:gd name="T12" fmla="*/ 0 60000 65536"/>
                                <a:gd name="T13" fmla="*/ 0 60000 65536"/>
                                <a:gd name="T14" fmla="*/ 0 60000 65536"/>
                              </a:gdLst>
                              <a:ahLst/>
                              <a:cxnLst>
                                <a:cxn ang="T10">
                                  <a:pos x="T0" y="T1"/>
                                </a:cxn>
                                <a:cxn ang="T11">
                                  <a:pos x="T2" y="T3"/>
                                </a:cxn>
                                <a:cxn ang="T12">
                                  <a:pos x="T4" y="T5"/>
                                </a:cxn>
                                <a:cxn ang="T13">
                                  <a:pos x="T6" y="T7"/>
                                </a:cxn>
                                <a:cxn ang="T14">
                                  <a:pos x="T8" y="T9"/>
                                </a:cxn>
                              </a:cxnLst>
                              <a:rect l="0" t="0" r="r" b="b"/>
                              <a:pathLst>
                                <a:path w="124" h="124">
                                  <a:moveTo>
                                    <a:pt x="124" y="62"/>
                                  </a:moveTo>
                                  <a:cubicBezTo>
                                    <a:pt x="124" y="97"/>
                                    <a:pt x="95" y="124"/>
                                    <a:pt x="62" y="124"/>
                                  </a:cubicBezTo>
                                  <a:cubicBezTo>
                                    <a:pt x="27" y="124"/>
                                    <a:pt x="0" y="97"/>
                                    <a:pt x="0" y="62"/>
                                  </a:cubicBezTo>
                                  <a:cubicBezTo>
                                    <a:pt x="0" y="28"/>
                                    <a:pt x="27" y="0"/>
                                    <a:pt x="62" y="0"/>
                                  </a:cubicBezTo>
                                  <a:cubicBezTo>
                                    <a:pt x="95" y="0"/>
                                    <a:pt x="124" y="28"/>
                                    <a:pt x="124" y="62"/>
                                  </a:cubicBezTo>
                                </a:path>
                              </a:pathLst>
                            </a:cu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53" name="Oval 91"/>
                          <wps:cNvSpPr>
                            <a:spLocks noChangeArrowheads="1"/>
                          </wps:cNvSpPr>
                          <wps:spPr bwMode="auto">
                            <a:xfrm>
                              <a:off x="5087" y="2132"/>
                              <a:ext cx="124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54" name="Freeform 92"/>
                          <wps:cNvSpPr>
                            <a:spLocks/>
                          </wps:cNvSpPr>
                          <wps:spPr bwMode="auto">
                            <a:xfrm>
                              <a:off x="5087" y="2132"/>
                              <a:ext cx="124" cy="124"/>
                            </a:xfrm>
                            <a:custGeom>
                              <a:avLst/>
                              <a:gdLst>
                                <a:gd name="T0" fmla="*/ 124 w 124"/>
                                <a:gd name="T1" fmla="*/ 62 h 124"/>
                                <a:gd name="T2" fmla="*/ 62 w 124"/>
                                <a:gd name="T3" fmla="*/ 124 h 124"/>
                                <a:gd name="T4" fmla="*/ 0 w 124"/>
                                <a:gd name="T5" fmla="*/ 62 h 124"/>
                                <a:gd name="T6" fmla="*/ 62 w 124"/>
                                <a:gd name="T7" fmla="*/ 0 h 124"/>
                                <a:gd name="T8" fmla="*/ 124 w 124"/>
                                <a:gd name="T9" fmla="*/ 62 h 124"/>
                                <a:gd name="T10" fmla="*/ 0 60000 65536"/>
                                <a:gd name="T11" fmla="*/ 0 60000 65536"/>
                                <a:gd name="T12" fmla="*/ 0 60000 65536"/>
                                <a:gd name="T13" fmla="*/ 0 60000 65536"/>
                                <a:gd name="T14" fmla="*/ 0 60000 65536"/>
                              </a:gdLst>
                              <a:ahLst/>
                              <a:cxnLst>
                                <a:cxn ang="T10">
                                  <a:pos x="T0" y="T1"/>
                                </a:cxn>
                                <a:cxn ang="T11">
                                  <a:pos x="T2" y="T3"/>
                                </a:cxn>
                                <a:cxn ang="T12">
                                  <a:pos x="T4" y="T5"/>
                                </a:cxn>
                                <a:cxn ang="T13">
                                  <a:pos x="T6" y="T7"/>
                                </a:cxn>
                                <a:cxn ang="T14">
                                  <a:pos x="T8" y="T9"/>
                                </a:cxn>
                              </a:cxnLst>
                              <a:rect l="0" t="0" r="r" b="b"/>
                              <a:pathLst>
                                <a:path w="124" h="124">
                                  <a:moveTo>
                                    <a:pt x="124" y="62"/>
                                  </a:moveTo>
                                  <a:cubicBezTo>
                                    <a:pt x="124" y="96"/>
                                    <a:pt x="95" y="124"/>
                                    <a:pt x="62" y="124"/>
                                  </a:cubicBezTo>
                                  <a:cubicBezTo>
                                    <a:pt x="27" y="124"/>
                                    <a:pt x="0" y="96"/>
                                    <a:pt x="0" y="62"/>
                                  </a:cubicBezTo>
                                  <a:cubicBezTo>
                                    <a:pt x="0" y="27"/>
                                    <a:pt x="27" y="0"/>
                                    <a:pt x="62" y="0"/>
                                  </a:cubicBezTo>
                                  <a:cubicBezTo>
                                    <a:pt x="95" y="0"/>
                                    <a:pt x="124" y="27"/>
                                    <a:pt x="124" y="62"/>
                                  </a:cubicBezTo>
                                </a:path>
                              </a:pathLst>
                            </a:cu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55" name="Oval 93"/>
                          <wps:cNvSpPr>
                            <a:spLocks noChangeArrowheads="1"/>
                          </wps:cNvSpPr>
                          <wps:spPr bwMode="auto">
                            <a:xfrm>
                              <a:off x="5087" y="1580"/>
                              <a:ext cx="124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56" name="Freeform 94"/>
                          <wps:cNvSpPr>
                            <a:spLocks/>
                          </wps:cNvSpPr>
                          <wps:spPr bwMode="auto">
                            <a:xfrm>
                              <a:off x="5087" y="1580"/>
                              <a:ext cx="124" cy="124"/>
                            </a:xfrm>
                            <a:custGeom>
                              <a:avLst/>
                              <a:gdLst>
                                <a:gd name="T0" fmla="*/ 124 w 124"/>
                                <a:gd name="T1" fmla="*/ 62 h 124"/>
                                <a:gd name="T2" fmla="*/ 62 w 124"/>
                                <a:gd name="T3" fmla="*/ 124 h 124"/>
                                <a:gd name="T4" fmla="*/ 0 w 124"/>
                                <a:gd name="T5" fmla="*/ 62 h 124"/>
                                <a:gd name="T6" fmla="*/ 62 w 124"/>
                                <a:gd name="T7" fmla="*/ 0 h 124"/>
                                <a:gd name="T8" fmla="*/ 124 w 124"/>
                                <a:gd name="T9" fmla="*/ 62 h 124"/>
                                <a:gd name="T10" fmla="*/ 0 60000 65536"/>
                                <a:gd name="T11" fmla="*/ 0 60000 65536"/>
                                <a:gd name="T12" fmla="*/ 0 60000 65536"/>
                                <a:gd name="T13" fmla="*/ 0 60000 65536"/>
                                <a:gd name="T14" fmla="*/ 0 60000 65536"/>
                              </a:gdLst>
                              <a:ahLst/>
                              <a:cxnLst>
                                <a:cxn ang="T10">
                                  <a:pos x="T0" y="T1"/>
                                </a:cxn>
                                <a:cxn ang="T11">
                                  <a:pos x="T2" y="T3"/>
                                </a:cxn>
                                <a:cxn ang="T12">
                                  <a:pos x="T4" y="T5"/>
                                </a:cxn>
                                <a:cxn ang="T13">
                                  <a:pos x="T6" y="T7"/>
                                </a:cxn>
                                <a:cxn ang="T14">
                                  <a:pos x="T8" y="T9"/>
                                </a:cxn>
                              </a:cxnLst>
                              <a:rect l="0" t="0" r="r" b="b"/>
                              <a:pathLst>
                                <a:path w="124" h="124">
                                  <a:moveTo>
                                    <a:pt x="124" y="62"/>
                                  </a:moveTo>
                                  <a:cubicBezTo>
                                    <a:pt x="124" y="96"/>
                                    <a:pt x="95" y="124"/>
                                    <a:pt x="62" y="124"/>
                                  </a:cubicBezTo>
                                  <a:cubicBezTo>
                                    <a:pt x="27" y="124"/>
                                    <a:pt x="0" y="96"/>
                                    <a:pt x="0" y="62"/>
                                  </a:cubicBezTo>
                                  <a:cubicBezTo>
                                    <a:pt x="0" y="28"/>
                                    <a:pt x="27" y="0"/>
                                    <a:pt x="62" y="0"/>
                                  </a:cubicBezTo>
                                  <a:cubicBezTo>
                                    <a:pt x="95" y="0"/>
                                    <a:pt x="124" y="28"/>
                                    <a:pt x="124" y="62"/>
                                  </a:cubicBezTo>
                                </a:path>
                              </a:pathLst>
                            </a:cu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57" name="Oval 95"/>
                          <wps:cNvSpPr>
                            <a:spLocks noChangeArrowheads="1"/>
                          </wps:cNvSpPr>
                          <wps:spPr bwMode="auto">
                            <a:xfrm>
                              <a:off x="5929" y="2132"/>
                              <a:ext cx="124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58" name="Oval 96"/>
                          <wps:cNvSpPr>
                            <a:spLocks noChangeArrowheads="1"/>
                          </wps:cNvSpPr>
                          <wps:spPr bwMode="auto">
                            <a:xfrm>
                              <a:off x="5929" y="2132"/>
                              <a:ext cx="124" cy="124"/>
                            </a:xfrm>
                            <a:prstGeom prst="ellipse">
                              <a:avLst/>
                            </a:pr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59" name="Oval 97"/>
                          <wps:cNvSpPr>
                            <a:spLocks noChangeArrowheads="1"/>
                          </wps:cNvSpPr>
                          <wps:spPr bwMode="auto">
                            <a:xfrm>
                              <a:off x="5929" y="1580"/>
                              <a:ext cx="124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60" name="Oval 98"/>
                          <wps:cNvSpPr>
                            <a:spLocks noChangeArrowheads="1"/>
                          </wps:cNvSpPr>
                          <wps:spPr bwMode="auto">
                            <a:xfrm>
                              <a:off x="5929" y="1580"/>
                              <a:ext cx="124" cy="124"/>
                            </a:xfrm>
                            <a:prstGeom prst="ellipse">
                              <a:avLst/>
                            </a:pr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61" name="Oval 99"/>
                          <wps:cNvSpPr>
                            <a:spLocks noChangeArrowheads="1"/>
                          </wps:cNvSpPr>
                          <wps:spPr bwMode="auto">
                            <a:xfrm>
                              <a:off x="6768" y="2132"/>
                              <a:ext cx="125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62" name="Oval 100"/>
                          <wps:cNvSpPr>
                            <a:spLocks noChangeArrowheads="1"/>
                          </wps:cNvSpPr>
                          <wps:spPr bwMode="auto">
                            <a:xfrm>
                              <a:off x="6768" y="2132"/>
                              <a:ext cx="125" cy="124"/>
                            </a:xfrm>
                            <a:prstGeom prst="ellipse">
                              <a:avLst/>
                            </a:pr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63" name="Oval 101"/>
                          <wps:cNvSpPr>
                            <a:spLocks noChangeArrowheads="1"/>
                          </wps:cNvSpPr>
                          <wps:spPr bwMode="auto">
                            <a:xfrm>
                              <a:off x="3156" y="3786"/>
                              <a:ext cx="124" cy="126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64" name="Freeform 102"/>
                          <wps:cNvSpPr>
                            <a:spLocks/>
                          </wps:cNvSpPr>
                          <wps:spPr bwMode="auto">
                            <a:xfrm>
                              <a:off x="3156" y="3786"/>
                              <a:ext cx="124" cy="125"/>
                            </a:xfrm>
                            <a:custGeom>
                              <a:avLst/>
                              <a:gdLst>
                                <a:gd name="T0" fmla="*/ 124 w 124"/>
                                <a:gd name="T1" fmla="*/ 62 h 125"/>
                                <a:gd name="T2" fmla="*/ 62 w 124"/>
                                <a:gd name="T3" fmla="*/ 125 h 125"/>
                                <a:gd name="T4" fmla="*/ 0 w 124"/>
                                <a:gd name="T5" fmla="*/ 62 h 125"/>
                                <a:gd name="T6" fmla="*/ 62 w 124"/>
                                <a:gd name="T7" fmla="*/ 0 h 125"/>
                                <a:gd name="T8" fmla="*/ 124 w 124"/>
                                <a:gd name="T9" fmla="*/ 62 h 125"/>
                                <a:gd name="T10" fmla="*/ 0 60000 65536"/>
                                <a:gd name="T11" fmla="*/ 0 60000 65536"/>
                                <a:gd name="T12" fmla="*/ 0 60000 65536"/>
                                <a:gd name="T13" fmla="*/ 0 60000 65536"/>
                                <a:gd name="T14" fmla="*/ 0 60000 65536"/>
                              </a:gdLst>
                              <a:ahLst/>
                              <a:cxnLst>
                                <a:cxn ang="T10">
                                  <a:pos x="T0" y="T1"/>
                                </a:cxn>
                                <a:cxn ang="T11">
                                  <a:pos x="T2" y="T3"/>
                                </a:cxn>
                                <a:cxn ang="T12">
                                  <a:pos x="T4" y="T5"/>
                                </a:cxn>
                                <a:cxn ang="T13">
                                  <a:pos x="T6" y="T7"/>
                                </a:cxn>
                                <a:cxn ang="T14">
                                  <a:pos x="T8" y="T9"/>
                                </a:cxn>
                              </a:cxnLst>
                              <a:rect l="0" t="0" r="r" b="b"/>
                              <a:pathLst>
                                <a:path w="124" h="125">
                                  <a:moveTo>
                                    <a:pt x="124" y="62"/>
                                  </a:moveTo>
                                  <a:cubicBezTo>
                                    <a:pt x="124" y="97"/>
                                    <a:pt x="96" y="125"/>
                                    <a:pt x="62" y="125"/>
                                  </a:cubicBezTo>
                                  <a:cubicBezTo>
                                    <a:pt x="27" y="125"/>
                                    <a:pt x="0" y="97"/>
                                    <a:pt x="0" y="62"/>
                                  </a:cubicBezTo>
                                  <a:cubicBezTo>
                                    <a:pt x="0" y="29"/>
                                    <a:pt x="27" y="0"/>
                                    <a:pt x="62" y="0"/>
                                  </a:cubicBezTo>
                                  <a:cubicBezTo>
                                    <a:pt x="96" y="0"/>
                                    <a:pt x="124" y="29"/>
                                    <a:pt x="124" y="62"/>
                                  </a:cubicBezTo>
                                </a:path>
                              </a:pathLst>
                            </a:cu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65" name="Oval 103"/>
                          <wps:cNvSpPr>
                            <a:spLocks noChangeArrowheads="1"/>
                          </wps:cNvSpPr>
                          <wps:spPr bwMode="auto">
                            <a:xfrm>
                              <a:off x="3156" y="3235"/>
                              <a:ext cx="124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66" name="Oval 104"/>
                          <wps:cNvSpPr>
                            <a:spLocks noChangeArrowheads="1"/>
                          </wps:cNvSpPr>
                          <wps:spPr bwMode="auto">
                            <a:xfrm>
                              <a:off x="3156" y="3235"/>
                              <a:ext cx="124" cy="124"/>
                            </a:xfrm>
                            <a:prstGeom prst="ellipse">
                              <a:avLst/>
                            </a:pr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67" name="Oval 105"/>
                          <wps:cNvSpPr>
                            <a:spLocks noChangeArrowheads="1"/>
                          </wps:cNvSpPr>
                          <wps:spPr bwMode="auto">
                            <a:xfrm>
                              <a:off x="3156" y="2683"/>
                              <a:ext cx="124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68" name="Oval 106"/>
                          <wps:cNvSpPr>
                            <a:spLocks noChangeArrowheads="1"/>
                          </wps:cNvSpPr>
                          <wps:spPr bwMode="auto">
                            <a:xfrm>
                              <a:off x="3156" y="2683"/>
                              <a:ext cx="124" cy="124"/>
                            </a:xfrm>
                            <a:prstGeom prst="ellipse">
                              <a:avLst/>
                            </a:pr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69" name="Oval 107"/>
                          <wps:cNvSpPr>
                            <a:spLocks noChangeArrowheads="1"/>
                          </wps:cNvSpPr>
                          <wps:spPr bwMode="auto">
                            <a:xfrm>
                              <a:off x="3995" y="3235"/>
                              <a:ext cx="124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70" name="Oval 108"/>
                          <wps:cNvSpPr>
                            <a:spLocks noChangeArrowheads="1"/>
                          </wps:cNvSpPr>
                          <wps:spPr bwMode="auto">
                            <a:xfrm>
                              <a:off x="3995" y="3235"/>
                              <a:ext cx="124" cy="124"/>
                            </a:xfrm>
                            <a:prstGeom prst="ellipse">
                              <a:avLst/>
                            </a:pr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71" name="Oval 109"/>
                          <wps:cNvSpPr>
                            <a:spLocks noChangeArrowheads="1"/>
                          </wps:cNvSpPr>
                          <wps:spPr bwMode="auto">
                            <a:xfrm>
                              <a:off x="3995" y="2683"/>
                              <a:ext cx="124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72" name="Oval 110"/>
                          <wps:cNvSpPr>
                            <a:spLocks noChangeArrowheads="1"/>
                          </wps:cNvSpPr>
                          <wps:spPr bwMode="auto">
                            <a:xfrm>
                              <a:off x="3995" y="2683"/>
                              <a:ext cx="124" cy="124"/>
                            </a:xfrm>
                            <a:prstGeom prst="ellipse">
                              <a:avLst/>
                            </a:pr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73" name="Oval 111"/>
                          <wps:cNvSpPr>
                            <a:spLocks noChangeArrowheads="1"/>
                          </wps:cNvSpPr>
                          <wps:spPr bwMode="auto">
                            <a:xfrm>
                              <a:off x="4834" y="2683"/>
                              <a:ext cx="125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74" name="Oval 112"/>
                          <wps:cNvSpPr>
                            <a:spLocks noChangeArrowheads="1"/>
                          </wps:cNvSpPr>
                          <wps:spPr bwMode="auto">
                            <a:xfrm>
                              <a:off x="4834" y="2683"/>
                              <a:ext cx="124" cy="124"/>
                            </a:xfrm>
                            <a:prstGeom prst="ellipse">
                              <a:avLst/>
                            </a:pr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75" name="Oval 113"/>
                          <wps:cNvSpPr>
                            <a:spLocks noChangeArrowheads="1"/>
                          </wps:cNvSpPr>
                          <wps:spPr bwMode="auto">
                            <a:xfrm>
                              <a:off x="4834" y="2132"/>
                              <a:ext cx="125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76" name="Oval 114"/>
                          <wps:cNvSpPr>
                            <a:spLocks noChangeArrowheads="1"/>
                          </wps:cNvSpPr>
                          <wps:spPr bwMode="auto">
                            <a:xfrm>
                              <a:off x="4834" y="2132"/>
                              <a:ext cx="124" cy="124"/>
                            </a:xfrm>
                            <a:prstGeom prst="ellipse">
                              <a:avLst/>
                            </a:pr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77" name="Oval 115"/>
                          <wps:cNvSpPr>
                            <a:spLocks noChangeArrowheads="1"/>
                          </wps:cNvSpPr>
                          <wps:spPr bwMode="auto">
                            <a:xfrm>
                              <a:off x="3532" y="3786"/>
                              <a:ext cx="124" cy="126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78" name="Freeform 116"/>
                          <wps:cNvSpPr>
                            <a:spLocks/>
                          </wps:cNvSpPr>
                          <wps:spPr bwMode="auto">
                            <a:xfrm>
                              <a:off x="3532" y="3786"/>
                              <a:ext cx="124" cy="125"/>
                            </a:xfrm>
                            <a:custGeom>
                              <a:avLst/>
                              <a:gdLst>
                                <a:gd name="T0" fmla="*/ 124 w 124"/>
                                <a:gd name="T1" fmla="*/ 62 h 125"/>
                                <a:gd name="T2" fmla="*/ 62 w 124"/>
                                <a:gd name="T3" fmla="*/ 125 h 125"/>
                                <a:gd name="T4" fmla="*/ 0 w 124"/>
                                <a:gd name="T5" fmla="*/ 62 h 125"/>
                                <a:gd name="T6" fmla="*/ 62 w 124"/>
                                <a:gd name="T7" fmla="*/ 0 h 125"/>
                                <a:gd name="T8" fmla="*/ 124 w 124"/>
                                <a:gd name="T9" fmla="*/ 62 h 125"/>
                                <a:gd name="T10" fmla="*/ 0 60000 65536"/>
                                <a:gd name="T11" fmla="*/ 0 60000 65536"/>
                                <a:gd name="T12" fmla="*/ 0 60000 65536"/>
                                <a:gd name="T13" fmla="*/ 0 60000 65536"/>
                                <a:gd name="T14" fmla="*/ 0 60000 65536"/>
                              </a:gdLst>
                              <a:ahLst/>
                              <a:cxnLst>
                                <a:cxn ang="T10">
                                  <a:pos x="T0" y="T1"/>
                                </a:cxn>
                                <a:cxn ang="T11">
                                  <a:pos x="T2" y="T3"/>
                                </a:cxn>
                                <a:cxn ang="T12">
                                  <a:pos x="T4" y="T5"/>
                                </a:cxn>
                                <a:cxn ang="T13">
                                  <a:pos x="T6" y="T7"/>
                                </a:cxn>
                                <a:cxn ang="T14">
                                  <a:pos x="T8" y="T9"/>
                                </a:cxn>
                              </a:cxnLst>
                              <a:rect l="0" t="0" r="r" b="b"/>
                              <a:pathLst>
                                <a:path w="124" h="125">
                                  <a:moveTo>
                                    <a:pt x="124" y="62"/>
                                  </a:moveTo>
                                  <a:cubicBezTo>
                                    <a:pt x="124" y="97"/>
                                    <a:pt x="96" y="125"/>
                                    <a:pt x="62" y="125"/>
                                  </a:cubicBezTo>
                                  <a:cubicBezTo>
                                    <a:pt x="27" y="125"/>
                                    <a:pt x="0" y="97"/>
                                    <a:pt x="0" y="62"/>
                                  </a:cubicBezTo>
                                  <a:cubicBezTo>
                                    <a:pt x="0" y="29"/>
                                    <a:pt x="27" y="0"/>
                                    <a:pt x="62" y="0"/>
                                  </a:cubicBezTo>
                                  <a:cubicBezTo>
                                    <a:pt x="96" y="0"/>
                                    <a:pt x="124" y="29"/>
                                    <a:pt x="124" y="62"/>
                                  </a:cubicBezTo>
                                </a:path>
                              </a:pathLst>
                            </a:cu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79" name="Oval 117"/>
                          <wps:cNvSpPr>
                            <a:spLocks noChangeArrowheads="1"/>
                          </wps:cNvSpPr>
                          <wps:spPr bwMode="auto">
                            <a:xfrm>
                              <a:off x="3532" y="3235"/>
                              <a:ext cx="124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80" name="Oval 118"/>
                          <wps:cNvSpPr>
                            <a:spLocks noChangeArrowheads="1"/>
                          </wps:cNvSpPr>
                          <wps:spPr bwMode="auto">
                            <a:xfrm>
                              <a:off x="3532" y="3235"/>
                              <a:ext cx="124" cy="124"/>
                            </a:xfrm>
                            <a:prstGeom prst="ellipse">
                              <a:avLst/>
                            </a:pr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81" name="Oval 119"/>
                          <wps:cNvSpPr>
                            <a:spLocks noChangeArrowheads="1"/>
                          </wps:cNvSpPr>
                          <wps:spPr bwMode="auto">
                            <a:xfrm>
                              <a:off x="5214" y="2683"/>
                              <a:ext cx="125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82" name="Oval 120"/>
                          <wps:cNvSpPr>
                            <a:spLocks noChangeArrowheads="1"/>
                          </wps:cNvSpPr>
                          <wps:spPr bwMode="auto">
                            <a:xfrm>
                              <a:off x="5214" y="2683"/>
                              <a:ext cx="125" cy="124"/>
                            </a:xfrm>
                            <a:prstGeom prst="ellipse">
                              <a:avLst/>
                            </a:pr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83" name="Oval 121"/>
                          <wps:cNvSpPr>
                            <a:spLocks noChangeArrowheads="1"/>
                          </wps:cNvSpPr>
                          <wps:spPr bwMode="auto">
                            <a:xfrm>
                              <a:off x="5214" y="2132"/>
                              <a:ext cx="125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84" name="Oval 122"/>
                          <wps:cNvSpPr>
                            <a:spLocks noChangeArrowheads="1"/>
                          </wps:cNvSpPr>
                          <wps:spPr bwMode="auto">
                            <a:xfrm>
                              <a:off x="5214" y="2132"/>
                              <a:ext cx="125" cy="124"/>
                            </a:xfrm>
                            <a:prstGeom prst="ellipse">
                              <a:avLst/>
                            </a:pr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85" name="Oval 123"/>
                          <wps:cNvSpPr>
                            <a:spLocks noChangeArrowheads="1"/>
                          </wps:cNvSpPr>
                          <wps:spPr bwMode="auto">
                            <a:xfrm>
                              <a:off x="4710" y="2132"/>
                              <a:ext cx="124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86" name="Oval 124"/>
                          <wps:cNvSpPr>
                            <a:spLocks noChangeArrowheads="1"/>
                          </wps:cNvSpPr>
                          <wps:spPr bwMode="auto">
                            <a:xfrm>
                              <a:off x="4710" y="2132"/>
                              <a:ext cx="124" cy="124"/>
                            </a:xfrm>
                            <a:prstGeom prst="ellipse">
                              <a:avLst/>
                            </a:pr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87" name="Oval 125"/>
                          <wps:cNvSpPr>
                            <a:spLocks noChangeArrowheads="1"/>
                          </wps:cNvSpPr>
                          <wps:spPr bwMode="auto">
                            <a:xfrm>
                              <a:off x="5339" y="2132"/>
                              <a:ext cx="124" cy="124"/>
                            </a:xfrm>
                            <a:prstGeom prst="ellipse">
                              <a:avLst/>
                            </a:prstGeom>
                            <a:solidFill>
                              <a:srgbClr val="D4D4D4"/>
                            </a:solidFill>
                            <a:ln w="0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88" name="Oval 126"/>
                          <wps:cNvSpPr>
                            <a:spLocks noChangeArrowheads="1"/>
                          </wps:cNvSpPr>
                          <wps:spPr bwMode="auto">
                            <a:xfrm>
                              <a:off x="5339" y="2132"/>
                              <a:ext cx="124" cy="124"/>
                            </a:xfrm>
                            <a:prstGeom prst="ellipse">
                              <a:avLst/>
                            </a:prstGeom>
                            <a:noFill/>
                            <a:ln w="698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</wpg:wgp>
                    </wpc:wpc>
                  </a:graphicData>
                </a:graphic>
              </wp:inline>
            </w:drawing>
          </mc:Choice>
          <mc:Fallback>
            <w:pict>
              <v:group w14:anchorId="370EB2D8" id="Tela 127" o:spid="_x0000_s1026" editas="canvas" style="width:400pt;height:288.15pt;mso-position-horizontal-relative:char;mso-position-vertical-relative:line" coordsize="50800,3659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0800;height:36595;visibility:visible;mso-wrap-style:square">
                  <v:fill o:detectmouseclick="t"/>
                  <v:path o:connecttype="none"/>
                </v:shape>
                <v:rect id="Rectangle 8" o:spid="_x0000_s1028" style="position:absolute;left:12839;top:5873;width:7068;height:271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" filled="f" stroked="f">
                  <v:textbox style="mso-fit-shape-to-text:t" inset="0,0,0,0">
                    <w:txbxContent>
                      <w:p w14:paraId="4FB8C47D" w14:textId="77777777" w:rsidR="006C7EA0" w:rsidRDefault="006C7EA0">
                        <w:r>
                          <w:rPr>
                            <w:rFonts w:ascii="Arial" w:hAnsi="Arial" w:cs="Arial"/>
                            <w:color w:val="000000"/>
                          </w:rPr>
                          <w:t>Regression</w:t>
                        </w:r>
                      </w:p>
                    </w:txbxContent>
                  </v:textbox>
                </v:rect>
                <v:rect id="Rectangle 9" o:spid="_x0000_s1029" style="position:absolute;left:20472;top:5873;width:2178;height:271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" filled="f" stroked="f">
                  <v:textbox style="mso-fit-shape-to-text:t" inset="0,0,0,0">
                    <w:txbxContent>
                      <w:p w14:paraId="633F84BD" w14:textId="77777777" w:rsidR="006C7EA0" w:rsidRDefault="006C7EA0">
                        <w:r>
                          <w:rPr>
                            <w:rFonts w:ascii="Arial" w:hAnsi="Arial" w:cs="Arial"/>
                            <w:color w:val="000000"/>
                          </w:rPr>
                          <w:t>line</w:t>
                        </w:r>
                      </w:p>
                    </w:txbxContent>
                  </v:textbox>
                </v:rect>
                <v:rect id="Rectangle 10" o:spid="_x0000_s1030" style="position:absolute;left:17875;top:33877;width:3727;height:271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" filled="f" stroked="f">
                  <v:textbox style="mso-fit-shape-to-text:t" inset="0,0,0,0">
                    <w:txbxContent>
                      <w:p w14:paraId="6506481E" w14:textId="77777777" w:rsidR="006C7EA0" w:rsidRDefault="006C7EA0">
                        <w:r>
                          <w:rPr>
                            <w:rFonts w:ascii="Arial" w:hAnsi="Arial" w:cs="Arial"/>
                            <w:color w:val="000000"/>
                          </w:rPr>
                          <w:t xml:space="preserve">PEEP </w:t>
                        </w:r>
                      </w:p>
                    </w:txbxContent>
                  </v:textbox>
                </v:rect>
                <v:rect id="Rectangle 11" o:spid="_x0000_s1031" style="position:absolute;left:21990;top:33877;width:1168;height:271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" filled="f" stroked="f">
                  <v:textbox style="mso-fit-shape-to-text:t" inset="0,0,0,0">
                    <w:txbxContent>
                      <w:p w14:paraId="30A823D1" w14:textId="77777777" w:rsidR="006C7EA0" w:rsidRDefault="006C7EA0">
                        <w:r>
                          <w:rPr>
                            <w:rFonts w:ascii="Arial" w:hAnsi="Arial" w:cs="Arial"/>
                            <w:color w:val="000000"/>
                          </w:rPr>
                          <w:t>of</w:t>
                        </w:r>
                      </w:p>
                    </w:txbxContent>
                  </v:textbox>
                </v:rect>
                <v:rect id="Rectangle 12" o:spid="_x0000_s1032" style="position:absolute;left:23672;top:33877;width:2642;height:271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" filled="f" stroked="f">
                  <v:textbox style="mso-fit-shape-to-text:t" inset="0,0,0,0">
                    <w:txbxContent>
                      <w:p w14:paraId="78E8A819" w14:textId="77777777" w:rsidR="006C7EA0" w:rsidRDefault="006C7EA0">
                        <w:r>
                          <w:rPr>
                            <w:rFonts w:ascii="Arial" w:hAnsi="Arial" w:cs="Arial"/>
                            <w:color w:val="000000"/>
                          </w:rPr>
                          <w:t>best</w:t>
                        </w:r>
                      </w:p>
                    </w:txbxContent>
                  </v:textbox>
                </v:rect>
                <v:rect id="Rectangle 13" o:spid="_x0000_s1033" style="position:absolute;left:26720;top:33877;width:7068;height:271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" filled="f" stroked="f">
                  <v:textbox style="mso-fit-shape-to-text:t" inset="0,0,0,0">
                    <w:txbxContent>
                      <w:p w14:paraId="78C1FBAD" w14:textId="77777777" w:rsidR="006C7EA0" w:rsidRDefault="006C7EA0">
                        <w:r>
                          <w:rPr>
                            <w:rFonts w:ascii="Arial" w:hAnsi="Arial" w:cs="Arial"/>
                            <w:color w:val="000000"/>
                          </w:rPr>
                          <w:t>compliance</w:t>
                        </w:r>
                      </w:p>
                    </w:txbxContent>
                  </v:textbox>
                </v:rect>
                <v:rect id="Rectangle 14" o:spid="_x0000_s1034" style="position:absolute;left:34347;top:33877;width:3340;height:271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" filled="f" stroked="f">
                  <v:textbox style="mso-fit-shape-to-text:t" inset="0,0,0,0">
                    <w:txbxContent>
                      <w:p w14:paraId="08772DA5" w14:textId="77777777" w:rsidR="006C7EA0" w:rsidRDefault="006C7EA0">
                        <w:r>
                          <w:rPr>
                            <w:rFonts w:ascii="Arial" w:hAnsi="Arial" w:cs="Arial"/>
                            <w:color w:val="000000"/>
                          </w:rPr>
                          <w:t>(cmH</w:t>
                        </w:r>
                      </w:p>
                    </w:txbxContent>
                  </v:textbox>
                </v:rect>
                <v:rect id="Rectangle 15" o:spid="_x0000_s1035" style="position:absolute;left:37858;top:34486;width:496;height:2096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" filled="f" stroked="f">
                  <v:textbox style="mso-fit-shape-to-text:t" inset="0,0,0,0">
                    <w:txbxContent>
                      <w:p w14:paraId="3DAE4603" w14:textId="77777777" w:rsidR="006C7EA0" w:rsidRDefault="006C7EA0">
                        <w:r>
                          <w:rPr>
                            <w:rFonts w:ascii="Arial" w:hAnsi="Arial" w:cs="Arial"/>
                            <w:color w:val="000000"/>
                            <w:sz w:val="14"/>
                            <w:szCs w:val="14"/>
                          </w:rPr>
                          <w:t>2</w:t>
                        </w:r>
                      </w:p>
                    </w:txbxContent>
                  </v:textbox>
                </v:rect>
                <v:rect id="Rectangle 16" o:spid="_x0000_s1036" style="position:absolute;left:38315;top:33877;width:1093;height:271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" filled="f" stroked="f">
                  <v:textbox style="mso-fit-shape-to-text:t" inset="0,0,0,0">
                    <w:txbxContent>
                      <w:p w14:paraId="3B9359D4" w14:textId="77777777" w:rsidR="006C7EA0" w:rsidRDefault="006C7EA0">
                        <w:r>
                          <w:rPr>
                            <w:rFonts w:ascii="Arial" w:hAnsi="Arial" w:cs="Arial"/>
                            <w:color w:val="000000"/>
                          </w:rPr>
                          <w:t>O</w:t>
                        </w:r>
                      </w:p>
                    </w:txbxContent>
                  </v:textbox>
                </v:rect>
                <v:rect id="Rectangle 17" o:spid="_x0000_s1037" style="position:absolute;left:39382;top:33877;width:470;height:271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" filled="f" stroked="f">
                  <v:textbox style="mso-fit-shape-to-text:t" inset="0,0,0,0">
                    <w:txbxContent>
                      <w:p w14:paraId="10F20216" w14:textId="77777777" w:rsidR="006C7EA0" w:rsidRDefault="006C7EA0">
                        <w:r>
                          <w:rPr>
                            <w:rFonts w:ascii="Arial" w:hAnsi="Arial" w:cs="Arial"/>
                            <w:color w:val="000000"/>
                          </w:rPr>
                          <w:t>)</w:t>
                        </w:r>
                      </w:p>
                    </w:txbxContent>
                  </v:textbox>
                </v:rect>
                <v:rect id="Rectangle 18" o:spid="_x0000_s1038" style="position:absolute;left:2063;top:23361;width:343;height:116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" filled="f" stroked="f">
                  <v:textbox style="mso-fit-shape-to-text:t" inset="0,0,0,0">
                    <w:txbxContent>
                      <w:p w14:paraId="488AD3A7" w14:textId="77777777" w:rsidR="006C7EA0" w:rsidRDefault="006C7EA0">
                        <w:r>
                          <w:rPr>
                            <w:rFonts w:ascii="Arial" w:hAnsi="Arial" w:cs="Arial"/>
                            <w:color w:val="000000"/>
                            <w:sz w:val="2"/>
                            <w:szCs w:val="2"/>
                          </w:rPr>
                          <w:t xml:space="preserve">PEEP </w:t>
                        </w:r>
                      </w:p>
                    </w:txbxContent>
                  </v:textbox>
                </v:rect>
                <v:rect id="Rectangle 19" o:spid="_x0000_s1039" style="position:absolute;left:2063;top:18942;width:394;height:116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" filled="f" stroked="f">
                  <v:textbox style="mso-fit-shape-to-text:t" inset="0,0,0,0">
                    <w:txbxContent>
                      <w:p w14:paraId="760C01DB" w14:textId="77777777" w:rsidR="006C7EA0" w:rsidRDefault="006C7EA0">
                        <w:r>
                          <w:rPr>
                            <w:rFonts w:ascii="Arial" w:hAnsi="Arial" w:cs="Arial"/>
                            <w:color w:val="000000"/>
                            <w:sz w:val="2"/>
                            <w:szCs w:val="2"/>
                          </w:rPr>
                          <w:t>titrated</w:t>
                        </w:r>
                      </w:p>
                    </w:txbxContent>
                  </v:textbox>
                </v:rect>
                <v:rect id="Rectangle 20" o:spid="_x0000_s1040" style="position:absolute;left:2063;top:13608;width:140;height:116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" filled="f" stroked="f">
                  <v:textbox style="mso-fit-shape-to-text:t" inset="0,0,0,0">
                    <w:txbxContent>
                      <w:p w14:paraId="0EBD5188" w14:textId="77777777" w:rsidR="006C7EA0" w:rsidRDefault="006C7EA0">
                        <w:r>
                          <w:rPr>
                            <w:rFonts w:ascii="Arial" w:hAnsi="Arial" w:cs="Arial"/>
                            <w:color w:val="000000"/>
                            <w:sz w:val="2"/>
                            <w:szCs w:val="2"/>
                          </w:rPr>
                          <w:t>by</w:t>
                        </w:r>
                      </w:p>
                    </w:txbxContent>
                  </v:textbox>
                </v:rect>
                <v:rect id="Rectangle 21" o:spid="_x0000_s1041" style="position:absolute;left:2063;top:11474;width:203;height:116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" filled="f" stroked="f">
                  <v:textbox style="mso-fit-shape-to-text:t" inset="0,0,0,0">
                    <w:txbxContent>
                      <w:p w14:paraId="23E4C090" w14:textId="77777777" w:rsidR="006C7EA0" w:rsidRDefault="006C7EA0">
                        <w:r>
                          <w:rPr>
                            <w:rFonts w:ascii="Arial" w:hAnsi="Arial" w:cs="Arial"/>
                            <w:color w:val="000000"/>
                            <w:sz w:val="2"/>
                            <w:szCs w:val="2"/>
                          </w:rPr>
                          <w:t>EIT</w:t>
                        </w:r>
                      </w:p>
                    </w:txbxContent>
                  </v:textbox>
                </v:rect>
                <v:rect id="Rectangle 22" o:spid="_x0000_s1042" style="position:absolute;left:3746;top:19094;width:305;height:116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" filled="f" stroked="f">
                  <v:textbox style="mso-fit-shape-to-text:t" inset="0,0,0,0">
                    <w:txbxContent>
                      <w:p w14:paraId="5FF365FD" w14:textId="77777777" w:rsidR="006C7EA0" w:rsidRDefault="006C7EA0">
                        <w:r>
                          <w:rPr>
                            <w:rFonts w:ascii="Arial" w:hAnsi="Arial" w:cs="Arial"/>
                            <w:color w:val="000000"/>
                            <w:sz w:val="2"/>
                            <w:szCs w:val="2"/>
                          </w:rPr>
                          <w:t>(cmH</w:t>
                        </w:r>
                      </w:p>
                    </w:txbxContent>
                  </v:textbox>
                </v:rect>
                <v:rect id="Rectangle 23" o:spid="_x0000_s1043" style="position:absolute;left:3898;top:15589;width:77;height:116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" filled="f" stroked="f">
                  <v:textbox style="mso-fit-shape-to-text:t" inset="0,0,0,0">
                    <w:txbxContent>
                      <w:p w14:paraId="6C1D2E8B" w14:textId="77777777" w:rsidR="006C7EA0" w:rsidRDefault="006C7EA0">
                        <w:r>
                          <w:rPr>
                            <w:rFonts w:ascii="Arial" w:hAnsi="Arial" w:cs="Arial"/>
                            <w:color w:val="000000"/>
                            <w:sz w:val="2"/>
                            <w:szCs w:val="2"/>
                          </w:rPr>
                          <w:t>2</w:t>
                        </w:r>
                      </w:p>
                    </w:txbxContent>
                  </v:textbox>
                </v:rect>
                <v:rect id="Rectangle 24" o:spid="_x0000_s1044" style="position:absolute;left:3746;top:15132;width:102;height:116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" filled="f" stroked="f">
                  <v:textbox style="mso-fit-shape-to-text:t" inset="0,0,0,0">
                    <w:txbxContent>
                      <w:p w14:paraId="3A2239B6" w14:textId="77777777" w:rsidR="006C7EA0" w:rsidRDefault="006C7EA0">
                        <w:r>
                          <w:rPr>
                            <w:rFonts w:ascii="Arial" w:hAnsi="Arial" w:cs="Arial"/>
                            <w:color w:val="000000"/>
                            <w:sz w:val="2"/>
                            <w:szCs w:val="2"/>
                          </w:rPr>
                          <w:t>O</w:t>
                        </w:r>
                      </w:p>
                    </w:txbxContent>
                  </v:textbox>
                </v:rect>
                <v:rect id="Rectangle 25" o:spid="_x0000_s1045" style="position:absolute;left:3746;top:14065;width:44;height:116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" filled="f" stroked="f">
                  <v:textbox style="mso-fit-shape-to-text:t" inset="0,0,0,0">
                    <w:txbxContent>
                      <w:p w14:paraId="5C0DBB4A" w14:textId="77777777" w:rsidR="006C7EA0" w:rsidRDefault="006C7EA0">
                        <w:r>
                          <w:rPr>
                            <w:rFonts w:ascii="Arial" w:hAnsi="Arial" w:cs="Arial"/>
                            <w:color w:val="000000"/>
                            <w:sz w:val="2"/>
                            <w:szCs w:val="2"/>
                          </w:rPr>
                          <w:t>)</w:t>
                        </w:r>
                      </w:p>
                    </w:txbxContent>
                  </v:textbox>
                </v:rect>
                <v:shape id="Freeform 26" o:spid="_x0000_s1046" style="position:absolute;left:9302;top:6553;width:2902;height:152;visibility:visible;mso-wrap-style:square;v-text-anchor:top" coordsize="304,1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" path="m,l30,v5,,8,4,8,8c38,13,35,16,30,16l,16,,xm75,r29,c109,,112,4,112,8v,5,-3,8,-8,8l75,16v-4,,-8,-3,-8,-8c67,4,71,,75,xm149,r29,c183,,186,4,186,8v,5,-3,8,-8,8l149,16v-4,,-8,-3,-8,-8c141,4,145,,149,xm223,r30,c257,,260,4,260,8v,5,-3,8,-7,8l223,16v-4,,-8,-3,-8,-8c215,4,219,,223,xm297,r7,l304,16r-7,c293,16,290,13,290,8v,-4,3,-8,7,-8xe" fillcolor="black" strokeweight="0">
                  <v:path arrowok="t" o:connecttype="custom" o:connectlocs="0,0;27337986,0;34627351,7239000;27337986,14478000;0,14478000;0,0;68344009,0;94770347,0;102060667,7239000;94770347,14478000;68344009,14478000;61053689,7239000;68344009,0;135777325,0;162203663,0;169493983,7239000;162203663,14478000;135777325,14478000;128487005,7239000;135777325,0;203209686,0;230547672,0;236926344,7239000;230547672,14478000;203209686,14478000;195920320,7239000;203209686,0;270643002,0;277021674,0;277021674,14478000;270643002,14478000;264264330,7239000;270643002,0" o:connectangles="0,0,0,0,0,0,0,0,0,0,0,0,0,0,0,0,0,0,0,0,0,0,0,0,0,0,0,0,0,0,0,0,0"/>
                  <o:lock v:ext="edit" verticies="t"/>
                </v:shape>
                <v:shape id="Freeform 27" o:spid="_x0000_s1047" style="position:absolute;left:9302;top:6553;width:2902;height:152;visibility:visible;mso-wrap-style:square;v-text-anchor:top" coordsize="304,1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" path="m,l30,v5,,8,4,8,8c38,13,35,16,30,16l,16,,xm75,r29,c109,,112,4,112,8v,5,-3,8,-8,8l75,16v-4,,-8,-3,-8,-8c67,4,71,,75,xm149,r29,c183,,186,4,186,8v,5,-3,8,-8,8l149,16v-4,,-8,-3,-8,-8c141,4,145,,149,xm223,r30,c257,,260,4,260,8v,5,-3,8,-7,8l223,16v-4,,-8,-3,-8,-8c215,4,219,,223,xm297,r7,l304,16r-7,c293,16,290,13,290,8v,-4,3,-8,7,-8xe" filled="f" strokeweight="1.2pt">
                  <v:stroke joinstyle="bevel"/>
                  <v:path arrowok="t" o:connecttype="custom" o:connectlocs="0,0;27337986,0;34627351,7239000;27337986,14478000;0,14478000;0,0;68344009,0;94770347,0;102060667,7239000;94770347,14478000;68344009,14478000;61053689,7239000;68344009,0;135777325,0;162203663,0;169493983,7239000;162203663,14478000;135777325,14478000;128487005,7239000;135777325,0;203209686,0;230547672,0;236926344,7239000;230547672,14478000;203209686,14478000;195920320,7239000;203209686,0;270643002,0;277021674,0;277021674,14478000;270643002,14478000;264264330,7239000;270643002,0" o:connectangles="0,0,0,0,0,0,0,0,0,0,0,0,0,0,0,0,0,0,0,0,0,0,0,0,0,0,0,0,0,0,0,0,0"/>
                  <o:lock v:ext="edit" verticies="t"/>
                </v:shape>
                <v:rect id="Rectangle 28" o:spid="_x0000_s1048" style="position:absolute;left:12839;top:3505;width:4509;height:271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" filled="f" stroked="f">
                  <v:textbox style="mso-fit-shape-to-text:t" inset="0,0,0,0">
                    <w:txbxContent>
                      <w:p w14:paraId="700C6578" w14:textId="77777777" w:rsidR="006C7EA0" w:rsidRDefault="006C7EA0">
                        <w:r>
                          <w:rPr>
                            <w:rFonts w:ascii="Arial" w:hAnsi="Arial" w:cs="Arial"/>
                            <w:color w:val="000000"/>
                          </w:rPr>
                          <w:t>Identity</w:t>
                        </w:r>
                      </w:p>
                    </w:txbxContent>
                  </v:textbox>
                </v:rect>
                <v:rect id="Rectangle 29" o:spid="_x0000_s1049" style="position:absolute;left:18027;top:3505;width:2178;height:271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" filled="f" stroked="f">
                  <v:textbox style="mso-fit-shape-to-text:t" inset="0,0,0,0">
                    <w:txbxContent>
                      <w:p w14:paraId="0A037F8C" w14:textId="77777777" w:rsidR="006C7EA0" w:rsidRDefault="006C7EA0">
                        <w:r>
                          <w:rPr>
                            <w:rFonts w:ascii="Arial" w:hAnsi="Arial" w:cs="Arial"/>
                            <w:color w:val="000000"/>
                          </w:rPr>
                          <w:t>line</w:t>
                        </w:r>
                      </w:p>
                    </w:txbxContent>
                  </v:textbox>
                </v:rect>
                <v:line id="Line 30" o:spid="_x0000_s1050" style="position:absolute;visibility:visible;mso-wrap-style:square" from="9302,4267" to="12204,426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" strokeweight="1.2pt">
                  <v:stroke joinstyle="miter"/>
                </v:line>
                <v:rect id="Rectangle 31" o:spid="_x0000_s1051" style="position:absolute;left:36734;top:24765;width:1010;height:2717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" filled="f" stroked="f">
                  <v:textbox style="mso-fit-shape-to-text:t" inset="0,0,0,0">
                    <w:txbxContent>
                      <w:p w14:paraId="28D6BFFA" w14:textId="77777777" w:rsidR="006C7EA0" w:rsidRDefault="006C7EA0">
                        <w:r>
                          <w:rPr>
                            <w:rFonts w:ascii="Arial" w:hAnsi="Arial" w:cs="Arial"/>
                            <w:color w:val="000000"/>
                          </w:rPr>
                          <w:t>R</w:t>
                        </w:r>
                      </w:p>
                    </w:txbxContent>
                  </v:textbox>
                </v:rect>
                <v:rect id="Rectangle 32" o:spid="_x0000_s1052" style="position:absolute;left:37807;top:24765;width:496;height:2095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" filled="f" stroked="f">
                  <v:textbox style="mso-fit-shape-to-text:t" inset="0,0,0,0">
                    <w:txbxContent>
                      <w:p w14:paraId="0D573553" w14:textId="77777777" w:rsidR="006C7EA0" w:rsidRDefault="006C7EA0">
                        <w:r>
                          <w:rPr>
                            <w:rFonts w:ascii="Arial" w:hAnsi="Arial" w:cs="Arial"/>
                            <w:color w:val="000000"/>
                            <w:sz w:val="14"/>
                            <w:szCs w:val="14"/>
                          </w:rPr>
                          <w:t>2</w:t>
                        </w:r>
                      </w:p>
                    </w:txbxContent>
                  </v:textbox>
                </v:rect>
                <v:rect id="Rectangle 33" o:spid="_x0000_s1053" style="position:absolute;left:38265;top:24765;width:4318;height:2717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" filled="f" stroked="f">
                  <v:textbox style="mso-fit-shape-to-text:t" inset="0,0,0,0">
                    <w:txbxContent>
                      <w:p w14:paraId="168AD539" w14:textId="77777777" w:rsidR="006C7EA0" w:rsidRDefault="006C7EA0">
                        <w:r>
                          <w:rPr>
                            <w:rFonts w:ascii="Arial" w:hAnsi="Arial" w:cs="Arial"/>
                            <w:color w:val="000000"/>
                          </w:rPr>
                          <w:t>=0.505</w:t>
                        </w:r>
                      </w:p>
                    </w:txbxContent>
                  </v:textbox>
                </v:rect>
                <v:rect id="Rectangle 34" o:spid="_x0000_s1054" style="position:absolute;left:36734;top:26435;width:6026;height:2717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" filled="f" stroked="f">
                  <v:textbox style="mso-fit-shape-to-text:t" inset="0,0,0,0">
                    <w:txbxContent>
                      <w:p w14:paraId="35C6054F" w14:textId="77777777" w:rsidR="006C7EA0" w:rsidRDefault="006C7EA0">
                        <w:r>
                          <w:rPr>
                            <w:rFonts w:ascii="Arial" w:hAnsi="Arial" w:cs="Arial"/>
                            <w:color w:val="000000"/>
                          </w:rPr>
                          <w:t>P &lt; 0.001</w:t>
                        </w:r>
                      </w:p>
                    </w:txbxContent>
                  </v:textbox>
                </v:rect>
                <v:group id="Group 127" o:spid="_x0000_s1055" style="position:absolute;left:5048;top:2324;width:43789;height:31489" coordorigin="795,366" coordsize="6896,49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">
                  <v:rect id="Rectangle 35" o:spid="_x0000_s1056" style="position:absolute;left:1183;top:4849;width:145;height:476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" filled="f" stroked="f">
                    <v:textbox style="mso-fit-shape-to-text:t" inset="0,0,0,0">
                      <w:txbxContent>
                        <w:p w14:paraId="402296CD" w14:textId="77777777" w:rsidR="006C7EA0" w:rsidRDefault="006C7EA0">
                          <w:r>
                            <w:rPr>
                              <w:rFonts w:ascii="Arial" w:hAnsi="Arial" w:cs="Arial"/>
                              <w:color w:val="000000"/>
                              <w:sz w:val="26"/>
                              <w:szCs w:val="26"/>
                            </w:rPr>
                            <w:t>5</w:t>
                          </w:r>
                        </w:p>
                      </w:txbxContent>
                    </v:textbox>
                  </v:rect>
                  <v:rect id="Rectangle 36" o:spid="_x0000_s1057" style="position:absolute;left:3191;top:4849;width:290;height:476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" filled="f" stroked="f">
                    <v:textbox style="mso-fit-shape-to-text:t" inset="0,0,0,0">
                      <w:txbxContent>
                        <w:p w14:paraId="3D149A8A" w14:textId="77777777" w:rsidR="006C7EA0" w:rsidRDefault="006C7EA0">
                          <w:r>
                            <w:rPr>
                              <w:rFonts w:ascii="Arial" w:hAnsi="Arial" w:cs="Arial"/>
                              <w:color w:val="000000"/>
                              <w:sz w:val="26"/>
                              <w:szCs w:val="26"/>
                            </w:rPr>
                            <w:t>10</w:t>
                          </w:r>
                        </w:p>
                      </w:txbxContent>
                    </v:textbox>
                  </v:rect>
                  <v:rect id="Rectangle 37" o:spid="_x0000_s1058" style="position:absolute;left:5307;top:4849;width:290;height:476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" filled="f" stroked="f">
                    <v:textbox style="mso-fit-shape-to-text:t" inset="0,0,0,0">
                      <w:txbxContent>
                        <w:p w14:paraId="01C4B192" w14:textId="77777777" w:rsidR="006C7EA0" w:rsidRDefault="006C7EA0">
                          <w:r>
                            <w:rPr>
                              <w:rFonts w:ascii="Arial" w:hAnsi="Arial" w:cs="Arial"/>
                              <w:color w:val="000000"/>
                              <w:sz w:val="26"/>
                              <w:szCs w:val="26"/>
                            </w:rPr>
                            <w:t>15</w:t>
                          </w:r>
                        </w:p>
                      </w:txbxContent>
                    </v:textbox>
                  </v:rect>
                  <v:rect id="Rectangle 38" o:spid="_x0000_s1059" style="position:absolute;left:7401;top:4849;width:290;height:476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" filled="f" stroked="f">
                    <v:textbox style="mso-fit-shape-to-text:t" inset="0,0,0,0">
                      <w:txbxContent>
                        <w:p w14:paraId="43E39E2F" w14:textId="77777777" w:rsidR="006C7EA0" w:rsidRDefault="006C7EA0">
                          <w:r>
                            <w:rPr>
                              <w:rFonts w:ascii="Arial" w:hAnsi="Arial" w:cs="Arial"/>
                              <w:color w:val="000000"/>
                              <w:sz w:val="26"/>
                              <w:szCs w:val="26"/>
                            </w:rPr>
                            <w:t>20</w:t>
                          </w:r>
                        </w:p>
                      </w:txbxContent>
                    </v:textbox>
                  </v:rect>
                  <v:shape id="Freeform 39" o:spid="_x0000_s1060" style="position:absolute;left:1241;top:4677;width:6308;height:113;visibility:visible;mso-wrap-style:square;v-text-anchor:top" coordsize="6308,11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" path="m,l6308,m4,r,113m2104,r,113m4205,r,113m6304,r,113e" filled="f" strokeweight=".55pt">
                    <v:stroke joinstyle="miter"/>
                    <v:path arrowok="t" o:connecttype="custom" o:connectlocs="0,0;6308,0;4,0;4,113;2104,0;2104,113;4205,0;4205,113;6304,0;6304,113" o:connectangles="0,0,0,0,0,0,0,0,0,0"/>
                    <o:lock v:ext="edit" verticies="t"/>
                  </v:shape>
                  <v:rect id="Rectangle 40" o:spid="_x0000_s1061" style="position:absolute;left:946;top:4504;width:145;height:476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" filled="f" stroked="f">
                    <v:textbox style="mso-fit-shape-to-text:t" inset="0,0,0,0">
                      <w:txbxContent>
                        <w:p w14:paraId="224271CD" w14:textId="77777777" w:rsidR="006C7EA0" w:rsidRDefault="006C7EA0">
                          <w:r>
                            <w:rPr>
                              <w:rFonts w:ascii="Arial" w:hAnsi="Arial" w:cs="Arial"/>
                              <w:color w:val="000000"/>
                              <w:sz w:val="26"/>
                              <w:szCs w:val="26"/>
                            </w:rPr>
                            <w:t>5</w:t>
                          </w:r>
                        </w:p>
                      </w:txbxContent>
                    </v:textbox>
                  </v:rect>
                  <v:rect id="Rectangle 41" o:spid="_x0000_s1062" style="position:absolute;left:795;top:3125;width:290;height:476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" filled="f" stroked="f">
                    <v:textbox style="mso-fit-shape-to-text:t" inset="0,0,0,0">
                      <w:txbxContent>
                        <w:p w14:paraId="30313FC7" w14:textId="77777777" w:rsidR="006C7EA0" w:rsidRDefault="006C7EA0">
                          <w:r>
                            <w:rPr>
                              <w:rFonts w:ascii="Arial" w:hAnsi="Arial" w:cs="Arial"/>
                              <w:color w:val="000000"/>
                              <w:sz w:val="26"/>
                              <w:szCs w:val="26"/>
                            </w:rPr>
                            <w:t>10</w:t>
                          </w:r>
                        </w:p>
                      </w:txbxContent>
                    </v:textbox>
                  </v:rect>
                  <v:rect id="Rectangle 42" o:spid="_x0000_s1063" style="position:absolute;left:795;top:1746;width:290;height:476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" filled="f" stroked="f">
                    <v:textbox style="mso-fit-shape-to-text:t" inset="0,0,0,0">
                      <w:txbxContent>
                        <w:p w14:paraId="7DDB4FF9" w14:textId="77777777" w:rsidR="006C7EA0" w:rsidRDefault="006C7EA0">
                          <w:r>
                            <w:rPr>
                              <w:rFonts w:ascii="Arial" w:hAnsi="Arial" w:cs="Arial"/>
                              <w:color w:val="000000"/>
                              <w:sz w:val="26"/>
                              <w:szCs w:val="26"/>
                            </w:rPr>
                            <w:t>15</w:t>
                          </w:r>
                        </w:p>
                      </w:txbxContent>
                    </v:textbox>
                  </v:rect>
                  <v:rect id="Rectangle 43" o:spid="_x0000_s1064" style="position:absolute;left:795;top:366;width:290;height:476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" filled="f" stroked="f">
                    <v:textbox style="mso-fit-shape-to-text:t" inset="0,0,0,0">
                      <w:txbxContent>
                        <w:p w14:paraId="219D2774" w14:textId="77777777" w:rsidR="006C7EA0" w:rsidRDefault="006C7EA0">
                          <w:r>
                            <w:rPr>
                              <w:rFonts w:ascii="Arial" w:hAnsi="Arial" w:cs="Arial"/>
                              <w:color w:val="000000"/>
                              <w:sz w:val="26"/>
                              <w:szCs w:val="26"/>
                            </w:rPr>
                            <w:t>20</w:t>
                          </w:r>
                        </w:p>
                      </w:txbxContent>
                    </v:textbox>
                  </v:rect>
                  <v:shape id="Freeform 44" o:spid="_x0000_s1065" style="position:absolute;left:1131;top:535;width:114;height:4144;visibility:visible;mso-wrap-style:square;v-text-anchor:top" coordsize="114,414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" path="m114,4144l114,t,4142l,4142m114,2762l,2762m114,1383l,1383m114,4l,4e" filled="f" strokeweight=".55pt">
                    <v:stroke joinstyle="miter"/>
                    <v:path arrowok="t" o:connecttype="custom" o:connectlocs="114,4144;114,0;114,4142;0,4142;114,2762;0,2762;114,1383;0,1383;114,4;0,4" o:connectangles="0,0,0,0,0,0,0,0,0,0"/>
                    <o:lock v:ext="edit" verticies="t"/>
                  </v:shape>
                  <v:line id="Line 45" o:spid="_x0000_s1066" style="position:absolute;flip:y;visibility:visible;mso-wrap-style:square" from="1245,539" to="7545,467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" strokeweight=".55pt">
                    <v:stroke joinstyle="miter"/>
                  </v:line>
                  <v:oval id="Oval 46" o:spid="_x0000_s1067" style="position:absolute;left:2441;top:4339;width:124;height:1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" fillcolor="#d4d4d4" strokeweight="0"/>
                  <v:oval id="Oval 47" o:spid="_x0000_s1068" style="position:absolute;left:2441;top:4338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" filled="f" strokeweight=".55pt">
                    <v:stroke joinstyle="miter"/>
                  </v:oval>
                  <v:oval id="Oval 48" o:spid="_x0000_s1069" style="position:absolute;left:3283;top:3786;width:124;height:12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" fillcolor="#d4d4d4" strokeweight="0"/>
                  <v:shape id="Freeform 49" o:spid="_x0000_s1070" style="position:absolute;left:3283;top:3786;width:124;height:125;visibility:visible;mso-wrap-style:square;v-text-anchor:top" coordsize="124,12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" path="m124,62v,35,-27,63,-62,63c28,125,,97,,62,,29,28,,62,v35,,62,29,62,62e" filled="f" strokeweight=".55pt">
                    <v:stroke joinstyle="miter"/>
                    <v:path arrowok="t" o:connecttype="custom" o:connectlocs="124,62;62,125;0,62;62,0;124,62" o:connectangles="0,0,0,0,0"/>
                  </v:shape>
                  <v:oval id="Oval 50" o:spid="_x0000_s1071" style="position:absolute;left:3283;top:3235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" fillcolor="#d4d4d4" strokeweight="0"/>
                  <v:oval id="Oval 51" o:spid="_x0000_s1072" style="position:absolute;left:3283;top:3235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" filled="f" strokeweight=".55pt">
                    <v:stroke joinstyle="miter"/>
                  </v:oval>
                  <v:oval id="Oval 52" o:spid="_x0000_s1073" style="position:absolute;left:3283;top:2683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" fillcolor="#d4d4d4" strokeweight="0"/>
                  <v:oval id="Oval 53" o:spid="_x0000_s1074" style="position:absolute;left:3283;top:2683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" filled="f" strokeweight=".55pt">
                    <v:stroke joinstyle="miter"/>
                  </v:oval>
                  <v:oval id="Oval 54" o:spid="_x0000_s1075" style="position:absolute;left:4122;top:3786;width:125;height:12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" fillcolor="#d4d4d4" strokeweight="0"/>
                  <v:shape id="Freeform 55" o:spid="_x0000_s1076" style="position:absolute;left:4122;top:3786;width:125;height:125;visibility:visible;mso-wrap-style:square;v-text-anchor:top" coordsize="125,12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" path="m125,62v,35,-28,63,-63,63c28,125,,97,,62,,29,28,,62,v35,,63,29,63,62e" filled="f" strokeweight=".55pt">
                    <v:stroke joinstyle="miter"/>
                    <v:path arrowok="t" o:connecttype="custom" o:connectlocs="125,62;62,125;0,62;62,0;125,62" o:connectangles="0,0,0,0,0"/>
                  </v:shape>
                  <v:oval id="Oval 56" o:spid="_x0000_s1077" style="position:absolute;left:4122;top:3235;width:125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" fillcolor="#d4d4d4" strokeweight="0"/>
                  <v:oval id="Oval 57" o:spid="_x0000_s1078" style="position:absolute;left:4122;top:3235;width:125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" filled="f" strokeweight=".55pt">
                    <v:stroke joinstyle="miter"/>
                  </v:oval>
                  <v:oval id="Oval 58" o:spid="_x0000_s1079" style="position:absolute;left:4122;top:2683;width:125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" fillcolor="#d4d4d4" strokeweight="0"/>
                  <v:oval id="Oval 59" o:spid="_x0000_s1080" style="position:absolute;left:4122;top:2683;width:125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" filled="f" strokeweight=".55pt">
                    <v:stroke joinstyle="miter"/>
                  </v:oval>
                  <v:oval id="Oval 60" o:spid="_x0000_s1081" style="position:absolute;left:4122;top:2132;width:125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" fillcolor="#d4d4d4" strokeweight="0"/>
                  <v:oval id="Oval 61" o:spid="_x0000_s1082" style="position:absolute;left:4122;top:2132;width:125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" filled="f" strokeweight=".55pt">
                    <v:stroke joinstyle="miter"/>
                  </v:oval>
                  <v:oval id="Oval 62" o:spid="_x0000_s1083" style="position:absolute;left:4961;top:3235;width:126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" fillcolor="#d4d4d4" strokeweight="0"/>
                  <v:shape id="Freeform 63" o:spid="_x0000_s1084" style="position:absolute;left:4961;top:3235;width:126;height:124;visibility:visible;mso-wrap-style:square;v-text-anchor:top" coordsize="126,12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" path="m126,62v,34,-29,62,-62,62c29,124,,96,,62,,27,29,,64,v33,,62,27,62,62e" filled="f" strokeweight=".55pt">
                    <v:stroke joinstyle="miter"/>
                    <v:path arrowok="t" o:connecttype="custom" o:connectlocs="126,62;64,124;0,62;64,0;126,62" o:connectangles="0,0,0,0,0"/>
                  </v:shape>
                  <v:oval id="Oval 64" o:spid="_x0000_s1085" style="position:absolute;left:4961;top:2683;width:126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" fillcolor="#d4d4d4" strokeweight="0"/>
                  <v:shape id="Freeform 65" o:spid="_x0000_s1086" style="position:absolute;left:4961;top:2683;width:126;height:124;visibility:visible;mso-wrap-style:square;v-text-anchor:top" coordsize="126,12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" path="m126,62v,35,-29,62,-62,62c29,124,,97,,62,,28,29,,64,v33,,62,28,62,62e" filled="f" strokeweight=".55pt">
                    <v:stroke joinstyle="miter"/>
                    <v:path arrowok="t" o:connecttype="custom" o:connectlocs="126,62;64,124;0,62;64,0;126,62" o:connectangles="0,0,0,0,0"/>
                  </v:shape>
                  <v:oval id="Oval 66" o:spid="_x0000_s1087" style="position:absolute;left:4961;top:2132;width:126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" fillcolor="#d4d4d4" strokeweight="0"/>
                  <v:shape id="Freeform 67" o:spid="_x0000_s1088" style="position:absolute;left:4961;top:2132;width:126;height:124;visibility:visible;mso-wrap-style:square;v-text-anchor:top" coordsize="126,12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" path="m126,62v,34,-29,62,-62,62c29,124,,96,,62,,27,29,,64,v33,,62,27,62,62e" filled="f" strokeweight=".55pt">
                    <v:stroke joinstyle="miter"/>
                    <v:path arrowok="t" o:connecttype="custom" o:connectlocs="126,62;64,124;0,62;64,0;126,62" o:connectangles="0,0,0,0,0"/>
                  </v:shape>
                  <v:oval id="Oval 68" o:spid="_x0000_s1089" style="position:absolute;left:4961;top:1580;width:126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" fillcolor="#d4d4d4" strokeweight="0"/>
                  <v:shape id="Freeform 69" o:spid="_x0000_s1090" style="position:absolute;left:4961;top:1580;width:126;height:124;visibility:visible;mso-wrap-style:square;v-text-anchor:top" coordsize="126,12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" path="m126,62v,34,-29,62,-62,62c29,124,,96,,62,,28,29,,64,v33,,62,28,62,62e" filled="f" strokeweight=".55pt">
                    <v:stroke joinstyle="miter"/>
                    <v:path arrowok="t" o:connecttype="custom" o:connectlocs="126,62;64,124;0,62;64,0;126,62" o:connectangles="0,0,0,0,0"/>
                  </v:shape>
                  <v:oval id="Oval 70" o:spid="_x0000_s1091" style="position:absolute;left:5802;top:3235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" fillcolor="#d4d4d4" strokeweight="0"/>
                  <v:oval id="Oval 71" o:spid="_x0000_s1092" style="position:absolute;left:5802;top:3235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" filled="f" strokeweight=".55pt">
                    <v:stroke joinstyle="miter"/>
                  </v:oval>
                  <v:oval id="Oval 72" o:spid="_x0000_s1093" style="position:absolute;left:5802;top:2132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" fillcolor="#d4d4d4" strokeweight="0"/>
                  <v:oval id="Oval 73" o:spid="_x0000_s1094" style="position:absolute;left:5802;top:2132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" filled="f" strokeweight=".55pt">
                    <v:stroke joinstyle="miter"/>
                  </v:oval>
                  <v:oval id="Oval 74" o:spid="_x0000_s1095" style="position:absolute;left:5802;top:1580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" fillcolor="#d4d4d4" strokeweight="0"/>
                  <v:oval id="Oval 75" o:spid="_x0000_s1096" style="position:absolute;left:5802;top:1580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" filled="f" strokeweight=".55pt">
                    <v:stroke joinstyle="miter"/>
                  </v:oval>
                  <v:oval id="Oval 76" o:spid="_x0000_s1097" style="position:absolute;left:6641;top:2132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" fillcolor="#d4d4d4" strokeweight="0"/>
                  <v:oval id="Oval 77" o:spid="_x0000_s1098" style="position:absolute;left:6641;top:2132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" filled="f" strokeweight=".55pt">
                    <v:stroke joinstyle="miter"/>
                  </v:oval>
                  <v:shape id="Freeform 78" o:spid="_x0000_s1099" style="position:absolute;left:2497;top:1756;width:4131;height:2023;visibility:visible;mso-wrap-style:square;v-text-anchor:top" coordsize="3061,150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" path="m,1487r29,-14c33,1471,38,1473,40,1477v2,4,,8,-4,10l7,1502,,1487xm72,1453r23,-12c99,1439,104,1441,106,1445v2,4,,9,-4,11l79,1467v-4,2,-8,,-10,-4c67,1459,68,1455,72,1453xm95,1441r7,-2c106,1437,110,1439,112,1443v2,4,,9,-4,10l102,1456v-5,2,-9,,-11,-4c89,1447,91,1443,95,1441xm145,1419r11,-6c160,1411,165,1413,167,1417v2,4,,8,-4,10l152,1433v-4,2,-9,1,-11,-3c139,1426,141,1421,145,1419xm156,1413r17,-8c177,1403,182,1404,184,1408v2,4,,9,-3,11l163,1427v-3,2,-8,1,-10,-3c151,1420,152,1415,156,1413xm216,1383r2,-1c222,1380,227,1382,229,1386v1,4,,9,-4,11l223,1397v-4,2,-8,1,-10,-3c211,1390,212,1385,216,1383xm218,1382r28,-12c250,1368,254,1370,256,1374v2,4,,8,-4,10l225,1397v-4,2,-9,,-11,-4c212,1389,214,1384,218,1382xm288,1348r24,-12c316,1334,321,1336,323,1340v2,4,1,9,-3,11l295,1363v-3,2,-8,,-10,-4c283,1355,284,1350,288,1348xm312,1336r5,-2c321,1332,326,1334,328,1338v2,4,,8,-4,10l320,1351v-4,2,-9,,-11,-4c307,1343,309,1338,312,1336xm360,1313r14,-7c378,1304,383,1305,385,1309v2,4,,9,-4,11l367,1327v-4,2,-9,,-11,-4c354,1319,356,1315,360,1313xm374,1306r15,-8c392,1296,397,1298,399,1302v2,4,1,9,-3,11l381,1320v-4,2,-9,,-11,-4c368,1312,370,1308,374,1306xm432,1278r6,-3c442,1273,447,1275,449,1279v2,4,,8,-4,10l439,1292v-4,2,-9,,-11,-4c426,1284,428,1279,432,1278xm438,1275r23,-11c465,1262,469,1263,471,1267v2,4,1,9,-3,11l445,1289v-4,2,-9,1,-11,-3c432,1282,434,1277,438,1275xm503,1242r27,-13c534,1227,539,1228,541,1232v2,4,,9,-4,11l511,1256v-4,2,-9,1,-11,-3c498,1249,500,1244,503,1242xm530,1229r2,-1c536,1226,541,1227,543,1231v2,4,,9,-4,11l537,1243v-4,2,-9,1,-10,-3c525,1236,526,1231,530,1229xm576,1207r16,-7c596,1199,601,1201,602,1205v2,4,,9,-4,10l582,1222v-4,2,-9,,-10,-4c570,1214,572,1209,576,1207xm592,1201r13,-7c609,1193,614,1194,616,1198v2,4,,9,-4,11l598,1215v-4,2,-8,,-10,-4c586,1207,588,1202,592,1201xm648,1174r8,-4c659,1168,664,1170,666,1174v2,3,1,8,-3,10l655,1188v-4,2,-9,,-11,-4c642,1180,644,1176,648,1174xm656,1170r21,-11c681,1157,685,1159,687,1163v2,4,1,9,-3,11l663,1184v-4,2,-9,1,-11,-3c650,1177,652,1172,656,1170xm720,1138r28,-14c752,1122,756,1123,758,1127v2,4,1,9,-3,11l727,1152v-4,2,-9,1,-11,-3c714,1145,716,1140,720,1138xm748,1124r,c752,1122,757,1123,759,1127v2,4,,9,-4,11c751,1140,746,1139,744,1135v-2,-4,,-9,4,-11xm791,1102r18,-9c813,1091,818,1093,820,1097v2,4,,8,-4,10l798,1116v-4,2,-8,1,-10,-3c786,1109,787,1104,791,1102xm809,1093r11,-5c824,1086,829,1088,831,1092v2,4,,9,-4,11l816,1108v-4,1,-9,,-11,-4c804,1100,805,1095,809,1093xm863,1067r10,-5c877,1060,882,1062,884,1066v2,4,,9,-4,11l870,1082v-4,2,-8,,-10,-4c858,1074,859,1069,863,1067xm873,1062r19,-9c896,1051,901,1053,903,1057v2,4,,8,-4,10l880,1077v-4,2,-8,,-10,-4c868,1069,869,1064,873,1062xm935,1032r28,-15c967,1015,972,1017,974,1021v2,4,,9,-3,11l942,1046v-4,2,-9,,-11,-4c929,1038,931,1034,935,1032xm1007,996r23,-10c1034,984,1038,985,1040,989v2,4,,9,-4,11l1013,1011v-4,1,-8,,-10,-4c1001,1003,1003,998,1007,996xm1030,985r6,-2c1040,981,1045,983,1047,987v1,4,-1,9,-5,11l1036,1000v-4,2,-9,,-11,-4c1024,992,1026,987,1030,985xm1079,963r12,-6c1095,955,1099,957,1101,961v2,4,1,9,-3,11l1086,977v-3,2,-8,1,-10,-3c1074,970,1075,965,1079,963xm1091,957r17,-8c1112,947,1117,948,1119,952v2,4,,9,-4,11l1098,972v-4,2,-9,,-11,-4c1085,964,1087,959,1091,957xm1151,927r1,c1156,925,1161,926,1163,930v2,4,,9,-4,11l1158,942v-4,2,-9,,-11,-4c1145,934,1147,929,1151,927xm1152,927r27,-14c1183,911,1188,913,1190,917v2,4,1,8,-3,10l1159,941v-4,2,-8,,-10,-4c1147,934,1148,929,1152,927xm1223,893r24,-12c1251,879,1256,880,1258,884v2,4,,9,-4,11l1230,907v-4,2,-9,,-11,-4c1217,899,1219,895,1223,893xm1247,881r5,-3c1255,876,1260,878,1262,882v2,4,1,9,-3,11l1254,895v-4,2,-9,,-11,-4c1241,887,1243,883,1247,881xm1294,857r14,-7c1312,848,1317,850,1319,854v2,3,,8,-4,10l1302,871v-4,2,-9,1,-11,-3c1289,864,1291,859,1294,857xm1308,850r15,-7c1327,841,1332,842,1334,846v2,4,,9,-4,11l1315,864v-3,2,-8,1,-10,-3c1303,857,1304,852,1308,850xm1366,821r4,-2c1374,817,1379,819,1381,823v1,4,,9,-4,11l1373,835v-4,2,-9,1,-11,-3c1360,828,1362,823,1366,821xm1370,819r25,-12c1399,806,1404,807,1406,811v2,4,,9,-4,11l1377,834v-4,2,-9,,-11,-4c1364,826,1366,821,1370,819xm1438,786r26,-13c1468,771,1473,773,1475,777v2,4,1,8,-3,10l1445,801v-4,2,-9,,-10,-4c1433,793,1434,788,1438,786xm1464,773r3,-1c1471,770,1475,772,1477,776v2,4,1,8,-3,10l1472,787v-4,2,-9,1,-11,-3c1459,780,1461,775,1464,773xm1511,751r15,-6c1531,743,1535,745,1537,749v2,4,,9,-4,11l1517,766v-4,2,-9,,-11,-4c1505,758,1507,753,1511,751xm1526,745r13,-7c1543,736,1548,738,1550,742v2,4,,9,-4,11l1533,759v-4,2,-9,1,-11,-3c1520,752,1522,747,1526,745xm1582,717r5,-3c1591,712,1596,714,1598,718v2,4,,9,-3,11l1589,731v-4,2,-8,1,-10,-3c1577,724,1578,719,1582,717xm1588,714r23,-11c1615,701,1620,703,1622,707v2,4,,9,-4,11l1594,729v-4,2,-8,,-10,-4c1582,721,1584,716,1588,714xm1654,682r28,-14c1686,666,1691,668,1693,672v2,4,,9,-4,11l1661,696v-4,2,-8,1,-10,-3c1649,689,1650,684,1654,682xm1682,668r1,c1687,666,1692,667,1694,671v2,4,,9,-4,11l1689,683v-4,1,-9,,-10,-4c1677,675,1678,670,1682,668xm1726,646r18,-9c1747,635,1752,637,1754,641v2,4,1,9,-3,11l1733,661v-4,2,-9,,-11,-4c1720,653,1722,648,1726,646xm1744,637r10,-5c1758,630,1763,632,1765,636v2,4,,8,-3,10l1751,652v-4,2,-9,,-11,-4c1738,644,1740,639,1744,637xm1798,611r10,-4c1812,605,1817,607,1818,611v2,4,,8,-4,10l1805,626v-4,2,-9,,-11,-4c1792,618,1794,613,1798,611xm1808,607r18,-10c1830,595,1835,597,1837,601v2,4,1,9,-3,11l1815,621v-4,2,-9,,-11,-4c1802,614,1804,609,1808,607xm1869,576r29,-14c1902,560,1907,561,1909,565v2,4,,9,-4,11l1877,590v-4,2,-9,1,-11,-3c1864,583,1865,578,1869,576xm1942,541r20,-9c1966,531,1970,533,1972,537v2,4,,8,-4,10l1948,555v-4,2,-9,,-11,-4c1936,547,1938,542,1942,541xm1961,532r10,-4c1975,526,1980,528,1981,532v2,4,1,9,-3,11l1968,547v-4,2,-9,,-11,-4c1956,539,1957,534,1961,532xm2014,507r11,-5c2029,500,2034,501,2036,505v2,4,,9,-4,11l2021,522v-4,2,-9,,-11,-4c2008,514,2010,509,2014,507xm2025,502r18,-9c2046,491,2051,493,2053,497v2,4,1,8,-3,10l2032,516v-4,2,-8,,-10,-3c2020,509,2021,504,2025,502xm2085,472r2,-1c2091,469,2095,471,2097,475v2,4,1,8,-3,10l2093,486v-4,2,-9,,-11,-4c2080,478,2082,474,2085,472xm2087,471r27,-14c2118,455,2123,457,2125,461v2,4,,9,-4,11l2094,485v-4,2,-9,1,-11,-3c2081,478,2083,473,2087,471xm2157,436r25,-11c2186,423,2190,425,2192,429v2,4,,9,-4,10l2164,451v-4,1,-9,,-11,-4c2152,443,2153,438,2157,436xm2181,425r5,-2c2190,421,2195,422,2197,426v2,4,,9,-4,11l2188,439v-4,2,-8,1,-10,-3c2176,432,2177,427,2181,425xm2229,401r14,-7c2247,392,2251,394,2253,398v2,4,1,9,-3,11l2236,415v-4,2,-9,1,-11,-3c2224,408,2225,403,2229,401xm2243,394r15,-7c2262,385,2266,386,2268,390v2,4,1,9,-3,11l2250,409v-4,2,-9,,-11,-4c2237,401,2239,396,2243,394xm2301,365r3,-1c2308,362,2313,363,2315,367v2,4,,9,-4,11l2308,380v-4,2,-9,,-11,-4c2295,372,2297,367,2301,365xm2304,364r25,-13c2333,349,2338,351,2340,355v2,4,,8,-4,10l2311,378v-4,2,-8,,-10,-4c2299,370,2300,366,2304,364xm2373,330r26,-13c2403,316,2408,317,2410,321v2,4,,9,-4,11l2379,344v-4,2,-9,,-10,-4c2367,336,2368,331,2373,330xm2399,317r3,-1c2406,315,2411,316,2412,321v2,4,,8,-4,10l2406,332v-5,2,-9,,-11,-4c2393,324,2395,319,2399,317xm2445,297r15,-8c2464,287,2469,289,2471,293v2,4,,9,-4,11l2452,311v-4,2,-8,1,-10,-3c2440,304,2441,299,2445,297xm2460,289r14,-6c2478,281,2483,282,2485,286v2,4,,9,-4,11l2467,304v-3,2,-8,,-10,-4c2455,296,2456,291,2460,289xm2517,261r5,-2c2526,257,2531,258,2533,262v1,4,,9,-4,11l2524,275v-4,2,-9,1,-11,-3c2511,268,2513,263,2517,261xm2522,259r23,-12c2549,245,2554,246,2556,250v2,4,,9,-3,11l2529,273v-4,2,-9,,-11,-4c2516,265,2518,261,2522,259xm2589,226r27,-13c2620,211,2625,212,2627,216v2,4,1,9,-3,11l2596,241v-4,2,-9,,-11,-4c2583,233,2585,228,2589,226xm2616,213r1,-1c2621,210,2626,212,2628,216v2,4,1,8,-3,10l2624,227v-4,2,-9,,-11,-4c2611,219,2613,214,2616,213xm2660,191r18,-9c2682,180,2687,181,2689,185v2,4,,9,-4,11l2667,205v-3,2,-8,,-10,-4c2655,197,2656,193,2660,191xm2678,182r11,-6c2693,174,2698,176,2700,180v2,4,,9,-4,11l2685,196v-4,2,-9,,-11,-3c2672,189,2674,184,2678,182xm2732,155r7,-4c2743,149,2748,151,2750,155v2,4,,8,-3,10l2739,169v-4,2,-9,,-11,-3c2726,162,2728,157,2732,155xm2740,151r21,-10c2765,139,2770,141,2772,145v2,4,,9,-4,11l2746,165v-4,2,-8,1,-10,-3c2734,158,2736,153,2740,151xm2804,120r29,-14c2837,104,2841,105,2843,109v2,4,1,9,-3,11l2811,134v-4,2,-9,1,-11,-3c2798,127,2800,122,2804,120xm2876,85r20,-8c2900,75,2905,77,2906,81v2,4,,9,-4,10l2882,100v-4,1,-8,-1,-10,-5c2870,91,2872,87,2876,85xm2896,77r9,-5c2909,70,2914,72,2916,76v2,4,,8,-4,10l2903,91v-4,2,-9,1,-11,-3c2890,84,2892,79,2896,77xm2949,51r11,-5c2964,44,2969,46,2970,50v2,4,,9,-4,11l2955,66v-4,2,-9,,-10,-4c2943,58,2945,53,2949,51xm2960,46r17,-9c2981,35,2986,37,2988,41v2,4,,9,-4,11l2967,60v-4,2,-9,1,-11,-3c2954,53,2956,48,2960,46xm3020,16r1,-1c3025,13,3030,15,3032,19v2,4,,9,-4,11l3027,30v-4,2,-9,1,-11,-3c3015,23,3016,18,3020,16xm3021,15l3049,2v4,-2,8,-1,10,3c3061,9,3060,14,3056,16r-28,14c3024,32,3019,30,3017,26v-2,-4,,-9,4,-11xe" fillcolor="black" strokeweight=".2pt">
                    <v:stroke joinstyle="bevel"/>
                    <v:path arrowok="t" o:connecttype="custom" o:connectlocs="193,2621;186,2641;265,2574;397,2507;459,2511;520,2465;656,2381;726,2362;799,2344;798,2313;969,2228;1089,2203;1072,2197;1194,2123;1381,2045;1375,2065;1441,1999;1590,1926;1637,1935;1695,1890;1876,1787;2005,1743;2000,1763;2096,1682;2271,1599;2293,1620;2351,1574;2487,1490;2560,1471;2632,1453;2667,1402;2803,1339;2906,1323;2885,1315;3063,1212;3194,1162;3189,1183;3275,1108;3456,1020;3584,993;3564,985;3688,910;3819,862;3814,880;3929,791;4085,715;4126,727;4184,682;4323,598;4393,582;4466,564;4481,524;4636,449;4779,412;4759,404;4877,330;5008,281;5001,299;5107,218;5290,131;5402,110;5383,104;5502,27" o:connectangles="0,0,0,0,0,0,0,0,0,0,0,0,0,0,0,0,0,0,0,0,0,0,0,0,0,0,0,0,0,0,0,0,0,0,0,0,0,0,0,0,0,0,0,0,0,0,0,0,0,0,0,0,0,0,0,0,0,0,0,0,0,0,0"/>
                    <o:lock v:ext="edit" verticies="t"/>
                  </v:shape>
                  <v:oval id="Oval 79" o:spid="_x0000_s1100" style="position:absolute;left:3407;top:3786;width:125;height:12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" fillcolor="#d4d4d4" strokeweight="0"/>
                  <v:shape id="Freeform 80" o:spid="_x0000_s1101" style="position:absolute;left:3407;top:3786;width:125;height:125;visibility:visible;mso-wrap-style:square;v-text-anchor:top" coordsize="125,12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" path="m125,62v,35,-28,63,-62,63c28,125,,97,,62,,29,28,,63,v34,,62,29,62,62e" filled="f" strokeweight=".55pt">
                    <v:stroke joinstyle="miter"/>
                    <v:path arrowok="t" o:connecttype="custom" o:connectlocs="125,62;63,125;0,62;63,0;125,62" o:connectangles="0,0,0,0,0"/>
                  </v:shape>
                  <v:oval id="Oval 81" o:spid="_x0000_s1102" style="position:absolute;left:3407;top:3235;width:125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" fillcolor="#d4d4d4" strokeweight="0"/>
                  <v:oval id="Oval 82" o:spid="_x0000_s1103" style="position:absolute;left:3407;top:3235;width:125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" filled="f" strokeweight=".55pt">
                    <v:stroke joinstyle="miter"/>
                  </v:oval>
                  <v:oval id="Oval 83" o:spid="_x0000_s1104" style="position:absolute;left:3407;top:2683;width:125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" fillcolor="#d4d4d4" strokeweight="0"/>
                  <v:oval id="Oval 84" o:spid="_x0000_s1105" style="position:absolute;left:3407;top:2683;width:125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" filled="f" strokeweight=".55pt">
                    <v:stroke joinstyle="miter"/>
                  </v:oval>
                  <v:oval id="Oval 85" o:spid="_x0000_s1106" style="position:absolute;left:4247;top:3235;width:125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" fillcolor="#d4d4d4" strokeweight="0"/>
                  <v:oval id="Oval 86" o:spid="_x0000_s1107" style="position:absolute;left:4247;top:3235;width:125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" filled="f" strokeweight=".55pt">
                    <v:stroke joinstyle="miter"/>
                  </v:oval>
                  <v:oval id="Oval 87" o:spid="_x0000_s1108" style="position:absolute;left:4247;top:2683;width:125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" fillcolor="#d4d4d4" strokeweight="0"/>
                  <v:oval id="Oval 88" o:spid="_x0000_s1109" style="position:absolute;left:4247;top:2683;width:125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" filled="f" strokeweight=".55pt">
                    <v:stroke joinstyle="miter"/>
                  </v:oval>
                  <v:oval id="Oval 89" o:spid="_x0000_s1110" style="position:absolute;left:5087;top:2683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" fillcolor="#d4d4d4" strokeweight="0"/>
                  <v:shape id="Freeform 90" o:spid="_x0000_s1111" style="position:absolute;left:5087;top:2683;width:124;height:124;visibility:visible;mso-wrap-style:square;v-text-anchor:top" coordsize="124,12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" path="m124,62v,35,-29,62,-62,62c27,124,,97,,62,,28,27,,62,v33,,62,28,62,62e" filled="f" strokeweight=".55pt">
                    <v:stroke joinstyle="miter"/>
                    <v:path arrowok="t" o:connecttype="custom" o:connectlocs="124,62;62,124;0,62;62,0;124,62" o:connectangles="0,0,0,0,0"/>
                  </v:shape>
                  <v:oval id="Oval 91" o:spid="_x0000_s1112" style="position:absolute;left:5087;top:2132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" fillcolor="#d4d4d4" strokeweight="0"/>
                  <v:shape id="Freeform 92" o:spid="_x0000_s1113" style="position:absolute;left:5087;top:2132;width:124;height:124;visibility:visible;mso-wrap-style:square;v-text-anchor:top" coordsize="124,12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" path="m124,62v,34,-29,62,-62,62c27,124,,96,,62,,27,27,,62,v33,,62,27,62,62e" filled="f" strokeweight=".55pt">
                    <v:stroke joinstyle="miter"/>
                    <v:path arrowok="t" o:connecttype="custom" o:connectlocs="124,62;62,124;0,62;62,0;124,62" o:connectangles="0,0,0,0,0"/>
                  </v:shape>
                  <v:oval id="Oval 93" o:spid="_x0000_s1114" style="position:absolute;left:5087;top:1580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" fillcolor="#d4d4d4" strokeweight="0"/>
                  <v:shape id="Freeform 94" o:spid="_x0000_s1115" style="position:absolute;left:5087;top:1580;width:124;height:124;visibility:visible;mso-wrap-style:square;v-text-anchor:top" coordsize="124,12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" path="m124,62v,34,-29,62,-62,62c27,124,,96,,62,,28,27,,62,v33,,62,28,62,62e" filled="f" strokeweight=".55pt">
                    <v:stroke joinstyle="miter"/>
                    <v:path arrowok="t" o:connecttype="custom" o:connectlocs="124,62;62,124;0,62;62,0;124,62" o:connectangles="0,0,0,0,0"/>
                  </v:shape>
                  <v:oval id="Oval 95" o:spid="_x0000_s1116" style="position:absolute;left:5929;top:2132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" fillcolor="#d4d4d4" strokeweight="0"/>
                  <v:oval id="Oval 96" o:spid="_x0000_s1117" style="position:absolute;left:5929;top:2132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" filled="f" strokeweight=".55pt">
                    <v:stroke joinstyle="miter"/>
                  </v:oval>
                  <v:oval id="Oval 97" o:spid="_x0000_s1118" style="position:absolute;left:5929;top:1580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" fillcolor="#d4d4d4" strokeweight="0"/>
                  <v:oval id="Oval 98" o:spid="_x0000_s1119" style="position:absolute;left:5929;top:1580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" filled="f" strokeweight=".55pt">
                    <v:stroke joinstyle="miter"/>
                  </v:oval>
                  <v:oval id="Oval 99" o:spid="_x0000_s1120" style="position:absolute;left:6768;top:2132;width:125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" fillcolor="#d4d4d4" strokeweight="0"/>
                  <v:oval id="Oval 100" o:spid="_x0000_s1121" style="position:absolute;left:6768;top:2132;width:125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" filled="f" strokeweight=".55pt">
                    <v:stroke joinstyle="miter"/>
                  </v:oval>
                  <v:oval id="Oval 101" o:spid="_x0000_s1122" style="position:absolute;left:3156;top:3786;width:124;height:12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" fillcolor="#d4d4d4" strokeweight="0"/>
                  <v:shape id="Freeform 102" o:spid="_x0000_s1123" style="position:absolute;left:3156;top:3786;width:124;height:125;visibility:visible;mso-wrap-style:square;v-text-anchor:top" coordsize="124,12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" path="m124,62v,35,-28,63,-62,63c27,125,,97,,62,,29,27,,62,v34,,62,29,62,62e" filled="f" strokeweight=".55pt">
                    <v:stroke joinstyle="miter"/>
                    <v:path arrowok="t" o:connecttype="custom" o:connectlocs="124,62;62,125;0,62;62,0;124,62" o:connectangles="0,0,0,0,0"/>
                  </v:shape>
                  <v:oval id="Oval 103" o:spid="_x0000_s1124" style="position:absolute;left:3156;top:3235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" fillcolor="#d4d4d4" strokeweight="0"/>
                  <v:oval id="Oval 104" o:spid="_x0000_s1125" style="position:absolute;left:3156;top:3235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" filled="f" strokeweight=".55pt">
                    <v:stroke joinstyle="miter"/>
                  </v:oval>
                  <v:oval id="Oval 105" o:spid="_x0000_s1126" style="position:absolute;left:3156;top:2683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" fillcolor="#d4d4d4" strokeweight="0"/>
                  <v:oval id="Oval 106" o:spid="_x0000_s1127" style="position:absolute;left:3156;top:2683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" filled="f" strokeweight=".55pt">
                    <v:stroke joinstyle="miter"/>
                  </v:oval>
                  <v:oval id="Oval 107" o:spid="_x0000_s1128" style="position:absolute;left:3995;top:3235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" fillcolor="#d4d4d4" strokeweight="0"/>
                  <v:oval id="Oval 108" o:spid="_x0000_s1129" style="position:absolute;left:3995;top:3235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" filled="f" strokeweight=".55pt">
                    <v:stroke joinstyle="miter"/>
                  </v:oval>
                  <v:oval id="Oval 109" o:spid="_x0000_s1130" style="position:absolute;left:3995;top:2683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" fillcolor="#d4d4d4" strokeweight="0"/>
                  <v:oval id="Oval 110" o:spid="_x0000_s1131" style="position:absolute;left:3995;top:2683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" filled="f" strokeweight=".55pt">
                    <v:stroke joinstyle="miter"/>
                  </v:oval>
                  <v:oval id="Oval 111" o:spid="_x0000_s1132" style="position:absolute;left:4834;top:2683;width:125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" fillcolor="#d4d4d4" strokeweight="0"/>
                  <v:oval id="Oval 112" o:spid="_x0000_s1133" style="position:absolute;left:4834;top:2683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" filled="f" strokeweight=".55pt">
                    <v:stroke joinstyle="miter"/>
                  </v:oval>
                  <v:oval id="Oval 113" o:spid="_x0000_s1134" style="position:absolute;left:4834;top:2132;width:125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" fillcolor="#d4d4d4" strokeweight="0"/>
                  <v:oval id="Oval 114" o:spid="_x0000_s1135" style="position:absolute;left:4834;top:2132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" filled="f" strokeweight=".55pt">
                    <v:stroke joinstyle="miter"/>
                  </v:oval>
                  <v:oval id="Oval 115" o:spid="_x0000_s1136" style="position:absolute;left:3532;top:3786;width:124;height:12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" fillcolor="#d4d4d4" strokeweight="0"/>
                  <v:shape id="Freeform 116" o:spid="_x0000_s1137" style="position:absolute;left:3532;top:3786;width:124;height:125;visibility:visible;mso-wrap-style:square;v-text-anchor:top" coordsize="124,12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" path="m124,62v,35,-28,63,-62,63c27,125,,97,,62,,29,27,,62,v34,,62,29,62,62e" filled="f" strokeweight=".55pt">
                    <v:stroke joinstyle="miter"/>
                    <v:path arrowok="t" o:connecttype="custom" o:connectlocs="124,62;62,125;0,62;62,0;124,62" o:connectangles="0,0,0,0,0"/>
                  </v:shape>
                  <v:oval id="Oval 117" o:spid="_x0000_s1138" style="position:absolute;left:3532;top:3235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" fillcolor="#d4d4d4" strokeweight="0"/>
                  <v:oval id="Oval 118" o:spid="_x0000_s1139" style="position:absolute;left:3532;top:3235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" filled="f" strokeweight=".55pt">
                    <v:stroke joinstyle="miter"/>
                  </v:oval>
                  <v:oval id="Oval 119" o:spid="_x0000_s1140" style="position:absolute;left:5214;top:2683;width:125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" fillcolor="#d4d4d4" strokeweight="0"/>
                  <v:oval id="Oval 120" o:spid="_x0000_s1141" style="position:absolute;left:5214;top:2683;width:125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" filled="f" strokeweight=".55pt">
                    <v:stroke joinstyle="miter"/>
                  </v:oval>
                  <v:oval id="Oval 121" o:spid="_x0000_s1142" style="position:absolute;left:5214;top:2132;width:125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" fillcolor="#d4d4d4" strokeweight="0"/>
                  <v:oval id="Oval 122" o:spid="_x0000_s1143" style="position:absolute;left:5214;top:2132;width:125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" filled="f" strokeweight=".55pt">
                    <v:stroke joinstyle="miter"/>
                  </v:oval>
                  <v:oval id="Oval 123" o:spid="_x0000_s1144" style="position:absolute;left:4710;top:2132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" fillcolor="#d4d4d4" strokeweight="0"/>
                  <v:oval id="Oval 124" o:spid="_x0000_s1145" style="position:absolute;left:4710;top:2132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" filled="f" strokeweight=".55pt">
                    <v:stroke joinstyle="miter"/>
                  </v:oval>
                  <v:oval id="Oval 125" o:spid="_x0000_s1146" style="position:absolute;left:5339;top:2132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" fillcolor="#d4d4d4" strokeweight="0"/>
                  <v:oval id="Oval 126" o:spid="_x0000_s1147" style="position:absolute;left:5339;top:2132;width:124;height: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" filled="f" strokeweight=".55pt">
                    <v:stroke joinstyle="miter"/>
                  </v:oval>
                </v:group>
                <w10:anchorlock/>
              </v:group>
            </w:pict>
          </mc:Fallback>
        </mc:AlternateContent>
      </w:r>
    </w:p>
    <w:p w14:paraId="6683C815" w14:textId="04FC9C2C" w:rsidR="00996BB1" w:rsidRDefault="00996BB1" w:rsidP="00996BB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F9517F">
        <w:rPr>
          <w:rFonts w:ascii="Times New Roman" w:hAnsi="Times New Roman" w:cs="Times New Roman"/>
          <w:b/>
          <w:sz w:val="24"/>
          <w:szCs w:val="24"/>
          <w:lang w:val="en-US"/>
        </w:rPr>
        <w:t>Figure E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Pr="00F9517F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F9517F">
        <w:rPr>
          <w:rFonts w:ascii="Times New Roman" w:hAnsi="Times New Roman" w:cs="Times New Roman"/>
          <w:sz w:val="24"/>
          <w:szCs w:val="24"/>
          <w:lang w:val="en-US"/>
        </w:rPr>
        <w:t xml:space="preserve">orrelation of titrated PEEP according to EIT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(PEEP-EIT) </w:t>
      </w:r>
      <w:r w:rsidRPr="00F9517F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by an alternative method (best respiratory system compliance), using as criterion the PEEP value with </w:t>
      </w:r>
      <w:r w:rsidRPr="00F9517F">
        <w:rPr>
          <w:rFonts w:ascii="Times New Roman" w:hAnsi="Times New Roman" w:cs="Times New Roman"/>
          <w:sz w:val="24"/>
          <w:szCs w:val="24"/>
          <w:lang w:val="en-US"/>
        </w:rPr>
        <w:t xml:space="preserve">best compliance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PEEP-EIT </w:t>
      </w:r>
      <w:r w:rsidRPr="00AD4B1E">
        <w:rPr>
          <w:rFonts w:ascii="Times New Roman" w:hAnsi="Times New Roman" w:cs="Times New Roman"/>
          <w:bCs/>
          <w:sz w:val="24"/>
          <w:szCs w:val="24"/>
          <w:lang w:val="en-US"/>
        </w:rPr>
        <w:t>was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chosen during decremental PEEP titration by EIT</w:t>
      </w:r>
      <w:r w:rsidR="00B4045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>and was</w:t>
      </w:r>
      <w:r w:rsidRPr="00AD4B1E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considered as the nearest PEEP above the crossing of the curves represent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ing overdistension and collapse, </w:t>
      </w:r>
      <w:r w:rsidRPr="00EC530D">
        <w:rPr>
          <w:rFonts w:ascii="Times New Roman" w:hAnsi="Times New Roman" w:cs="Times New Roman"/>
          <w:bCs/>
          <w:sz w:val="24"/>
          <w:szCs w:val="24"/>
          <w:lang w:val="en-US"/>
        </w:rPr>
        <w:t>indicating a mechanical compromise where both, lung collapse and overdistension were minimized.</w:t>
      </w:r>
      <w:r w:rsidR="00A65D8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Pr="00E51BE5">
        <w:rPr>
          <w:rFonts w:ascii="Times New Roman" w:hAnsi="Times New Roman" w:cs="Times New Roman"/>
          <w:sz w:val="24"/>
          <w:szCs w:val="24"/>
          <w:lang w:val="en-US"/>
        </w:rPr>
        <w:t>Solid line is the identity line. Dashed line is the regression line.</w:t>
      </w:r>
    </w:p>
    <w:p w14:paraId="689FBAF2" w14:textId="77777777" w:rsidR="00996BB1" w:rsidRDefault="00996BB1" w:rsidP="00996BB1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2D3D6A4" w14:textId="77777777" w:rsidR="0066535C" w:rsidRDefault="0066535C">
      <w:pPr>
        <w:suppressAutoHyphens w:val="0"/>
        <w:spacing w:line="259" w:lineRule="auto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US" w:eastAsia="pt-BR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US" w:eastAsia="pt-BR"/>
        </w:rPr>
        <w:br w:type="page"/>
      </w:r>
    </w:p>
    <w:p w14:paraId="23DE2DAB" w14:textId="77777777" w:rsidR="007350F4" w:rsidRDefault="007350F4" w:rsidP="0012206B">
      <w:pPr>
        <w:shd w:val="clear" w:color="auto" w:fill="FFFFFF"/>
        <w:spacing w:after="0" w:line="240" w:lineRule="auto"/>
        <w:jc w:val="both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US" w:eastAsia="pt-BR"/>
        </w:rPr>
      </w:pPr>
    </w:p>
    <w:p w14:paraId="1D8AB5AA" w14:textId="77777777" w:rsidR="007B2E7F" w:rsidRDefault="00A5320E" w:rsidP="007350F4">
      <w:pPr>
        <w:shd w:val="clear" w:color="auto" w:fill="FFFFFF"/>
        <w:spacing w:after="0" w:line="240" w:lineRule="auto"/>
        <w:jc w:val="center"/>
      </w:pPr>
      <w:r>
        <w:object w:dxaOrig="10124" w:dyaOrig="4359" w14:anchorId="12C402A2">
          <v:shape id="_x0000_i1025" type="#_x0000_t75" style="width:507pt;height:216.75pt" o:ole="">
            <v:imagedata r:id="rId8" o:title=""/>
          </v:shape>
          <o:OLEObject Type="Embed" ProgID="PowerPoint.Slide.12" ShapeID="_x0000_i1025" DrawAspect="Content" ObjectID="_1593523790" r:id="rId9"/>
        </w:object>
      </w:r>
    </w:p>
    <w:p w14:paraId="6D680B9A" w14:textId="77777777" w:rsidR="0001575C" w:rsidRDefault="0001575C" w:rsidP="0001575C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B9212C6" w14:textId="77777777" w:rsidR="0001575C" w:rsidRDefault="0001575C" w:rsidP="0001575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E40CA">
        <w:rPr>
          <w:rFonts w:ascii="Times New Roman" w:hAnsi="Times New Roman" w:cs="Times New Roman"/>
          <w:b/>
          <w:sz w:val="24"/>
          <w:szCs w:val="24"/>
          <w:lang w:val="en-US"/>
        </w:rPr>
        <w:t>Figure E</w:t>
      </w:r>
      <w:r w:rsidR="0066535C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Pr="009E40CA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US"/>
        </w:rPr>
        <w:t>Mean r</w:t>
      </w:r>
      <w:r w:rsidRPr="009E40CA">
        <w:rPr>
          <w:rFonts w:ascii="Times New Roman" w:hAnsi="Times New Roman" w:cs="Times New Roman"/>
          <w:sz w:val="24"/>
          <w:szCs w:val="24"/>
          <w:lang w:val="en-US"/>
        </w:rPr>
        <w:t xml:space="preserve">espiratory system </w:t>
      </w:r>
      <w:r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9E40CA">
        <w:rPr>
          <w:rFonts w:ascii="Times New Roman" w:hAnsi="Times New Roman" w:cs="Times New Roman"/>
          <w:sz w:val="24"/>
          <w:szCs w:val="24"/>
          <w:lang w:val="en-US"/>
        </w:rPr>
        <w:t xml:space="preserve">ompliance </w:t>
      </w:r>
      <w:r>
        <w:rPr>
          <w:rFonts w:ascii="Times New Roman" w:hAnsi="Times New Roman" w:cs="Times New Roman"/>
          <w:sz w:val="24"/>
          <w:szCs w:val="24"/>
          <w:lang w:val="en-US"/>
        </w:rPr>
        <w:t>during intraoperative period in open surgery (A) and laparoscopic surgery (B). Shaded areas represent standard error mean (SEM). Closed circles represent PEEP-EIT arm and open circles represent PEEP4 arm. In both types of surgery, C</w:t>
      </w:r>
      <w:r w:rsidRPr="009E40C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R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was higher in PEEP-EIT arm after randomization.</w:t>
      </w:r>
    </w:p>
    <w:p w14:paraId="3DE70B46" w14:textId="77777777" w:rsidR="0001575C" w:rsidRDefault="0001575C">
      <w:pPr>
        <w:suppressAutoHyphens w:val="0"/>
        <w:spacing w:line="259" w:lineRule="auto"/>
        <w:rPr>
          <w:lang w:val="en-US"/>
        </w:rPr>
      </w:pPr>
      <w:r w:rsidRPr="0001575C">
        <w:rPr>
          <w:lang w:val="en-US"/>
        </w:rPr>
        <w:br w:type="page"/>
      </w:r>
    </w:p>
    <w:p w14:paraId="63A851FF" w14:textId="77777777" w:rsidR="0001575C" w:rsidRDefault="0001575C">
      <w:pPr>
        <w:suppressAutoHyphens w:val="0"/>
        <w:spacing w:line="259" w:lineRule="auto"/>
        <w:rPr>
          <w:lang w:val="en-US"/>
        </w:rPr>
      </w:pPr>
    </w:p>
    <w:p w14:paraId="4B5E8E1C" w14:textId="77777777" w:rsidR="0001575C" w:rsidRDefault="00A5320E" w:rsidP="0001575C">
      <w:pPr>
        <w:suppressAutoHyphens w:val="0"/>
        <w:spacing w:line="259" w:lineRule="auto"/>
        <w:jc w:val="center"/>
        <w:rPr>
          <w:lang w:val="en-US"/>
        </w:rPr>
      </w:pPr>
      <w:r w:rsidRPr="00132E0A">
        <w:rPr>
          <w:lang w:val="en-US"/>
        </w:rPr>
        <w:object w:dxaOrig="9542" w:dyaOrig="4110" w14:anchorId="04A5BC20">
          <v:shape id="_x0000_i1026" type="#_x0000_t75" style="width:477pt;height:205.5pt" o:ole="">
            <v:imagedata r:id="rId10" o:title=""/>
          </v:shape>
          <o:OLEObject Type="Embed" ProgID="PowerPoint.Slide.12" ShapeID="_x0000_i1026" DrawAspect="Content" ObjectID="_1593523791" r:id="rId11"/>
        </w:object>
      </w:r>
    </w:p>
    <w:p w14:paraId="057EA649" w14:textId="77777777" w:rsidR="0001575C" w:rsidRDefault="0001575C">
      <w:pPr>
        <w:suppressAutoHyphens w:val="0"/>
        <w:spacing w:line="259" w:lineRule="auto"/>
        <w:rPr>
          <w:lang w:val="en-US"/>
        </w:rPr>
      </w:pPr>
    </w:p>
    <w:p w14:paraId="66BDF763" w14:textId="69FFFF53" w:rsidR="0001575C" w:rsidRPr="009E40CA" w:rsidRDefault="0001575C" w:rsidP="0001575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Figure E</w:t>
      </w:r>
      <w:r w:rsidR="0066535C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Pr="009E40CA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="00B4045B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Mean ventilation </w:t>
      </w:r>
      <w:r w:rsidR="00A5320E">
        <w:rPr>
          <w:rFonts w:ascii="Times New Roman" w:hAnsi="Times New Roman" w:cs="Times New Roman"/>
          <w:sz w:val="24"/>
          <w:szCs w:val="24"/>
          <w:lang w:val="en-US"/>
        </w:rPr>
        <w:t xml:space="preserve">estimated by EIT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on </w:t>
      </w:r>
      <w:r w:rsidR="00A5320E">
        <w:rPr>
          <w:rFonts w:ascii="Times New Roman" w:hAnsi="Times New Roman" w:cs="Times New Roman"/>
          <w:sz w:val="24"/>
          <w:szCs w:val="24"/>
          <w:lang w:val="en-US"/>
        </w:rPr>
        <w:t>dorsal region (</w:t>
      </w:r>
      <w:r>
        <w:rPr>
          <w:rFonts w:ascii="Times New Roman" w:hAnsi="Times New Roman" w:cs="Times New Roman"/>
          <w:sz w:val="24"/>
          <w:szCs w:val="24"/>
          <w:lang w:val="en-US"/>
        </w:rPr>
        <w:t>ROI 4</w:t>
      </w:r>
      <w:r w:rsidR="00A5320E">
        <w:rPr>
          <w:rFonts w:ascii="Times New Roman" w:hAnsi="Times New Roman" w:cs="Times New Roman"/>
          <w:sz w:val="24"/>
          <w:szCs w:val="24"/>
          <w:lang w:val="en-US"/>
        </w:rPr>
        <w:t>)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during intraoperative period in open abdominal surgery (A) and laparoscopic surgery (B).Shaded areas represent standard error mean (SEM). Closed circles represent PEEP</w:t>
      </w:r>
      <w:r w:rsidR="0064081D">
        <w:rPr>
          <w:rFonts w:ascii="Times New Roman" w:hAnsi="Times New Roman" w:cs="Times New Roman"/>
          <w:sz w:val="24"/>
          <w:szCs w:val="24"/>
          <w:lang w:val="en-US"/>
        </w:rPr>
        <w:t>-EI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rm and open circles </w:t>
      </w:r>
      <w:bookmarkStart w:id="3" w:name="OLE_LINK1"/>
      <w:r>
        <w:rPr>
          <w:rFonts w:ascii="Times New Roman" w:hAnsi="Times New Roman" w:cs="Times New Roman"/>
          <w:sz w:val="24"/>
          <w:szCs w:val="24"/>
          <w:lang w:val="en-US"/>
        </w:rPr>
        <w:t>represent</w:t>
      </w:r>
      <w:bookmarkEnd w:id="3"/>
      <w:r>
        <w:rPr>
          <w:rFonts w:ascii="Times New Roman" w:hAnsi="Times New Roman" w:cs="Times New Roman"/>
          <w:sz w:val="24"/>
          <w:szCs w:val="24"/>
          <w:lang w:val="en-US"/>
        </w:rPr>
        <w:t xml:space="preserve"> PEEP4 arm. In both types of surgery, percentage of ventilation in ROI 4 was higher in PEEP</w:t>
      </w:r>
      <w:r w:rsidR="0064081D">
        <w:rPr>
          <w:rFonts w:ascii="Times New Roman" w:hAnsi="Times New Roman" w:cs="Times New Roman"/>
          <w:sz w:val="24"/>
          <w:szCs w:val="24"/>
          <w:lang w:val="en-US"/>
        </w:rPr>
        <w:t>-EI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rm after randomization.</w:t>
      </w:r>
    </w:p>
    <w:p w14:paraId="20C88C00" w14:textId="77777777" w:rsidR="0001575C" w:rsidRDefault="0001575C">
      <w:pPr>
        <w:suppressAutoHyphens w:val="0"/>
        <w:spacing w:line="259" w:lineRule="auto"/>
        <w:rPr>
          <w:lang w:val="en-US"/>
        </w:rPr>
      </w:pPr>
      <w:r>
        <w:rPr>
          <w:lang w:val="en-US"/>
        </w:rPr>
        <w:br w:type="page"/>
      </w:r>
    </w:p>
    <w:p w14:paraId="48AF9937" w14:textId="77777777" w:rsidR="007B2E7F" w:rsidRPr="00C343C2" w:rsidRDefault="00C811C9" w:rsidP="007B2E7F">
      <w:pPr>
        <w:spacing w:line="480" w:lineRule="auto"/>
        <w:jc w:val="both"/>
        <w:rPr>
          <w:lang w:val="en-US"/>
        </w:rPr>
      </w:pPr>
      <w:r w:rsidRPr="00C811C9">
        <w:rPr>
          <w:noProof/>
          <w:lang w:eastAsia="pt-BR"/>
        </w:rPr>
        <w:lastRenderedPageBreak/>
        <w:drawing>
          <wp:inline distT="0" distB="0" distL="0" distR="0" wp14:anchorId="652EBEBC" wp14:editId="4D582B75">
            <wp:extent cx="5972810" cy="2967970"/>
            <wp:effectExtent l="0" t="0" r="0" b="4445"/>
            <wp:docPr id="128" name="Imagem 1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72810" cy="29679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95BC2F" w14:textId="77777777" w:rsidR="007B2E7F" w:rsidRDefault="007B2E7F" w:rsidP="0064081D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2610B72" w14:textId="17B9FC1F" w:rsidR="00E51BE5" w:rsidRDefault="00E51BE5" w:rsidP="00C2161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Figure E</w:t>
      </w:r>
      <w:r w:rsidR="0066535C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PaCO</w:t>
      </w:r>
      <w:r w:rsidRPr="009E40CA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B4045B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 </w:t>
      </w:r>
      <w:r w:rsidR="00C83539">
        <w:rPr>
          <w:rFonts w:ascii="Times New Roman" w:hAnsi="Times New Roman" w:cs="Times New Roman"/>
          <w:sz w:val="24"/>
          <w:szCs w:val="24"/>
          <w:lang w:val="en-US"/>
        </w:rPr>
        <w:t>medians and interquartile range</w:t>
      </w:r>
      <w:r w:rsidR="00030E3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C83539">
        <w:rPr>
          <w:rFonts w:ascii="Times New Roman" w:hAnsi="Times New Roman" w:cs="Times New Roman"/>
          <w:sz w:val="24"/>
          <w:szCs w:val="24"/>
          <w:lang w:val="en-US"/>
        </w:rPr>
        <w:t xml:space="preserve"> (IQ) </w:t>
      </w:r>
      <w:r>
        <w:rPr>
          <w:rFonts w:ascii="Times New Roman" w:hAnsi="Times New Roman" w:cs="Times New Roman"/>
          <w:sz w:val="24"/>
          <w:szCs w:val="24"/>
          <w:lang w:val="en-US"/>
        </w:rPr>
        <w:t>during intraoperative period in open surgery (A) and laparoscopic surgery (B).</w:t>
      </w:r>
      <w:r w:rsidR="00A65D8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Grey boxes represent PEEP</w:t>
      </w:r>
      <w:r w:rsidR="0064081D">
        <w:rPr>
          <w:rFonts w:ascii="Times New Roman" w:hAnsi="Times New Roman" w:cs="Times New Roman"/>
          <w:sz w:val="24"/>
          <w:szCs w:val="24"/>
          <w:lang w:val="en-US"/>
        </w:rPr>
        <w:t>-EIT</w:t>
      </w:r>
      <w:r w:rsidR="00A65D8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30E3B">
        <w:rPr>
          <w:rFonts w:ascii="Times New Roman" w:hAnsi="Times New Roman" w:cs="Times New Roman"/>
          <w:sz w:val="24"/>
          <w:szCs w:val="24"/>
          <w:lang w:val="en-US"/>
        </w:rPr>
        <w:t xml:space="preserve">arm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nd white boxes represent PEEP4 </w:t>
      </w:r>
      <w:r w:rsidR="00030E3B">
        <w:rPr>
          <w:rFonts w:ascii="Times New Roman" w:hAnsi="Times New Roman" w:cs="Times New Roman"/>
          <w:sz w:val="24"/>
          <w:szCs w:val="24"/>
          <w:lang w:val="en-US"/>
        </w:rPr>
        <w:t>arm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There was no </w:t>
      </w:r>
      <w:r w:rsidR="005F2E37">
        <w:rPr>
          <w:rFonts w:ascii="Times New Roman" w:hAnsi="Times New Roman" w:cs="Times New Roman"/>
          <w:sz w:val="24"/>
          <w:szCs w:val="24"/>
          <w:lang w:val="en-US"/>
        </w:rPr>
        <w:t xml:space="preserve">significant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difference between </w:t>
      </w:r>
      <w:r w:rsidR="005F2E37">
        <w:rPr>
          <w:rFonts w:ascii="Times New Roman" w:hAnsi="Times New Roman" w:cs="Times New Roman"/>
          <w:sz w:val="24"/>
          <w:szCs w:val="24"/>
          <w:lang w:val="en-US"/>
        </w:rPr>
        <w:t xml:space="preserve">the two </w:t>
      </w:r>
      <w:r w:rsidR="00030E3B">
        <w:rPr>
          <w:rFonts w:ascii="Times New Roman" w:hAnsi="Times New Roman" w:cs="Times New Roman"/>
          <w:sz w:val="24"/>
          <w:szCs w:val="24"/>
          <w:lang w:val="en-US"/>
        </w:rPr>
        <w:t>arms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10011359" w14:textId="77777777" w:rsidR="00030E3B" w:rsidRPr="005E2B6C" w:rsidRDefault="00030E3B" w:rsidP="00030E3B">
      <w:pPr>
        <w:spacing w:line="480" w:lineRule="auto"/>
        <w:jc w:val="both"/>
        <w:rPr>
          <w:rFonts w:ascii="Times New Roman" w:hAnsi="Times New Roman" w:cs="Times New Roman"/>
          <w:szCs w:val="24"/>
          <w:lang w:val="en-US"/>
        </w:rPr>
      </w:pPr>
      <w:r w:rsidRPr="005E2B6C">
        <w:rPr>
          <w:rFonts w:ascii="Times New Roman" w:hAnsi="Times New Roman" w:cs="Times New Roman"/>
          <w:szCs w:val="24"/>
          <w:lang w:val="en-US"/>
        </w:rPr>
        <w:t xml:space="preserve">* P&lt;0.05 – difference from time “after randomization” </w:t>
      </w:r>
    </w:p>
    <w:p w14:paraId="144FE56C" w14:textId="77777777" w:rsidR="008628C0" w:rsidRDefault="008628C0" w:rsidP="007B2E7F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8211A87" w14:textId="77777777" w:rsidR="0064081D" w:rsidRDefault="0064081D">
      <w:pPr>
        <w:suppressAutoHyphens w:val="0"/>
        <w:spacing w:line="259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14:paraId="09039306" w14:textId="77777777" w:rsidR="003349B6" w:rsidRDefault="003349B6" w:rsidP="007B2E7F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92C08D2" w14:textId="77777777" w:rsidR="00D8036F" w:rsidRDefault="00C811C9" w:rsidP="00E90B16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C811C9">
        <w:rPr>
          <w:noProof/>
          <w:lang w:eastAsia="pt-BR"/>
        </w:rPr>
        <w:drawing>
          <wp:inline distT="0" distB="0" distL="0" distR="0" wp14:anchorId="4A87F654" wp14:editId="5D01D1A6">
            <wp:extent cx="3536950" cy="2668347"/>
            <wp:effectExtent l="0" t="0" r="0" b="0"/>
            <wp:docPr id="129" name="Imagem 1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36950" cy="26683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5B509B" w14:textId="007914C6" w:rsidR="00E51BE5" w:rsidRDefault="00E51BE5" w:rsidP="007B2E7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Figure E</w:t>
      </w:r>
      <w:r w:rsidR="0064081D">
        <w:rPr>
          <w:rFonts w:ascii="Times New Roman" w:hAnsi="Times New Roman" w:cs="Times New Roman"/>
          <w:b/>
          <w:sz w:val="24"/>
          <w:szCs w:val="24"/>
          <w:lang w:val="en-US"/>
        </w:rPr>
        <w:t>5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Individual length of stay (LOS) in the hospital and group </w:t>
      </w:r>
      <w:r w:rsidR="000B086C">
        <w:rPr>
          <w:rFonts w:ascii="Times New Roman" w:hAnsi="Times New Roman" w:cs="Times New Roman"/>
          <w:sz w:val="24"/>
          <w:szCs w:val="24"/>
          <w:lang w:val="en-US"/>
        </w:rPr>
        <w:t>median and interquartile range (IQ)</w:t>
      </w:r>
      <w:r>
        <w:rPr>
          <w:rFonts w:ascii="Times New Roman" w:hAnsi="Times New Roman" w:cs="Times New Roman"/>
          <w:sz w:val="24"/>
          <w:szCs w:val="24"/>
          <w:lang w:val="en-US"/>
        </w:rPr>
        <w:t>. Closed circles represent PEEP</w:t>
      </w:r>
      <w:r w:rsidR="009C485A">
        <w:rPr>
          <w:rFonts w:ascii="Times New Roman" w:hAnsi="Times New Roman" w:cs="Times New Roman"/>
          <w:sz w:val="24"/>
          <w:szCs w:val="24"/>
          <w:lang w:val="en-US"/>
        </w:rPr>
        <w:t>-EIT</w:t>
      </w:r>
      <w:r w:rsidR="00603EB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83539">
        <w:rPr>
          <w:rFonts w:ascii="Times New Roman" w:hAnsi="Times New Roman" w:cs="Times New Roman"/>
          <w:sz w:val="24"/>
          <w:szCs w:val="24"/>
          <w:lang w:val="en-US"/>
        </w:rPr>
        <w:t xml:space="preserve">arm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nd open circle represent PEEP4 </w:t>
      </w:r>
      <w:r w:rsidR="00C83539">
        <w:rPr>
          <w:rFonts w:ascii="Times New Roman" w:hAnsi="Times New Roman" w:cs="Times New Roman"/>
          <w:sz w:val="24"/>
          <w:szCs w:val="24"/>
          <w:lang w:val="en-US"/>
        </w:rPr>
        <w:t>arm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There was no </w:t>
      </w:r>
      <w:r w:rsidR="00B83757">
        <w:rPr>
          <w:rFonts w:ascii="Times New Roman" w:hAnsi="Times New Roman" w:cs="Times New Roman"/>
          <w:sz w:val="24"/>
          <w:szCs w:val="24"/>
          <w:lang w:val="en-US"/>
        </w:rPr>
        <w:t xml:space="preserve">significant </w:t>
      </w:r>
      <w:r>
        <w:rPr>
          <w:rFonts w:ascii="Times New Roman" w:hAnsi="Times New Roman" w:cs="Times New Roman"/>
          <w:sz w:val="24"/>
          <w:szCs w:val="24"/>
          <w:lang w:val="en-US"/>
        </w:rPr>
        <w:t>difference between</w:t>
      </w:r>
      <w:r w:rsidR="00B83757">
        <w:rPr>
          <w:rFonts w:ascii="Times New Roman" w:hAnsi="Times New Roman" w:cs="Times New Roman"/>
          <w:sz w:val="24"/>
          <w:szCs w:val="24"/>
          <w:lang w:val="en-US"/>
        </w:rPr>
        <w:t xml:space="preserve"> the two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83539">
        <w:rPr>
          <w:rFonts w:ascii="Times New Roman" w:hAnsi="Times New Roman" w:cs="Times New Roman"/>
          <w:sz w:val="24"/>
          <w:szCs w:val="24"/>
          <w:lang w:val="en-US"/>
        </w:rPr>
        <w:t>arms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1F302EDD" w14:textId="77777777" w:rsidR="00D8036F" w:rsidRDefault="00D8036F" w:rsidP="007B2E7F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682A4FC" w14:textId="77777777" w:rsidR="00D8036F" w:rsidRDefault="00D8036F" w:rsidP="007B2E7F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D002313" w14:textId="77777777" w:rsidR="00C36858" w:rsidRDefault="00C36858">
      <w:pPr>
        <w:suppressAutoHyphens w:val="0"/>
        <w:spacing w:line="259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14:paraId="794E6D56" w14:textId="77777777" w:rsidR="00C36858" w:rsidRDefault="00C36858">
      <w:pPr>
        <w:suppressAutoHyphens w:val="0"/>
        <w:spacing w:line="259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0C5697D" w14:textId="77777777" w:rsidR="00D8036F" w:rsidRDefault="00C811C9" w:rsidP="007375A1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C811C9">
        <w:rPr>
          <w:noProof/>
          <w:lang w:eastAsia="pt-BR"/>
        </w:rPr>
        <w:drawing>
          <wp:inline distT="0" distB="0" distL="0" distR="0" wp14:anchorId="29D4C50B" wp14:editId="6297F483">
            <wp:extent cx="4584700" cy="3001681"/>
            <wp:effectExtent l="0" t="0" r="0" b="0"/>
            <wp:docPr id="130" name="Imagem 1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84700" cy="30016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6CB3F5" w14:textId="77777777" w:rsidR="00BC6FDD" w:rsidRDefault="00BC6FDD" w:rsidP="00BC6FDD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54085CA" w14:textId="672EBAA6" w:rsidR="00D8036F" w:rsidRDefault="00E51BE5" w:rsidP="007B2E7F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Figure E</w:t>
      </w:r>
      <w:r w:rsidR="00996BB1">
        <w:rPr>
          <w:rFonts w:ascii="Times New Roman" w:hAnsi="Times New Roman" w:cs="Times New Roman"/>
          <w:b/>
          <w:sz w:val="24"/>
          <w:szCs w:val="24"/>
          <w:lang w:val="en-US"/>
        </w:rPr>
        <w:t>6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144A28">
        <w:rPr>
          <w:rFonts w:ascii="Times New Roman" w:hAnsi="Times New Roman" w:cs="Times New Roman"/>
          <w:sz w:val="24"/>
          <w:szCs w:val="24"/>
          <w:lang w:val="en-US"/>
        </w:rPr>
        <w:t xml:space="preserve">Correlation between </w:t>
      </w:r>
      <w:r w:rsidR="002E7AE1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BC6FDD">
        <w:rPr>
          <w:rFonts w:ascii="Times New Roman" w:hAnsi="Times New Roman" w:cs="Times New Roman"/>
          <w:sz w:val="24"/>
          <w:szCs w:val="24"/>
          <w:lang w:val="en-US"/>
        </w:rPr>
        <w:t>riving pressure (</w:t>
      </w:r>
      <w:r w:rsidR="00DE40DE">
        <w:rPr>
          <w:rFonts w:ascii="Times New Roman" w:hAnsi="Times New Roman" w:cs="Times New Roman"/>
          <w:sz w:val="24"/>
          <w:szCs w:val="24"/>
          <w:lang w:val="en-US"/>
        </w:rPr>
        <w:t xml:space="preserve">measured </w:t>
      </w:r>
      <w:r w:rsidR="00BC6FDD">
        <w:rPr>
          <w:rFonts w:ascii="Times New Roman" w:hAnsi="Times New Roman" w:cs="Times New Roman"/>
          <w:sz w:val="24"/>
          <w:szCs w:val="24"/>
          <w:lang w:val="en-US"/>
        </w:rPr>
        <w:t>at PEEP</w:t>
      </w:r>
      <w:r w:rsidR="009C485A">
        <w:rPr>
          <w:rFonts w:ascii="Times New Roman" w:hAnsi="Times New Roman" w:cs="Times New Roman"/>
          <w:sz w:val="24"/>
          <w:szCs w:val="24"/>
          <w:lang w:val="en-US"/>
        </w:rPr>
        <w:t>-EIT</w:t>
      </w:r>
      <w:r w:rsidR="00DE40D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144A28">
        <w:rPr>
          <w:rFonts w:ascii="Times New Roman" w:hAnsi="Times New Roman" w:cs="Times New Roman"/>
          <w:sz w:val="24"/>
          <w:szCs w:val="24"/>
          <w:lang w:val="en-US"/>
        </w:rPr>
        <w:t xml:space="preserve">tested </w:t>
      </w:r>
      <w:r w:rsidR="00DE40DE">
        <w:rPr>
          <w:rFonts w:ascii="Times New Roman" w:hAnsi="Times New Roman" w:cs="Times New Roman"/>
          <w:sz w:val="24"/>
          <w:szCs w:val="24"/>
          <w:lang w:val="en-US"/>
        </w:rPr>
        <w:t>for all patients</w:t>
      </w:r>
      <w:r w:rsidR="00144A28">
        <w:rPr>
          <w:rFonts w:ascii="Times New Roman" w:hAnsi="Times New Roman" w:cs="Times New Roman"/>
          <w:sz w:val="24"/>
          <w:szCs w:val="24"/>
          <w:lang w:val="en-US"/>
        </w:rPr>
        <w:t xml:space="preserve"> before randomization</w:t>
      </w:r>
      <w:r w:rsidR="00BC6FDD">
        <w:rPr>
          <w:rFonts w:ascii="Times New Roman" w:hAnsi="Times New Roman" w:cs="Times New Roman"/>
          <w:sz w:val="24"/>
          <w:szCs w:val="24"/>
          <w:lang w:val="en-US"/>
        </w:rPr>
        <w:t xml:space="preserve">) and BMI. Closed circles represent individual patient data. </w:t>
      </w:r>
      <w:r w:rsidR="00144A28">
        <w:rPr>
          <w:rFonts w:ascii="Times New Roman" w:hAnsi="Times New Roman" w:cs="Times New Roman"/>
          <w:sz w:val="24"/>
          <w:szCs w:val="24"/>
          <w:lang w:val="en-US"/>
        </w:rPr>
        <w:t xml:space="preserve">Patients in both arms </w:t>
      </w:r>
      <w:r w:rsidR="00BC6FDD">
        <w:rPr>
          <w:rFonts w:ascii="Times New Roman" w:hAnsi="Times New Roman" w:cs="Times New Roman"/>
          <w:sz w:val="24"/>
          <w:szCs w:val="24"/>
          <w:lang w:val="en-US"/>
        </w:rPr>
        <w:t xml:space="preserve">were submitted to </w:t>
      </w:r>
      <w:r w:rsidR="00144A28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BC6FDD">
        <w:rPr>
          <w:rFonts w:ascii="Times New Roman" w:hAnsi="Times New Roman" w:cs="Times New Roman"/>
          <w:sz w:val="24"/>
          <w:szCs w:val="24"/>
          <w:lang w:val="en-US"/>
        </w:rPr>
        <w:t xml:space="preserve">recruitment maneuver and to </w:t>
      </w:r>
      <w:r w:rsidR="00144A28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BC6FDD">
        <w:rPr>
          <w:rFonts w:ascii="Times New Roman" w:hAnsi="Times New Roman" w:cs="Times New Roman"/>
          <w:sz w:val="24"/>
          <w:szCs w:val="24"/>
          <w:lang w:val="en-US"/>
        </w:rPr>
        <w:t>decremental PEEP titration. PEEP</w:t>
      </w:r>
      <w:r w:rsidR="009C485A">
        <w:rPr>
          <w:rFonts w:ascii="Times New Roman" w:hAnsi="Times New Roman" w:cs="Times New Roman"/>
          <w:sz w:val="24"/>
          <w:szCs w:val="24"/>
          <w:lang w:val="en-US"/>
        </w:rPr>
        <w:t>-EIT</w:t>
      </w:r>
      <w:r w:rsidR="00603EB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C6FDD" w:rsidRPr="00AD4B1E">
        <w:rPr>
          <w:rFonts w:ascii="Times New Roman" w:hAnsi="Times New Roman" w:cs="Times New Roman"/>
          <w:bCs/>
          <w:sz w:val="24"/>
          <w:szCs w:val="24"/>
          <w:lang w:val="en-US"/>
        </w:rPr>
        <w:t>was</w:t>
      </w:r>
      <w:r w:rsidR="0029559C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chosen </w:t>
      </w:r>
      <w:r w:rsidR="00BC6FD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during decremental PEEP titration </w:t>
      </w:r>
      <w:r w:rsidR="00144A28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by </w:t>
      </w:r>
      <w:r w:rsidR="00A65D85">
        <w:rPr>
          <w:rFonts w:ascii="Times New Roman" w:hAnsi="Times New Roman" w:cs="Times New Roman"/>
          <w:bCs/>
          <w:sz w:val="24"/>
          <w:szCs w:val="24"/>
          <w:lang w:val="en-US"/>
        </w:rPr>
        <w:t>EIT and</w:t>
      </w:r>
      <w:r w:rsidR="00BC6FD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was</w:t>
      </w:r>
      <w:r w:rsidR="00BC6FDD" w:rsidRPr="00AD4B1E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considered as the nearest PEEP above the crossing of the curves represent</w:t>
      </w:r>
      <w:r w:rsidR="00BC6FD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ing overdistension and collapse, </w:t>
      </w:r>
      <w:r w:rsidR="00BC6FDD" w:rsidRPr="00EC530D">
        <w:rPr>
          <w:rFonts w:ascii="Times New Roman" w:hAnsi="Times New Roman" w:cs="Times New Roman"/>
          <w:bCs/>
          <w:sz w:val="24"/>
          <w:szCs w:val="24"/>
          <w:lang w:val="en-US"/>
        </w:rPr>
        <w:t>indicating a mechanical compromise where both, lung collapse and overdistension were minimized.</w:t>
      </w:r>
    </w:p>
    <w:p w14:paraId="37594A4F" w14:textId="77777777" w:rsidR="00D8036F" w:rsidRDefault="00D8036F" w:rsidP="007B2E7F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7848DD1" w14:textId="77777777" w:rsidR="00C36858" w:rsidRDefault="00C36858">
      <w:pPr>
        <w:suppressAutoHyphens w:val="0"/>
        <w:spacing w:line="259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14:paraId="334171F4" w14:textId="77777777" w:rsidR="001315D3" w:rsidRDefault="001315D3" w:rsidP="007B2E7F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0BD6E30" w14:textId="77777777" w:rsidR="001315D3" w:rsidRDefault="001315D3" w:rsidP="001315D3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315D3">
        <w:rPr>
          <w:noProof/>
          <w:lang w:eastAsia="pt-BR"/>
        </w:rPr>
        <w:drawing>
          <wp:inline distT="0" distB="0" distL="0" distR="0" wp14:anchorId="7A8C244C" wp14:editId="6D596839">
            <wp:extent cx="4899600" cy="2109600"/>
            <wp:effectExtent l="0" t="0" r="0" b="5080"/>
            <wp:docPr id="38" name="Imagem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9600" cy="210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390B65" w14:textId="77777777" w:rsidR="00E51BE5" w:rsidRPr="00414BD9" w:rsidRDefault="00E51BE5" w:rsidP="007B2E7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Figure E</w:t>
      </w:r>
      <w:r w:rsidR="0066535C">
        <w:rPr>
          <w:rFonts w:ascii="Times New Roman" w:hAnsi="Times New Roman" w:cs="Times New Roman"/>
          <w:b/>
          <w:sz w:val="24"/>
          <w:szCs w:val="24"/>
          <w:lang w:val="en-US"/>
        </w:rPr>
        <w:t>7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FC7B86">
        <w:rPr>
          <w:rFonts w:ascii="Times New Roman" w:hAnsi="Times New Roman" w:cs="Times New Roman"/>
          <w:sz w:val="24"/>
          <w:szCs w:val="24"/>
          <w:lang w:val="en-US"/>
        </w:rPr>
        <w:t xml:space="preserve">Functional lung image obtained by </w:t>
      </w:r>
      <w:r>
        <w:rPr>
          <w:rFonts w:ascii="Times New Roman" w:hAnsi="Times New Roman" w:cs="Times New Roman"/>
          <w:sz w:val="24"/>
          <w:szCs w:val="24"/>
          <w:lang w:val="en-US"/>
        </w:rPr>
        <w:t>Electrical impedance tomography (EIT) divid</w:t>
      </w:r>
      <w:r w:rsidR="00FC7B86">
        <w:rPr>
          <w:rFonts w:ascii="Times New Roman" w:hAnsi="Times New Roman" w:cs="Times New Roman"/>
          <w:sz w:val="24"/>
          <w:szCs w:val="24"/>
          <w:lang w:val="en-US"/>
        </w:rPr>
        <w:t xml:space="preserve">ed </w:t>
      </w:r>
      <w:r>
        <w:rPr>
          <w:rFonts w:ascii="Times New Roman" w:hAnsi="Times New Roman" w:cs="Times New Roman"/>
          <w:sz w:val="24"/>
          <w:szCs w:val="24"/>
          <w:lang w:val="en-US"/>
        </w:rPr>
        <w:t>into four regions of interest (ROI). Th</w:t>
      </w:r>
      <w:r w:rsidR="00FC7B86">
        <w:rPr>
          <w:rFonts w:ascii="Times New Roman" w:hAnsi="Times New Roman" w:cs="Times New Roman"/>
          <w:sz w:val="24"/>
          <w:szCs w:val="24"/>
          <w:lang w:val="en-US"/>
        </w:rPr>
        <w:t>e regional ventilation (</w:t>
      </w:r>
      <w:r w:rsidR="00FC7B86">
        <w:rPr>
          <w:rFonts w:ascii="Times New Roman" w:hAnsi="Times New Roman" w:cs="Times New Roman"/>
          <w:sz w:val="24"/>
          <w:szCs w:val="24"/>
          <w:lang w:val="en-US"/>
        </w:rPr>
        <w:sym w:font="Symbol" w:char="F044"/>
      </w:r>
      <w:r w:rsidR="00FC7B86">
        <w:rPr>
          <w:rFonts w:ascii="Times New Roman" w:hAnsi="Times New Roman" w:cs="Times New Roman"/>
          <w:sz w:val="24"/>
          <w:szCs w:val="24"/>
          <w:lang w:val="en-US"/>
        </w:rPr>
        <w:t xml:space="preserve">Z)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in ROI-4 </w:t>
      </w:r>
      <w:r w:rsidR="009C485A">
        <w:rPr>
          <w:rFonts w:ascii="Times New Roman" w:hAnsi="Times New Roman" w:cs="Times New Roman"/>
          <w:sz w:val="24"/>
          <w:szCs w:val="24"/>
          <w:lang w:val="en-US"/>
        </w:rPr>
        <w:t xml:space="preserve">(dorsal) </w:t>
      </w:r>
      <w:r w:rsidR="00FC7B86">
        <w:rPr>
          <w:rFonts w:ascii="Times New Roman" w:hAnsi="Times New Roman" w:cs="Times New Roman"/>
          <w:sz w:val="24"/>
          <w:szCs w:val="24"/>
          <w:lang w:val="en-US"/>
        </w:rPr>
        <w:t>was analyzed during intraoperative period: decrease in ventilation in this area suggests lung collapse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D76E127" w14:textId="77777777" w:rsidR="00361E9E" w:rsidRDefault="00361E9E" w:rsidP="007B2E7F">
      <w:pPr>
        <w:shd w:val="clear" w:color="auto" w:fill="FFFFFF"/>
        <w:spacing w:after="0" w:line="480" w:lineRule="auto"/>
        <w:jc w:val="both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US" w:eastAsia="pt-BR"/>
        </w:rPr>
      </w:pPr>
    </w:p>
    <w:p w14:paraId="34A88F9A" w14:textId="77777777" w:rsidR="000E2B9B" w:rsidRDefault="000E2B9B" w:rsidP="00C36858">
      <w:pPr>
        <w:shd w:val="clear" w:color="auto" w:fill="FFFFFF"/>
        <w:spacing w:after="0" w:line="480" w:lineRule="auto"/>
        <w:jc w:val="both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US" w:eastAsia="pt-BR"/>
        </w:rPr>
      </w:pPr>
    </w:p>
    <w:p w14:paraId="4199D924" w14:textId="77777777" w:rsidR="000E2B9B" w:rsidRDefault="000E2B9B" w:rsidP="00C36858">
      <w:pPr>
        <w:shd w:val="clear" w:color="auto" w:fill="FFFFFF"/>
        <w:spacing w:after="0" w:line="480" w:lineRule="auto"/>
        <w:jc w:val="both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US" w:eastAsia="pt-BR"/>
        </w:rPr>
      </w:pPr>
    </w:p>
    <w:p w14:paraId="462C1DE2" w14:textId="77777777" w:rsidR="0087524D" w:rsidRDefault="0087524D" w:rsidP="00C36858">
      <w:pPr>
        <w:shd w:val="clear" w:color="auto" w:fill="FFFFFF"/>
        <w:spacing w:after="0" w:line="480" w:lineRule="auto"/>
        <w:jc w:val="both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US" w:eastAsia="pt-BR"/>
        </w:rPr>
      </w:pPr>
    </w:p>
    <w:bookmarkEnd w:id="0"/>
    <w:p w14:paraId="25833ED8" w14:textId="77777777" w:rsidR="00D15DA8" w:rsidRDefault="00D15DA8" w:rsidP="00C36858">
      <w:pPr>
        <w:shd w:val="clear" w:color="auto" w:fill="FFFFFF"/>
        <w:spacing w:after="0" w:line="480" w:lineRule="auto"/>
        <w:jc w:val="both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US" w:eastAsia="pt-BR"/>
        </w:rPr>
      </w:pPr>
    </w:p>
    <w:sectPr w:rsidR="00D15DA8" w:rsidSect="005B21E4">
      <w:headerReference w:type="default" r:id="rId16"/>
      <w:pgSz w:w="12242" w:h="15842" w:code="1"/>
      <w:pgMar w:top="1247" w:right="1418" w:bottom="1021" w:left="1418" w:header="680" w:footer="624" w:gutter="0"/>
      <w:cols w:space="720"/>
      <w:formProt w:val="0"/>
      <w:docGrid w:linePitch="600" w:charSpace="409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7B09A8E" w14:textId="77777777" w:rsidR="00E6729D" w:rsidRDefault="00E6729D">
      <w:pPr>
        <w:spacing w:after="0" w:line="240" w:lineRule="auto"/>
      </w:pPr>
      <w:r>
        <w:separator/>
      </w:r>
    </w:p>
  </w:endnote>
  <w:endnote w:type="continuationSeparator" w:id="0">
    <w:p w14:paraId="6326CEEE" w14:textId="77777777" w:rsidR="00E6729D" w:rsidRDefault="00E6729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angal">
    <w:panose1 w:val="00000400000000000000"/>
    <w:charset w:val="01"/>
    <w:family w:val="roman"/>
    <w:notTrueType/>
    <w:pitch w:val="variable"/>
    <w:sig w:usb0="00002000" w:usb1="00000000" w:usb2="00000000" w:usb3="00000000" w:csb0="00000000" w:csb1="00000000"/>
  </w:font>
  <w:font w:name="TimesNewRomanPS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91C4577" w14:textId="77777777" w:rsidR="00E6729D" w:rsidRDefault="00E6729D">
      <w:pPr>
        <w:spacing w:after="0" w:line="240" w:lineRule="auto"/>
      </w:pPr>
      <w:r>
        <w:separator/>
      </w:r>
    </w:p>
  </w:footnote>
  <w:footnote w:type="continuationSeparator" w:id="0">
    <w:p w14:paraId="45213AE6" w14:textId="77777777" w:rsidR="00E6729D" w:rsidRDefault="00E6729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Fonts w:ascii="Arial" w:hAnsi="Arial" w:cs="Arial"/>
      </w:rPr>
      <w:id w:val="-790426270"/>
      <w:docPartObj>
        <w:docPartGallery w:val="Page Numbers (Top of Page)"/>
        <w:docPartUnique/>
      </w:docPartObj>
    </w:sdtPr>
    <w:sdtEndPr/>
    <w:sdtContent>
      <w:p w14:paraId="075F1E43" w14:textId="77777777" w:rsidR="006C7EA0" w:rsidRPr="005B21E4" w:rsidRDefault="006C7EA0" w:rsidP="005B21E4">
        <w:pPr>
          <w:pStyle w:val="Cabealho"/>
          <w:ind w:right="284"/>
          <w:jc w:val="right"/>
          <w:rPr>
            <w:rFonts w:ascii="Arial" w:hAnsi="Arial" w:cs="Arial"/>
          </w:rPr>
        </w:pPr>
        <w:r w:rsidRPr="005B21E4">
          <w:rPr>
            <w:rFonts w:ascii="Arial" w:hAnsi="Arial" w:cs="Arial"/>
          </w:rPr>
          <w:fldChar w:fldCharType="begin"/>
        </w:r>
        <w:r w:rsidRPr="005B21E4">
          <w:rPr>
            <w:rFonts w:ascii="Arial" w:hAnsi="Arial" w:cs="Arial"/>
          </w:rPr>
          <w:instrText>PAGE   \* MERGEFORMAT</w:instrText>
        </w:r>
        <w:r w:rsidRPr="005B21E4">
          <w:rPr>
            <w:rFonts w:ascii="Arial" w:hAnsi="Arial" w:cs="Arial"/>
          </w:rPr>
          <w:fldChar w:fldCharType="separate"/>
        </w:r>
        <w:r w:rsidR="00B83757">
          <w:rPr>
            <w:rFonts w:ascii="Arial" w:hAnsi="Arial" w:cs="Arial"/>
            <w:noProof/>
          </w:rPr>
          <w:t>11</w:t>
        </w:r>
        <w:r w:rsidRPr="005B21E4">
          <w:rPr>
            <w:rFonts w:ascii="Arial" w:hAnsi="Arial" w:cs="Arial"/>
          </w:rPr>
          <w:fldChar w:fldCharType="end"/>
        </w:r>
      </w:p>
    </w:sdtContent>
  </w:sdt>
  <w:p w14:paraId="6718AED4" w14:textId="77777777" w:rsidR="006C7EA0" w:rsidRDefault="006C7EA0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73093B"/>
    <w:multiLevelType w:val="hybridMultilevel"/>
    <w:tmpl w:val="52005BE6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213063E"/>
    <w:multiLevelType w:val="hybridMultilevel"/>
    <w:tmpl w:val="42AC2EDA"/>
    <w:lvl w:ilvl="0" w:tplc="4754F69C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788" w:hanging="360"/>
      </w:pPr>
    </w:lvl>
    <w:lvl w:ilvl="2" w:tplc="0416001B" w:tentative="1">
      <w:start w:val="1"/>
      <w:numFmt w:val="lowerRoman"/>
      <w:lvlText w:val="%3."/>
      <w:lvlJc w:val="right"/>
      <w:pPr>
        <w:ind w:left="2508" w:hanging="180"/>
      </w:pPr>
    </w:lvl>
    <w:lvl w:ilvl="3" w:tplc="0416000F" w:tentative="1">
      <w:start w:val="1"/>
      <w:numFmt w:val="decimal"/>
      <w:lvlText w:val="%4."/>
      <w:lvlJc w:val="left"/>
      <w:pPr>
        <w:ind w:left="3228" w:hanging="360"/>
      </w:pPr>
    </w:lvl>
    <w:lvl w:ilvl="4" w:tplc="04160019" w:tentative="1">
      <w:start w:val="1"/>
      <w:numFmt w:val="lowerLetter"/>
      <w:lvlText w:val="%5."/>
      <w:lvlJc w:val="left"/>
      <w:pPr>
        <w:ind w:left="3948" w:hanging="360"/>
      </w:pPr>
    </w:lvl>
    <w:lvl w:ilvl="5" w:tplc="0416001B" w:tentative="1">
      <w:start w:val="1"/>
      <w:numFmt w:val="lowerRoman"/>
      <w:lvlText w:val="%6."/>
      <w:lvlJc w:val="right"/>
      <w:pPr>
        <w:ind w:left="4668" w:hanging="180"/>
      </w:pPr>
    </w:lvl>
    <w:lvl w:ilvl="6" w:tplc="0416000F" w:tentative="1">
      <w:start w:val="1"/>
      <w:numFmt w:val="decimal"/>
      <w:lvlText w:val="%7."/>
      <w:lvlJc w:val="left"/>
      <w:pPr>
        <w:ind w:left="5388" w:hanging="360"/>
      </w:pPr>
    </w:lvl>
    <w:lvl w:ilvl="7" w:tplc="04160019" w:tentative="1">
      <w:start w:val="1"/>
      <w:numFmt w:val="lowerLetter"/>
      <w:lvlText w:val="%8."/>
      <w:lvlJc w:val="left"/>
      <w:pPr>
        <w:ind w:left="6108" w:hanging="360"/>
      </w:pPr>
    </w:lvl>
    <w:lvl w:ilvl="8" w:tplc="0416001B" w:tentative="1">
      <w:start w:val="1"/>
      <w:numFmt w:val="lowerRoman"/>
      <w:lvlText w:val="%9."/>
      <w:lvlJc w:val="right"/>
      <w:pPr>
        <w:ind w:left="6828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9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0&lt;/ScanUnformatted&gt;&lt;ScanChanges&gt;0&lt;/ScanChanges&gt;&lt;Suspended&gt;0&lt;/Suspended&gt;&lt;/ENInstantFormat&gt;"/>
    <w:docVar w:name="EN.Layout" w:val="&lt;ENLayout&gt;&lt;Style&gt;Anesthesi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eweze5dbztwa8esrpv5pxefxxzze9ftp2ea&quot;&gt;sergio_paper&lt;record-ids&gt;&lt;item&gt;42&lt;/item&gt;&lt;item&gt;50&lt;/item&gt;&lt;item&gt;85&lt;/item&gt;&lt;item&gt;98&lt;/item&gt;&lt;item&gt;99&lt;/item&gt;&lt;/record-ids&gt;&lt;/item&gt;&lt;/Libraries&gt;"/>
  </w:docVars>
  <w:rsids>
    <w:rsidRoot w:val="00797C10"/>
    <w:rsid w:val="00012C45"/>
    <w:rsid w:val="00013714"/>
    <w:rsid w:val="0001575C"/>
    <w:rsid w:val="00017A48"/>
    <w:rsid w:val="00022E74"/>
    <w:rsid w:val="0002465C"/>
    <w:rsid w:val="0002755D"/>
    <w:rsid w:val="00030E3B"/>
    <w:rsid w:val="00036F2A"/>
    <w:rsid w:val="00043066"/>
    <w:rsid w:val="00051417"/>
    <w:rsid w:val="00051617"/>
    <w:rsid w:val="00052240"/>
    <w:rsid w:val="00060BA1"/>
    <w:rsid w:val="00065BB8"/>
    <w:rsid w:val="00066935"/>
    <w:rsid w:val="00072436"/>
    <w:rsid w:val="00085A11"/>
    <w:rsid w:val="00097F01"/>
    <w:rsid w:val="000B086C"/>
    <w:rsid w:val="000D3B64"/>
    <w:rsid w:val="000E24F1"/>
    <w:rsid w:val="000E2B9B"/>
    <w:rsid w:val="000F08EF"/>
    <w:rsid w:val="0012206B"/>
    <w:rsid w:val="001315D3"/>
    <w:rsid w:val="00132E0A"/>
    <w:rsid w:val="00144A28"/>
    <w:rsid w:val="001476BE"/>
    <w:rsid w:val="001515CE"/>
    <w:rsid w:val="00155C06"/>
    <w:rsid w:val="00193F58"/>
    <w:rsid w:val="001954BE"/>
    <w:rsid w:val="00196617"/>
    <w:rsid w:val="001A08D9"/>
    <w:rsid w:val="001A4450"/>
    <w:rsid w:val="001E24EE"/>
    <w:rsid w:val="001E47A6"/>
    <w:rsid w:val="001E7967"/>
    <w:rsid w:val="001F1C42"/>
    <w:rsid w:val="001F31AB"/>
    <w:rsid w:val="001F3ABB"/>
    <w:rsid w:val="001F528F"/>
    <w:rsid w:val="00215B1A"/>
    <w:rsid w:val="00220393"/>
    <w:rsid w:val="00225FF1"/>
    <w:rsid w:val="0024369A"/>
    <w:rsid w:val="00246229"/>
    <w:rsid w:val="00254784"/>
    <w:rsid w:val="002651CD"/>
    <w:rsid w:val="00274E4D"/>
    <w:rsid w:val="002821E4"/>
    <w:rsid w:val="00294AB4"/>
    <w:rsid w:val="0029559C"/>
    <w:rsid w:val="00297068"/>
    <w:rsid w:val="002A57D5"/>
    <w:rsid w:val="002E1C75"/>
    <w:rsid w:val="002E7AE1"/>
    <w:rsid w:val="002F2095"/>
    <w:rsid w:val="002F57F2"/>
    <w:rsid w:val="00311471"/>
    <w:rsid w:val="00325573"/>
    <w:rsid w:val="00332CEE"/>
    <w:rsid w:val="003349B6"/>
    <w:rsid w:val="00334C14"/>
    <w:rsid w:val="00336A51"/>
    <w:rsid w:val="003440A5"/>
    <w:rsid w:val="00353E4E"/>
    <w:rsid w:val="003569E5"/>
    <w:rsid w:val="00361E9E"/>
    <w:rsid w:val="00365E20"/>
    <w:rsid w:val="00381792"/>
    <w:rsid w:val="00390DFA"/>
    <w:rsid w:val="003A280B"/>
    <w:rsid w:val="003C5876"/>
    <w:rsid w:val="003D1146"/>
    <w:rsid w:val="003D372E"/>
    <w:rsid w:val="003D3E0E"/>
    <w:rsid w:val="0040737C"/>
    <w:rsid w:val="004103DD"/>
    <w:rsid w:val="00416E2C"/>
    <w:rsid w:val="0042260A"/>
    <w:rsid w:val="0044179C"/>
    <w:rsid w:val="00445F66"/>
    <w:rsid w:val="00446C86"/>
    <w:rsid w:val="00483CA6"/>
    <w:rsid w:val="00492BE7"/>
    <w:rsid w:val="004A1335"/>
    <w:rsid w:val="004A3041"/>
    <w:rsid w:val="004B5A85"/>
    <w:rsid w:val="004C3432"/>
    <w:rsid w:val="004C4A7F"/>
    <w:rsid w:val="004C69FB"/>
    <w:rsid w:val="004E26E0"/>
    <w:rsid w:val="004F3FFB"/>
    <w:rsid w:val="004F4ED6"/>
    <w:rsid w:val="0051234E"/>
    <w:rsid w:val="005140BE"/>
    <w:rsid w:val="00514B37"/>
    <w:rsid w:val="0052164F"/>
    <w:rsid w:val="005254FF"/>
    <w:rsid w:val="00540C5E"/>
    <w:rsid w:val="00550C1E"/>
    <w:rsid w:val="005611F3"/>
    <w:rsid w:val="00562D98"/>
    <w:rsid w:val="00582053"/>
    <w:rsid w:val="0058244A"/>
    <w:rsid w:val="00591BDC"/>
    <w:rsid w:val="005A3AE0"/>
    <w:rsid w:val="005B0239"/>
    <w:rsid w:val="005B1919"/>
    <w:rsid w:val="005B21E4"/>
    <w:rsid w:val="005B2EAA"/>
    <w:rsid w:val="005B487F"/>
    <w:rsid w:val="005D5DF4"/>
    <w:rsid w:val="005D7908"/>
    <w:rsid w:val="005E24E9"/>
    <w:rsid w:val="005E2B6C"/>
    <w:rsid w:val="005E4315"/>
    <w:rsid w:val="005F2E37"/>
    <w:rsid w:val="005F43D4"/>
    <w:rsid w:val="00603EB6"/>
    <w:rsid w:val="006100AA"/>
    <w:rsid w:val="00611AEC"/>
    <w:rsid w:val="00616E01"/>
    <w:rsid w:val="00631964"/>
    <w:rsid w:val="006319DE"/>
    <w:rsid w:val="0064081D"/>
    <w:rsid w:val="006447DD"/>
    <w:rsid w:val="0066535C"/>
    <w:rsid w:val="00671CCC"/>
    <w:rsid w:val="00677F9E"/>
    <w:rsid w:val="006A0064"/>
    <w:rsid w:val="006B16E3"/>
    <w:rsid w:val="006B7EC4"/>
    <w:rsid w:val="006C62FD"/>
    <w:rsid w:val="006C7EA0"/>
    <w:rsid w:val="006D016C"/>
    <w:rsid w:val="006D2BF7"/>
    <w:rsid w:val="006D4ED2"/>
    <w:rsid w:val="006D5B3D"/>
    <w:rsid w:val="006D777D"/>
    <w:rsid w:val="006F7412"/>
    <w:rsid w:val="00711E24"/>
    <w:rsid w:val="00717359"/>
    <w:rsid w:val="0072115F"/>
    <w:rsid w:val="00727A4D"/>
    <w:rsid w:val="007350F4"/>
    <w:rsid w:val="007368BC"/>
    <w:rsid w:val="007375A1"/>
    <w:rsid w:val="0075009E"/>
    <w:rsid w:val="00754320"/>
    <w:rsid w:val="00773425"/>
    <w:rsid w:val="00776287"/>
    <w:rsid w:val="00781376"/>
    <w:rsid w:val="0078330E"/>
    <w:rsid w:val="00792990"/>
    <w:rsid w:val="00795962"/>
    <w:rsid w:val="0079615B"/>
    <w:rsid w:val="00797C10"/>
    <w:rsid w:val="007A29AE"/>
    <w:rsid w:val="007A2D31"/>
    <w:rsid w:val="007A7BD6"/>
    <w:rsid w:val="007B2E7F"/>
    <w:rsid w:val="007B5848"/>
    <w:rsid w:val="007C2A62"/>
    <w:rsid w:val="007C5620"/>
    <w:rsid w:val="007D2EEB"/>
    <w:rsid w:val="007E66EB"/>
    <w:rsid w:val="007F31F2"/>
    <w:rsid w:val="007F7209"/>
    <w:rsid w:val="00807B57"/>
    <w:rsid w:val="00822AD6"/>
    <w:rsid w:val="008231CF"/>
    <w:rsid w:val="008528E4"/>
    <w:rsid w:val="008554B3"/>
    <w:rsid w:val="008628C0"/>
    <w:rsid w:val="0087524D"/>
    <w:rsid w:val="008754CB"/>
    <w:rsid w:val="0088734F"/>
    <w:rsid w:val="008932AE"/>
    <w:rsid w:val="00894C1E"/>
    <w:rsid w:val="008A4998"/>
    <w:rsid w:val="008A7F43"/>
    <w:rsid w:val="008B0468"/>
    <w:rsid w:val="008C2940"/>
    <w:rsid w:val="008E03F9"/>
    <w:rsid w:val="008E3459"/>
    <w:rsid w:val="008E592D"/>
    <w:rsid w:val="008F5C29"/>
    <w:rsid w:val="00903419"/>
    <w:rsid w:val="00916F2D"/>
    <w:rsid w:val="00924D56"/>
    <w:rsid w:val="00935F72"/>
    <w:rsid w:val="00946914"/>
    <w:rsid w:val="00950F7A"/>
    <w:rsid w:val="0095175B"/>
    <w:rsid w:val="00966600"/>
    <w:rsid w:val="009843EB"/>
    <w:rsid w:val="00996BB1"/>
    <w:rsid w:val="009974AF"/>
    <w:rsid w:val="009A44B5"/>
    <w:rsid w:val="009B1140"/>
    <w:rsid w:val="009B265F"/>
    <w:rsid w:val="009C485A"/>
    <w:rsid w:val="009C525C"/>
    <w:rsid w:val="009C5FE2"/>
    <w:rsid w:val="009C7DC9"/>
    <w:rsid w:val="009D78F6"/>
    <w:rsid w:val="009D7EE1"/>
    <w:rsid w:val="009F0D03"/>
    <w:rsid w:val="00A12FC3"/>
    <w:rsid w:val="00A23011"/>
    <w:rsid w:val="00A31343"/>
    <w:rsid w:val="00A364D0"/>
    <w:rsid w:val="00A40F99"/>
    <w:rsid w:val="00A5320E"/>
    <w:rsid w:val="00A5729C"/>
    <w:rsid w:val="00A60E31"/>
    <w:rsid w:val="00A659DD"/>
    <w:rsid w:val="00A65D85"/>
    <w:rsid w:val="00A764BF"/>
    <w:rsid w:val="00A95678"/>
    <w:rsid w:val="00AA524F"/>
    <w:rsid w:val="00AC311D"/>
    <w:rsid w:val="00AD4B1E"/>
    <w:rsid w:val="00AF1F02"/>
    <w:rsid w:val="00AF325A"/>
    <w:rsid w:val="00B069B1"/>
    <w:rsid w:val="00B117AE"/>
    <w:rsid w:val="00B12B1D"/>
    <w:rsid w:val="00B13BCB"/>
    <w:rsid w:val="00B1687B"/>
    <w:rsid w:val="00B22565"/>
    <w:rsid w:val="00B273B9"/>
    <w:rsid w:val="00B318A5"/>
    <w:rsid w:val="00B37814"/>
    <w:rsid w:val="00B4045B"/>
    <w:rsid w:val="00B53408"/>
    <w:rsid w:val="00B57AE8"/>
    <w:rsid w:val="00B7684A"/>
    <w:rsid w:val="00B83757"/>
    <w:rsid w:val="00BA0FA0"/>
    <w:rsid w:val="00BA1C89"/>
    <w:rsid w:val="00BA228E"/>
    <w:rsid w:val="00BB350C"/>
    <w:rsid w:val="00BC6FDD"/>
    <w:rsid w:val="00BD145B"/>
    <w:rsid w:val="00BD33C0"/>
    <w:rsid w:val="00C16C0B"/>
    <w:rsid w:val="00C21616"/>
    <w:rsid w:val="00C343C2"/>
    <w:rsid w:val="00C36858"/>
    <w:rsid w:val="00C45826"/>
    <w:rsid w:val="00C556F6"/>
    <w:rsid w:val="00C579D2"/>
    <w:rsid w:val="00C7711A"/>
    <w:rsid w:val="00C811C9"/>
    <w:rsid w:val="00C83539"/>
    <w:rsid w:val="00C85394"/>
    <w:rsid w:val="00C927DA"/>
    <w:rsid w:val="00CA3B2E"/>
    <w:rsid w:val="00CB77FC"/>
    <w:rsid w:val="00CC5348"/>
    <w:rsid w:val="00CD0FAF"/>
    <w:rsid w:val="00CE0826"/>
    <w:rsid w:val="00CE1EAA"/>
    <w:rsid w:val="00CF2CE8"/>
    <w:rsid w:val="00CF6DDB"/>
    <w:rsid w:val="00D05BFE"/>
    <w:rsid w:val="00D15DA8"/>
    <w:rsid w:val="00D333E6"/>
    <w:rsid w:val="00D40772"/>
    <w:rsid w:val="00D51466"/>
    <w:rsid w:val="00D6237A"/>
    <w:rsid w:val="00D64F2D"/>
    <w:rsid w:val="00D65231"/>
    <w:rsid w:val="00D7411D"/>
    <w:rsid w:val="00D747D8"/>
    <w:rsid w:val="00D770AF"/>
    <w:rsid w:val="00D8036F"/>
    <w:rsid w:val="00D85152"/>
    <w:rsid w:val="00D9164C"/>
    <w:rsid w:val="00DA57EE"/>
    <w:rsid w:val="00DE39A2"/>
    <w:rsid w:val="00DE40DE"/>
    <w:rsid w:val="00DE63A3"/>
    <w:rsid w:val="00DF194B"/>
    <w:rsid w:val="00E219AF"/>
    <w:rsid w:val="00E21C5B"/>
    <w:rsid w:val="00E35FDA"/>
    <w:rsid w:val="00E3675F"/>
    <w:rsid w:val="00E51BE5"/>
    <w:rsid w:val="00E60C10"/>
    <w:rsid w:val="00E62F7D"/>
    <w:rsid w:val="00E66AC5"/>
    <w:rsid w:val="00E6729D"/>
    <w:rsid w:val="00E90B16"/>
    <w:rsid w:val="00E94A57"/>
    <w:rsid w:val="00EA2356"/>
    <w:rsid w:val="00EC4328"/>
    <w:rsid w:val="00EC530D"/>
    <w:rsid w:val="00ED5AD9"/>
    <w:rsid w:val="00EF2B95"/>
    <w:rsid w:val="00F12E14"/>
    <w:rsid w:val="00F21816"/>
    <w:rsid w:val="00F23552"/>
    <w:rsid w:val="00F329F7"/>
    <w:rsid w:val="00F47E41"/>
    <w:rsid w:val="00F5595C"/>
    <w:rsid w:val="00F65BBF"/>
    <w:rsid w:val="00F66CC3"/>
    <w:rsid w:val="00F701C2"/>
    <w:rsid w:val="00F70C85"/>
    <w:rsid w:val="00F76191"/>
    <w:rsid w:val="00F86AE0"/>
    <w:rsid w:val="00FB2F91"/>
    <w:rsid w:val="00FB7B81"/>
    <w:rsid w:val="00FC7B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C992B50"/>
  <w15:docId w15:val="{CC712EA1-C418-438B-82C7-7059633B8E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pt-BR" w:eastAsia="pt-B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pPr>
      <w:suppressAutoHyphens/>
      <w:spacing w:line="254" w:lineRule="auto"/>
    </w:pPr>
    <w:rPr>
      <w:rFonts w:ascii="Calibri" w:eastAsia="SimSun" w:hAnsi="Calibri" w:cs="Calibri"/>
      <w:lang w:eastAsia="en-US"/>
    </w:rPr>
  </w:style>
  <w:style w:type="paragraph" w:styleId="Ttulo1">
    <w:name w:val="heading 1"/>
    <w:basedOn w:val="Normal"/>
    <w:pPr>
      <w:spacing w:before="280" w:after="280" w:line="100" w:lineRule="atLeast"/>
      <w:outlineLvl w:val="0"/>
    </w:pPr>
    <w:rPr>
      <w:rFonts w:ascii="Times New Roman" w:eastAsia="Times New Roman" w:hAnsi="Times New Roman" w:cs="Times New Roman"/>
      <w:b/>
      <w:bCs/>
      <w:sz w:val="48"/>
      <w:szCs w:val="48"/>
      <w:lang w:eastAsia="pt-BR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rPr>
      <w:rFonts w:ascii="Times New Roman" w:eastAsia="Times New Roman" w:hAnsi="Times New Roman" w:cs="Times New Roman"/>
      <w:b/>
      <w:bCs/>
      <w:sz w:val="48"/>
      <w:szCs w:val="48"/>
      <w:lang w:eastAsia="pt-BR"/>
    </w:rPr>
  </w:style>
  <w:style w:type="character" w:customStyle="1" w:styleId="apple-converted-space">
    <w:name w:val="apple-converted-space"/>
    <w:basedOn w:val="Fontepargpadro"/>
  </w:style>
  <w:style w:type="character" w:customStyle="1" w:styleId="hitinf">
    <w:name w:val="hit_inf"/>
    <w:basedOn w:val="Fontepargpadro"/>
  </w:style>
  <w:style w:type="character" w:customStyle="1" w:styleId="TextodebaloChar">
    <w:name w:val="Texto de balão Char"/>
    <w:basedOn w:val="Fontepargpadro"/>
    <w:rPr>
      <w:rFonts w:ascii="Tahoma" w:hAnsi="Tahoma" w:cs="Tahoma"/>
      <w:sz w:val="16"/>
      <w:szCs w:val="16"/>
    </w:rPr>
  </w:style>
  <w:style w:type="character" w:customStyle="1" w:styleId="LinkdaInternet">
    <w:name w:val="Link da Internet"/>
    <w:basedOn w:val="Fontepargpadro"/>
    <w:rPr>
      <w:color w:val="0563C1"/>
      <w:u w:val="single"/>
    </w:rPr>
  </w:style>
  <w:style w:type="character" w:customStyle="1" w:styleId="EndNoteBibliographyTitleChar">
    <w:name w:val="EndNote Bibliography Title Char"/>
    <w:basedOn w:val="Fontepargpadro"/>
    <w:rPr>
      <w:rFonts w:ascii="Calibri" w:hAnsi="Calibri"/>
      <w:lang w:val="en-US"/>
    </w:rPr>
  </w:style>
  <w:style w:type="character" w:customStyle="1" w:styleId="EndNoteBibliographyChar">
    <w:name w:val="EndNote Bibliography Char"/>
    <w:basedOn w:val="Fontepargpadro"/>
    <w:rPr>
      <w:rFonts w:ascii="Calibri" w:hAnsi="Calibri"/>
      <w:lang w:val="en-US"/>
    </w:rPr>
  </w:style>
  <w:style w:type="character" w:customStyle="1" w:styleId="CabealhoChar">
    <w:name w:val="Cabeçalho Char"/>
    <w:basedOn w:val="Fontepargpadro"/>
    <w:uiPriority w:val="99"/>
  </w:style>
  <w:style w:type="character" w:customStyle="1" w:styleId="RodapChar">
    <w:name w:val="Rodapé Char"/>
    <w:basedOn w:val="Fontepargpadro"/>
  </w:style>
  <w:style w:type="character" w:styleId="Refdecomentrio">
    <w:name w:val="annotation reference"/>
    <w:basedOn w:val="Fontepargpadro"/>
    <w:rPr>
      <w:sz w:val="16"/>
      <w:szCs w:val="16"/>
    </w:rPr>
  </w:style>
  <w:style w:type="character" w:customStyle="1" w:styleId="TextodecomentrioChar">
    <w:name w:val="Texto de comentário Char"/>
    <w:basedOn w:val="Fontepargpadro"/>
    <w:rPr>
      <w:rFonts w:ascii="Calibri" w:eastAsia="SimSun" w:hAnsi="Calibri" w:cs="Calibri"/>
      <w:sz w:val="20"/>
      <w:szCs w:val="20"/>
      <w:lang w:eastAsia="en-US"/>
    </w:rPr>
  </w:style>
  <w:style w:type="character" w:customStyle="1" w:styleId="AssuntodocomentrioChar">
    <w:name w:val="Assunto do comentário Char"/>
    <w:basedOn w:val="TextodecomentrioChar"/>
    <w:rPr>
      <w:rFonts w:ascii="Calibri" w:eastAsia="SimSun" w:hAnsi="Calibri" w:cs="Calibri"/>
      <w:b/>
      <w:bCs/>
      <w:sz w:val="20"/>
      <w:szCs w:val="20"/>
      <w:lang w:eastAsia="en-US"/>
    </w:rPr>
  </w:style>
  <w:style w:type="character" w:customStyle="1" w:styleId="fontstyle01">
    <w:name w:val="fontstyle01"/>
    <w:basedOn w:val="Fontepargpadro"/>
    <w:rPr>
      <w:rFonts w:ascii="Times New Roman" w:hAnsi="Times New Roman" w:cs="Times New Roman"/>
      <w:b/>
      <w:bCs/>
      <w:i w:val="0"/>
      <w:iCs w:val="0"/>
      <w:color w:val="000000"/>
      <w:sz w:val="24"/>
      <w:szCs w:val="24"/>
    </w:rPr>
  </w:style>
  <w:style w:type="character" w:customStyle="1" w:styleId="ListLabel1">
    <w:name w:val="ListLabel 1"/>
    <w:rPr>
      <w:sz w:val="20"/>
    </w:rPr>
  </w:style>
  <w:style w:type="character" w:styleId="nfase">
    <w:name w:val="Emphasis"/>
    <w:rPr>
      <w:i/>
      <w:iCs/>
    </w:rPr>
  </w:style>
  <w:style w:type="character" w:customStyle="1" w:styleId="nfaseforte">
    <w:name w:val="Ênfase forte"/>
    <w:rPr>
      <w:b/>
      <w:bCs/>
    </w:rPr>
  </w:style>
  <w:style w:type="paragraph" w:styleId="Ttulo">
    <w:name w:val="Title"/>
    <w:basedOn w:val="Normal"/>
    <w:next w:val="Corpodotexto"/>
    <w:pPr>
      <w:keepNext/>
      <w:spacing w:before="240" w:after="120"/>
    </w:pPr>
    <w:rPr>
      <w:rFonts w:ascii="Arial" w:eastAsia="Microsoft YaHei" w:hAnsi="Arial" w:cs="Mangal"/>
      <w:sz w:val="28"/>
      <w:szCs w:val="28"/>
    </w:rPr>
  </w:style>
  <w:style w:type="paragraph" w:customStyle="1" w:styleId="Corpodotexto">
    <w:name w:val="Corpo do texto"/>
    <w:basedOn w:val="Normal"/>
    <w:pPr>
      <w:spacing w:after="120"/>
    </w:pPr>
  </w:style>
  <w:style w:type="paragraph" w:styleId="Lista">
    <w:name w:val="List"/>
    <w:basedOn w:val="Corpodotexto"/>
    <w:rPr>
      <w:rFonts w:cs="Mangal"/>
    </w:rPr>
  </w:style>
  <w:style w:type="paragraph" w:styleId="Legenda">
    <w:name w:val="caption"/>
    <w:basedOn w:val="Normal"/>
    <w:pPr>
      <w:suppressLineNumbers/>
      <w:spacing w:before="120" w:after="120"/>
    </w:pPr>
    <w:rPr>
      <w:rFonts w:cs="Mangal"/>
      <w:i/>
      <w:iCs/>
      <w:sz w:val="24"/>
      <w:szCs w:val="24"/>
    </w:rPr>
  </w:style>
  <w:style w:type="paragraph" w:customStyle="1" w:styleId="ndice">
    <w:name w:val="Índice"/>
    <w:basedOn w:val="Normal"/>
    <w:pPr>
      <w:suppressLineNumbers/>
    </w:pPr>
    <w:rPr>
      <w:rFonts w:cs="Mangal"/>
    </w:rPr>
  </w:style>
  <w:style w:type="paragraph" w:customStyle="1" w:styleId="Ttulododocumento">
    <w:name w:val="Título do documento"/>
    <w:basedOn w:val="Normal"/>
    <w:pPr>
      <w:keepNext/>
      <w:spacing w:before="240" w:after="120"/>
    </w:pPr>
    <w:rPr>
      <w:rFonts w:ascii="Arial" w:eastAsia="Microsoft YaHei" w:hAnsi="Arial" w:cs="Mangal"/>
      <w:sz w:val="28"/>
      <w:szCs w:val="28"/>
    </w:rPr>
  </w:style>
  <w:style w:type="paragraph" w:styleId="PargrafodaLista">
    <w:name w:val="List Paragraph"/>
    <w:basedOn w:val="Normal"/>
    <w:pPr>
      <w:ind w:left="720"/>
      <w:contextualSpacing/>
    </w:pPr>
  </w:style>
  <w:style w:type="paragraph" w:styleId="Reviso">
    <w:name w:val="Revision"/>
    <w:pPr>
      <w:suppressAutoHyphens/>
      <w:spacing w:after="0" w:line="100" w:lineRule="atLeast"/>
    </w:pPr>
    <w:rPr>
      <w:rFonts w:ascii="Calibri" w:eastAsia="SimSun" w:hAnsi="Calibri" w:cs="Calibri"/>
      <w:lang w:eastAsia="en-US"/>
    </w:rPr>
  </w:style>
  <w:style w:type="paragraph" w:styleId="Textodebalo">
    <w:name w:val="Balloon Text"/>
    <w:basedOn w:val="Normal"/>
    <w:pPr>
      <w:spacing w:after="0" w:line="100" w:lineRule="atLeast"/>
    </w:pPr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pPr>
      <w:spacing w:after="0"/>
      <w:jc w:val="center"/>
    </w:pPr>
    <w:rPr>
      <w:rFonts w:ascii="Times New Roman" w:hAnsi="Times New Roman" w:cs="Times New Roman"/>
      <w:sz w:val="24"/>
      <w:lang w:val="en-US"/>
    </w:rPr>
  </w:style>
  <w:style w:type="paragraph" w:customStyle="1" w:styleId="EndNoteBibliography">
    <w:name w:val="EndNote Bibliography"/>
    <w:basedOn w:val="Normal"/>
    <w:pPr>
      <w:spacing w:line="240" w:lineRule="atLeast"/>
      <w:jc w:val="both"/>
    </w:pPr>
    <w:rPr>
      <w:rFonts w:ascii="Times New Roman" w:hAnsi="Times New Roman" w:cs="Times New Roman"/>
      <w:sz w:val="24"/>
      <w:lang w:val="en-US"/>
    </w:rPr>
  </w:style>
  <w:style w:type="paragraph" w:styleId="Cabealho">
    <w:name w:val="header"/>
    <w:basedOn w:val="Normal"/>
    <w:uiPriority w:val="99"/>
    <w:pPr>
      <w:tabs>
        <w:tab w:val="center" w:pos="4513"/>
        <w:tab w:val="right" w:pos="9026"/>
      </w:tabs>
      <w:spacing w:after="0" w:line="100" w:lineRule="atLeast"/>
    </w:pPr>
  </w:style>
  <w:style w:type="paragraph" w:styleId="Rodap">
    <w:name w:val="footer"/>
    <w:basedOn w:val="Normal"/>
    <w:pPr>
      <w:tabs>
        <w:tab w:val="center" w:pos="4513"/>
        <w:tab w:val="right" w:pos="9026"/>
      </w:tabs>
      <w:spacing w:after="0" w:line="100" w:lineRule="atLeast"/>
    </w:pPr>
  </w:style>
  <w:style w:type="paragraph" w:styleId="Textodecomentrio">
    <w:name w:val="annotation text"/>
    <w:basedOn w:val="Normal"/>
    <w:pPr>
      <w:spacing w:line="100" w:lineRule="atLeast"/>
    </w:pPr>
    <w:rPr>
      <w:sz w:val="20"/>
      <w:szCs w:val="20"/>
    </w:rPr>
  </w:style>
  <w:style w:type="paragraph" w:styleId="Assuntodocomentrio">
    <w:name w:val="annotation subject"/>
    <w:basedOn w:val="Textodecomentrio"/>
    <w:rPr>
      <w:b/>
      <w:bCs/>
    </w:rPr>
  </w:style>
  <w:style w:type="character" w:customStyle="1" w:styleId="fontstyle21">
    <w:name w:val="fontstyle21"/>
    <w:basedOn w:val="Fontepargpadro"/>
    <w:rsid w:val="005B2EAA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character" w:styleId="Hyperlink">
    <w:name w:val="Hyperlink"/>
    <w:basedOn w:val="Fontepargpadro"/>
    <w:uiPriority w:val="99"/>
    <w:unhideWhenUsed/>
    <w:rsid w:val="002F2095"/>
    <w:rPr>
      <w:color w:val="0563C1" w:themeColor="hyperlink"/>
      <w:u w:val="single"/>
    </w:rPr>
  </w:style>
  <w:style w:type="character" w:customStyle="1" w:styleId="Meno1">
    <w:name w:val="Menção1"/>
    <w:basedOn w:val="Fontepargpadro"/>
    <w:uiPriority w:val="99"/>
    <w:semiHidden/>
    <w:unhideWhenUsed/>
    <w:rsid w:val="002F2095"/>
    <w:rPr>
      <w:color w:val="2B579A"/>
      <w:shd w:val="clear" w:color="auto" w:fill="E6E6E6"/>
    </w:rPr>
  </w:style>
  <w:style w:type="character" w:styleId="TextodoEspaoReservado">
    <w:name w:val="Placeholder Text"/>
    <w:basedOn w:val="Fontepargpadro"/>
    <w:uiPriority w:val="99"/>
    <w:semiHidden/>
    <w:rsid w:val="001954BE"/>
    <w:rPr>
      <w:color w:val="808080"/>
    </w:rPr>
  </w:style>
  <w:style w:type="character" w:customStyle="1" w:styleId="Meno2">
    <w:name w:val="Menção2"/>
    <w:basedOn w:val="Fontepargpadro"/>
    <w:uiPriority w:val="99"/>
    <w:semiHidden/>
    <w:unhideWhenUsed/>
    <w:rsid w:val="00361E9E"/>
    <w:rPr>
      <w:color w:val="2B579A"/>
      <w:shd w:val="clear" w:color="auto" w:fill="E6E6E6"/>
    </w:rPr>
  </w:style>
  <w:style w:type="character" w:customStyle="1" w:styleId="Meno3">
    <w:name w:val="Menção3"/>
    <w:basedOn w:val="Fontepargpadro"/>
    <w:uiPriority w:val="99"/>
    <w:semiHidden/>
    <w:unhideWhenUsed/>
    <w:rsid w:val="00D05BFE"/>
    <w:rPr>
      <w:color w:val="2B579A"/>
      <w:shd w:val="clear" w:color="auto" w:fill="E6E6E6"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0E2B9B"/>
    <w:rPr>
      <w:color w:val="808080"/>
      <w:shd w:val="clear" w:color="auto" w:fill="E6E6E6"/>
    </w:rPr>
  </w:style>
  <w:style w:type="character" w:customStyle="1" w:styleId="MenoPendente2">
    <w:name w:val="Menção Pendente2"/>
    <w:basedOn w:val="Fontepargpadro"/>
    <w:uiPriority w:val="99"/>
    <w:semiHidden/>
    <w:unhideWhenUsed/>
    <w:rsid w:val="006D4ED2"/>
    <w:rPr>
      <w:color w:val="808080"/>
      <w:shd w:val="clear" w:color="auto" w:fill="E6E6E6"/>
    </w:rPr>
  </w:style>
  <w:style w:type="character" w:customStyle="1" w:styleId="MenoPendente3">
    <w:name w:val="Menção Pendente3"/>
    <w:basedOn w:val="Fontepargpadro"/>
    <w:uiPriority w:val="99"/>
    <w:semiHidden/>
    <w:unhideWhenUsed/>
    <w:rsid w:val="0087524D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57636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774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584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image" Target="media/image4.emf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emf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package" Target="embeddings/Microsoft_PowerPoint_Slide1.sldx"/><Relationship Id="rId5" Type="http://schemas.openxmlformats.org/officeDocument/2006/relationships/webSettings" Target="webSettings.xml"/><Relationship Id="rId15" Type="http://schemas.openxmlformats.org/officeDocument/2006/relationships/image" Target="media/image6.emf"/><Relationship Id="rId10" Type="http://schemas.openxmlformats.org/officeDocument/2006/relationships/image" Target="media/image2.emf"/><Relationship Id="rId4" Type="http://schemas.openxmlformats.org/officeDocument/2006/relationships/settings" Target="settings.xml"/><Relationship Id="rId9" Type="http://schemas.openxmlformats.org/officeDocument/2006/relationships/package" Target="embeddings/Microsoft_PowerPoint_Slide.sldx"/><Relationship Id="rId14" Type="http://schemas.openxmlformats.org/officeDocument/2006/relationships/image" Target="media/image5.emf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E34A09-B03C-41E9-8CE3-6E77F6E41B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</TotalTime>
  <Pages>14</Pages>
  <Words>3049</Words>
  <Characters>16465</Characters>
  <Application>Microsoft Office Word</Application>
  <DocSecurity>0</DocSecurity>
  <Lines>137</Lines>
  <Paragraphs>38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</Company>
  <LinksUpToDate>false</LinksUpToDate>
  <CharactersWithSpaces>194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érgio Pereira</dc:creator>
  <cp:lastModifiedBy>FMUSP</cp:lastModifiedBy>
  <cp:revision>13</cp:revision>
  <cp:lastPrinted>2017-09-17T15:14:00Z</cp:lastPrinted>
  <dcterms:created xsi:type="dcterms:W3CDTF">2018-05-21T13:03:00Z</dcterms:created>
  <dcterms:modified xsi:type="dcterms:W3CDTF">2018-07-19T19:41:00Z</dcterms:modified>
</cp:coreProperties>
</file>